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084D" w:rsidRPr="00450098" w:rsidRDefault="00450098">
      <w:pPr>
        <w:pStyle w:val="Titel"/>
        <w:rPr>
          <w:lang w:val="en-US"/>
        </w:rPr>
      </w:pPr>
      <w:r w:rsidRPr="00450098">
        <w:rPr>
          <w:lang w:val="en-US"/>
        </w:rPr>
        <w:t xml:space="preserve">Long-term effects of selective logging </w:t>
      </w:r>
      <w:r w:rsidR="00FD62E4">
        <w:rPr>
          <w:lang w:val="en-US"/>
        </w:rPr>
        <w:t xml:space="preserve">intensity </w:t>
      </w:r>
      <w:r w:rsidRPr="00450098">
        <w:rPr>
          <w:lang w:val="en-US"/>
        </w:rPr>
        <w:t>on a production forest's succession of the Amazon</w:t>
      </w:r>
    </w:p>
    <w:p w:rsidR="00D7084D" w:rsidRPr="00450098" w:rsidRDefault="00450098">
      <w:pPr>
        <w:rPr>
          <w:lang w:val="en-US"/>
        </w:rPr>
      </w:pPr>
      <w:r w:rsidRPr="00450098">
        <w:rPr>
          <w:lang w:val="en-US"/>
        </w:rPr>
        <w:t>Ulrike Hiltner</w:t>
      </w:r>
    </w:p>
    <w:p w:rsidR="00D7084D" w:rsidRPr="00450098" w:rsidRDefault="00450098">
      <w:pPr>
        <w:rPr>
          <w:lang w:val="en-US"/>
        </w:rPr>
      </w:pPr>
      <w:r w:rsidRPr="00450098">
        <w:rPr>
          <w:lang w:val="en-US"/>
        </w:rPr>
        <w:t>2017-11-30</w:t>
      </w:r>
    </w:p>
    <w:p w:rsidR="00D7084D" w:rsidRPr="00450098" w:rsidRDefault="00450098">
      <w:pPr>
        <w:rPr>
          <w:lang w:val="en-US"/>
        </w:rPr>
      </w:pPr>
      <w:r w:rsidRPr="00450098">
        <w:rPr>
          <w:lang w:val="en-US"/>
        </w:rPr>
        <w:t>Ulrike Hiltner</w:t>
      </w:r>
      <w:r w:rsidRPr="00450098">
        <w:rPr>
          <w:vertAlign w:val="superscript"/>
          <w:lang w:val="en-US"/>
        </w:rPr>
        <w:t>1</w:t>
      </w:r>
      <w:proofErr w:type="gramStart"/>
      <w:r w:rsidRPr="00450098">
        <w:rPr>
          <w:vertAlign w:val="superscript"/>
          <w:lang w:val="en-US"/>
        </w:rPr>
        <w:t>,2</w:t>
      </w:r>
      <w:proofErr w:type="gramEnd"/>
      <w:r w:rsidRPr="00450098">
        <w:rPr>
          <w:vertAlign w:val="superscript"/>
          <w:lang w:val="en-US"/>
        </w:rPr>
        <w:t>,°</w:t>
      </w:r>
      <w:r w:rsidRPr="00450098">
        <w:rPr>
          <w:lang w:val="en-US"/>
        </w:rPr>
        <w:t xml:space="preserve">, </w:t>
      </w:r>
      <w:r w:rsidR="008A1308" w:rsidRPr="00450098">
        <w:rPr>
          <w:lang w:val="en-US"/>
        </w:rPr>
        <w:t>Andreas Huth</w:t>
      </w:r>
      <w:r w:rsidR="008A1308" w:rsidRPr="00450098">
        <w:rPr>
          <w:vertAlign w:val="superscript"/>
          <w:lang w:val="en-US"/>
        </w:rPr>
        <w:t>2,4,5</w:t>
      </w:r>
      <w:r w:rsidR="008A1308" w:rsidRPr="008A1308">
        <w:rPr>
          <w:lang w:val="en-US"/>
        </w:rPr>
        <w:t>,</w:t>
      </w:r>
      <w:r w:rsidR="008A1308">
        <w:rPr>
          <w:lang w:val="en-US"/>
        </w:rPr>
        <w:t xml:space="preserve"> </w:t>
      </w:r>
      <w:proofErr w:type="spellStart"/>
      <w:r w:rsidRPr="00450098">
        <w:rPr>
          <w:lang w:val="en-US"/>
        </w:rPr>
        <w:t>Achim</w:t>
      </w:r>
      <w:proofErr w:type="spellEnd"/>
      <w:r w:rsidRPr="00450098">
        <w:rPr>
          <w:lang w:val="en-US"/>
        </w:rPr>
        <w:t xml:space="preserve"> Bräuning</w:t>
      </w:r>
      <w:r w:rsidRPr="00450098">
        <w:rPr>
          <w:vertAlign w:val="superscript"/>
          <w:lang w:val="en-US"/>
        </w:rPr>
        <w:t>1</w:t>
      </w:r>
      <w:r w:rsidRPr="00450098">
        <w:rPr>
          <w:lang w:val="en-US"/>
        </w:rPr>
        <w:t>, Bruno Hérault</w:t>
      </w:r>
      <w:r w:rsidRPr="00450098">
        <w:rPr>
          <w:vertAlign w:val="superscript"/>
          <w:lang w:val="en-US"/>
        </w:rPr>
        <w:t>3</w:t>
      </w:r>
      <w:r w:rsidRPr="00450098">
        <w:rPr>
          <w:lang w:val="en-US"/>
        </w:rPr>
        <w:t>, Rico Fischer</w:t>
      </w:r>
      <w:r w:rsidRPr="00450098">
        <w:rPr>
          <w:vertAlign w:val="superscript"/>
          <w:lang w:val="en-US"/>
        </w:rPr>
        <w:t>2</w:t>
      </w:r>
    </w:p>
    <w:p w:rsidR="00D7084D" w:rsidRDefault="00450098">
      <w:r>
        <w:rPr>
          <w:i/>
          <w:vertAlign w:val="superscript"/>
        </w:rPr>
        <w:t>1</w:t>
      </w:r>
      <w:r>
        <w:rPr>
          <w:i/>
        </w:rPr>
        <w:t xml:space="preserve">Institute </w:t>
      </w:r>
      <w:proofErr w:type="spellStart"/>
      <w:r>
        <w:rPr>
          <w:i/>
        </w:rPr>
        <w:t>of</w:t>
      </w:r>
      <w:proofErr w:type="spellEnd"/>
      <w:r>
        <w:rPr>
          <w:i/>
        </w:rPr>
        <w:t xml:space="preserve"> </w:t>
      </w:r>
      <w:proofErr w:type="spellStart"/>
      <w:r>
        <w:rPr>
          <w:i/>
        </w:rPr>
        <w:t>Geography</w:t>
      </w:r>
      <w:proofErr w:type="spellEnd"/>
      <w:r>
        <w:rPr>
          <w:i/>
        </w:rPr>
        <w:t>, Friedrich-Alexander-University Erlangen-</w:t>
      </w:r>
      <w:proofErr w:type="spellStart"/>
      <w:r>
        <w:rPr>
          <w:i/>
        </w:rPr>
        <w:t>Nuremberg</w:t>
      </w:r>
      <w:proofErr w:type="spellEnd"/>
      <w:r>
        <w:rPr>
          <w:i/>
        </w:rPr>
        <w:t>, Wetterkreuz 15, 91058 Erlangen, Germany</w:t>
      </w:r>
    </w:p>
    <w:p w:rsidR="00D7084D" w:rsidRPr="00450098" w:rsidRDefault="00450098">
      <w:pPr>
        <w:rPr>
          <w:lang w:val="en-US"/>
        </w:rPr>
      </w:pPr>
      <w:proofErr w:type="gramStart"/>
      <w:r w:rsidRPr="00450098">
        <w:rPr>
          <w:i/>
          <w:vertAlign w:val="superscript"/>
          <w:lang w:val="en-US"/>
        </w:rPr>
        <w:t>2</w:t>
      </w:r>
      <w:r w:rsidRPr="00450098">
        <w:rPr>
          <w:i/>
          <w:lang w:val="en-US"/>
        </w:rPr>
        <w:t xml:space="preserve">Department of Ecological Modelling, Helmholtz-Centre for Environmental Research GmbH - UFZ, </w:t>
      </w:r>
      <w:proofErr w:type="spellStart"/>
      <w:r w:rsidRPr="00450098">
        <w:rPr>
          <w:i/>
          <w:lang w:val="en-US"/>
        </w:rPr>
        <w:t>Permoserstr</w:t>
      </w:r>
      <w:proofErr w:type="spellEnd"/>
      <w:r w:rsidRPr="00450098">
        <w:rPr>
          <w:i/>
          <w:lang w:val="en-US"/>
        </w:rPr>
        <w:t>.</w:t>
      </w:r>
      <w:proofErr w:type="gramEnd"/>
      <w:r w:rsidRPr="00450098">
        <w:rPr>
          <w:i/>
          <w:lang w:val="en-US"/>
        </w:rPr>
        <w:t xml:space="preserve"> 15, 04318 Leipzig, Germany</w:t>
      </w:r>
    </w:p>
    <w:p w:rsidR="00D7084D" w:rsidRPr="00450098" w:rsidRDefault="00450098">
      <w:pPr>
        <w:rPr>
          <w:lang w:val="en-US"/>
        </w:rPr>
      </w:pPr>
      <w:r w:rsidRPr="008A1308">
        <w:rPr>
          <w:i/>
          <w:highlight w:val="yellow"/>
          <w:vertAlign w:val="superscript"/>
          <w:lang w:val="en-US"/>
        </w:rPr>
        <w:t>3</w:t>
      </w:r>
      <w:r w:rsidRPr="008A1308">
        <w:rPr>
          <w:i/>
          <w:highlight w:val="yellow"/>
          <w:lang w:val="en-US"/>
        </w:rPr>
        <w:t xml:space="preserve">Department ..., Centre International de </w:t>
      </w:r>
      <w:proofErr w:type="spellStart"/>
      <w:r w:rsidRPr="008A1308">
        <w:rPr>
          <w:i/>
          <w:highlight w:val="yellow"/>
          <w:lang w:val="en-US"/>
        </w:rPr>
        <w:t>Recherche</w:t>
      </w:r>
      <w:proofErr w:type="spellEnd"/>
      <w:r w:rsidRPr="008A1308">
        <w:rPr>
          <w:i/>
          <w:highlight w:val="yellow"/>
          <w:lang w:val="en-US"/>
        </w:rPr>
        <w:t xml:space="preserve"> en </w:t>
      </w:r>
      <w:proofErr w:type="spellStart"/>
      <w:r w:rsidRPr="008A1308">
        <w:rPr>
          <w:i/>
          <w:highlight w:val="yellow"/>
          <w:lang w:val="en-US"/>
        </w:rPr>
        <w:t>Agronomie</w:t>
      </w:r>
      <w:proofErr w:type="spellEnd"/>
      <w:r w:rsidRPr="008A1308">
        <w:rPr>
          <w:i/>
          <w:highlight w:val="yellow"/>
          <w:lang w:val="en-US"/>
        </w:rPr>
        <w:t xml:space="preserve"> pour le </w:t>
      </w:r>
      <w:proofErr w:type="spellStart"/>
      <w:r w:rsidRPr="008A1308">
        <w:rPr>
          <w:i/>
          <w:highlight w:val="yellow"/>
          <w:lang w:val="en-US"/>
        </w:rPr>
        <w:t>Développement</w:t>
      </w:r>
      <w:proofErr w:type="spellEnd"/>
      <w:r w:rsidRPr="008A1308">
        <w:rPr>
          <w:i/>
          <w:highlight w:val="yellow"/>
          <w:lang w:val="en-US"/>
        </w:rPr>
        <w:t xml:space="preserve"> - CIRAD, Av. de France </w:t>
      </w:r>
      <w:proofErr w:type="gramStart"/>
      <w:r w:rsidRPr="008A1308">
        <w:rPr>
          <w:i/>
          <w:highlight w:val="yellow"/>
          <w:lang w:val="en-US"/>
        </w:rPr>
        <w:t>.., ...</w:t>
      </w:r>
      <w:proofErr w:type="gramEnd"/>
      <w:r w:rsidRPr="008A1308">
        <w:rPr>
          <w:i/>
          <w:highlight w:val="yellow"/>
          <w:lang w:val="en-US"/>
        </w:rPr>
        <w:t xml:space="preserve"> </w:t>
      </w:r>
      <w:proofErr w:type="spellStart"/>
      <w:r w:rsidRPr="008A1308">
        <w:rPr>
          <w:i/>
          <w:highlight w:val="yellow"/>
          <w:lang w:val="en-US"/>
        </w:rPr>
        <w:t>Kourou</w:t>
      </w:r>
      <w:proofErr w:type="spellEnd"/>
      <w:r w:rsidRPr="008A1308">
        <w:rPr>
          <w:i/>
          <w:highlight w:val="yellow"/>
          <w:lang w:val="en-US"/>
        </w:rPr>
        <w:t>, Fr. Guiana</w:t>
      </w:r>
    </w:p>
    <w:p w:rsidR="00D7084D" w:rsidRPr="00450098" w:rsidRDefault="00450098">
      <w:pPr>
        <w:rPr>
          <w:lang w:val="en-US"/>
        </w:rPr>
      </w:pPr>
      <w:proofErr w:type="gramStart"/>
      <w:r w:rsidRPr="00450098">
        <w:rPr>
          <w:i/>
          <w:vertAlign w:val="superscript"/>
          <w:lang w:val="en-US"/>
        </w:rPr>
        <w:t>4</w:t>
      </w:r>
      <w:r w:rsidRPr="00450098">
        <w:rPr>
          <w:i/>
          <w:lang w:val="en-US"/>
        </w:rPr>
        <w:t xml:space="preserve">Institute of Environmental System Research, University of Osnabruck, </w:t>
      </w:r>
      <w:proofErr w:type="spellStart"/>
      <w:r w:rsidRPr="00450098">
        <w:rPr>
          <w:i/>
          <w:lang w:val="en-US"/>
        </w:rPr>
        <w:t>Barbarastr</w:t>
      </w:r>
      <w:proofErr w:type="spellEnd"/>
      <w:r w:rsidRPr="00450098">
        <w:rPr>
          <w:i/>
          <w:lang w:val="en-US"/>
        </w:rPr>
        <w:t>.</w:t>
      </w:r>
      <w:proofErr w:type="gramEnd"/>
      <w:r w:rsidRPr="00450098">
        <w:rPr>
          <w:i/>
          <w:lang w:val="en-US"/>
        </w:rPr>
        <w:t xml:space="preserve"> 12, 49076 Osnabruck, Germany</w:t>
      </w:r>
    </w:p>
    <w:p w:rsidR="00D7084D" w:rsidRPr="00450098" w:rsidRDefault="00450098">
      <w:pPr>
        <w:rPr>
          <w:lang w:val="en-US"/>
        </w:rPr>
      </w:pPr>
      <w:r w:rsidRPr="00450098">
        <w:rPr>
          <w:i/>
          <w:vertAlign w:val="superscript"/>
          <w:lang w:val="en-US"/>
        </w:rPr>
        <w:t>5</w:t>
      </w:r>
      <w:r w:rsidRPr="00450098">
        <w:rPr>
          <w:i/>
          <w:lang w:val="en-US"/>
        </w:rPr>
        <w:t xml:space="preserve">German Centre for Integrative Biodiversity Research </w:t>
      </w:r>
      <w:proofErr w:type="spellStart"/>
      <w:r w:rsidRPr="00450098">
        <w:rPr>
          <w:i/>
          <w:lang w:val="en-US"/>
        </w:rPr>
        <w:t>iDiv</w:t>
      </w:r>
      <w:proofErr w:type="spellEnd"/>
      <w:r w:rsidRPr="00450098">
        <w:rPr>
          <w:i/>
          <w:lang w:val="en-US"/>
        </w:rPr>
        <w:t xml:space="preserve">, University of Leipzig, </w:t>
      </w:r>
      <w:proofErr w:type="spellStart"/>
      <w:r w:rsidRPr="00450098">
        <w:rPr>
          <w:i/>
          <w:lang w:val="en-US"/>
        </w:rPr>
        <w:t>Deutscher</w:t>
      </w:r>
      <w:proofErr w:type="spellEnd"/>
      <w:r w:rsidRPr="00450098">
        <w:rPr>
          <w:i/>
          <w:lang w:val="en-US"/>
        </w:rPr>
        <w:t xml:space="preserve"> </w:t>
      </w:r>
      <w:proofErr w:type="spellStart"/>
      <w:r w:rsidRPr="00450098">
        <w:rPr>
          <w:i/>
          <w:lang w:val="en-US"/>
        </w:rPr>
        <w:t>Platz</w:t>
      </w:r>
      <w:proofErr w:type="spellEnd"/>
      <w:r w:rsidRPr="00450098">
        <w:rPr>
          <w:i/>
          <w:lang w:val="en-US"/>
        </w:rPr>
        <w:t xml:space="preserve"> 5e, 04103 Leipzig, Germany</w:t>
      </w:r>
    </w:p>
    <w:p w:rsidR="00D7084D" w:rsidRPr="003E7649" w:rsidRDefault="00450098">
      <w:r w:rsidRPr="00450098">
        <w:rPr>
          <w:i/>
          <w:vertAlign w:val="superscript"/>
          <w:lang w:val="en-US"/>
        </w:rPr>
        <w:t>°</w:t>
      </w:r>
      <w:r w:rsidRPr="00450098">
        <w:rPr>
          <w:i/>
          <w:lang w:val="en-US"/>
        </w:rPr>
        <w:t xml:space="preserve">Corresponding author. </w:t>
      </w:r>
      <w:r w:rsidRPr="003E7649">
        <w:rPr>
          <w:i/>
        </w:rPr>
        <w:t xml:space="preserve">Tel. +49(0)341-235-1723; </w:t>
      </w:r>
      <w:r w:rsidR="008A1308" w:rsidRPr="003E7649">
        <w:rPr>
          <w:i/>
        </w:rPr>
        <w:t>E-Mail</w:t>
      </w:r>
      <w:r w:rsidRPr="003E7649">
        <w:rPr>
          <w:i/>
        </w:rPr>
        <w:t xml:space="preserve">: </w:t>
      </w:r>
      <w:hyperlink r:id="rId9">
        <w:r w:rsidRPr="003E7649">
          <w:rPr>
            <w:i/>
          </w:rPr>
          <w:t>ulrike.hiltner@ufz.de</w:t>
        </w:r>
      </w:hyperlink>
    </w:p>
    <w:p w:rsidR="00D7084D" w:rsidRDefault="00450098" w:rsidP="002C753F">
      <w:pPr>
        <w:pStyle w:val="berschrift1"/>
      </w:pPr>
      <w:bookmarkStart w:id="0" w:name="highlights"/>
      <w:bookmarkEnd w:id="0"/>
      <w:r>
        <w:t>Highlights</w:t>
      </w:r>
    </w:p>
    <w:p w:rsidR="0041586D" w:rsidRPr="0041586D" w:rsidRDefault="0041586D" w:rsidP="00BF439C">
      <w:pPr>
        <w:pStyle w:val="berschrift1"/>
        <w:numPr>
          <w:ilvl w:val="0"/>
          <w:numId w:val="20"/>
        </w:numPr>
        <w:spacing w:before="0"/>
        <w:rPr>
          <w:rFonts w:eastAsiaTheme="minorHAnsi" w:cstheme="minorBidi"/>
          <w:b w:val="0"/>
          <w:bCs w:val="0"/>
          <w:color w:val="auto"/>
          <w:sz w:val="22"/>
          <w:szCs w:val="22"/>
        </w:rPr>
      </w:pPr>
      <w:r w:rsidRPr="0041586D">
        <w:rPr>
          <w:rFonts w:eastAsiaTheme="minorHAnsi" w:cstheme="minorBidi"/>
          <w:b w:val="0"/>
          <w:bCs w:val="0"/>
          <w:color w:val="auto"/>
          <w:sz w:val="22"/>
          <w:szCs w:val="22"/>
        </w:rPr>
        <w:t>Simulation of long-term aboveground biomass changes for different logging intensities.</w:t>
      </w:r>
    </w:p>
    <w:p w:rsidR="0041586D" w:rsidRPr="0041586D" w:rsidRDefault="0041586D" w:rsidP="00BF439C">
      <w:pPr>
        <w:pStyle w:val="berschrift1"/>
        <w:numPr>
          <w:ilvl w:val="0"/>
          <w:numId w:val="20"/>
        </w:numPr>
        <w:spacing w:before="0"/>
        <w:rPr>
          <w:rFonts w:eastAsiaTheme="minorHAnsi" w:cstheme="minorBidi"/>
          <w:b w:val="0"/>
          <w:bCs w:val="0"/>
          <w:color w:val="auto"/>
          <w:sz w:val="22"/>
          <w:szCs w:val="22"/>
        </w:rPr>
      </w:pPr>
      <w:r w:rsidRPr="0041586D">
        <w:rPr>
          <w:rFonts w:eastAsiaTheme="minorHAnsi" w:cstheme="minorBidi"/>
          <w:b w:val="0"/>
          <w:bCs w:val="0"/>
          <w:color w:val="auto"/>
          <w:sz w:val="22"/>
          <w:szCs w:val="22"/>
        </w:rPr>
        <w:t>Extrapolation of selected ecosystem functions by varying the cutting threshold of commercial tree species.</w:t>
      </w:r>
    </w:p>
    <w:p w:rsidR="0041586D" w:rsidRDefault="0041586D" w:rsidP="00BF439C">
      <w:pPr>
        <w:pStyle w:val="berschrift1"/>
        <w:numPr>
          <w:ilvl w:val="0"/>
          <w:numId w:val="20"/>
        </w:numPr>
        <w:spacing w:before="0"/>
        <w:rPr>
          <w:rFonts w:eastAsiaTheme="minorHAnsi" w:cstheme="minorBidi"/>
          <w:b w:val="0"/>
          <w:bCs w:val="0"/>
          <w:color w:val="auto"/>
          <w:sz w:val="22"/>
          <w:szCs w:val="22"/>
        </w:rPr>
      </w:pPr>
      <w:r w:rsidRPr="0041586D">
        <w:rPr>
          <w:rFonts w:eastAsiaTheme="minorHAnsi" w:cstheme="minorBidi"/>
          <w:b w:val="0"/>
          <w:bCs w:val="0"/>
          <w:color w:val="auto"/>
          <w:sz w:val="22"/>
          <w:szCs w:val="22"/>
        </w:rPr>
        <w:t>Novel method for quantifying the recovery times of a production forest in French Guiana.</w:t>
      </w:r>
    </w:p>
    <w:p w:rsidR="0041586D" w:rsidRPr="0041586D" w:rsidRDefault="0041586D" w:rsidP="00BF439C">
      <w:pPr>
        <w:pStyle w:val="berschrift1"/>
        <w:numPr>
          <w:ilvl w:val="0"/>
          <w:numId w:val="20"/>
        </w:numPr>
        <w:spacing w:before="0"/>
        <w:rPr>
          <w:rFonts w:eastAsiaTheme="minorHAnsi" w:cstheme="minorBidi"/>
          <w:b w:val="0"/>
          <w:bCs w:val="0"/>
          <w:color w:val="auto"/>
          <w:sz w:val="22"/>
          <w:szCs w:val="22"/>
        </w:rPr>
      </w:pPr>
      <w:r w:rsidRPr="0041586D">
        <w:rPr>
          <w:rFonts w:eastAsiaTheme="minorHAnsi" w:cstheme="minorBidi"/>
          <w:b w:val="0"/>
          <w:bCs w:val="0"/>
          <w:color w:val="auto"/>
          <w:sz w:val="22"/>
          <w:szCs w:val="22"/>
        </w:rPr>
        <w:t xml:space="preserve">High selective deforestation intensities prolong the recovery time of ecosystem functions. </w:t>
      </w:r>
    </w:p>
    <w:p w:rsidR="0041586D" w:rsidRPr="0041586D" w:rsidRDefault="0041586D" w:rsidP="00BF439C">
      <w:pPr>
        <w:pStyle w:val="berschrift1"/>
        <w:numPr>
          <w:ilvl w:val="0"/>
          <w:numId w:val="20"/>
        </w:numPr>
        <w:spacing w:before="0"/>
        <w:rPr>
          <w:rFonts w:eastAsiaTheme="minorHAnsi" w:cstheme="minorBidi"/>
          <w:b w:val="0"/>
          <w:bCs w:val="0"/>
          <w:color w:val="auto"/>
          <w:sz w:val="22"/>
          <w:szCs w:val="22"/>
        </w:rPr>
      </w:pPr>
      <w:r w:rsidRPr="0041586D">
        <w:rPr>
          <w:rFonts w:eastAsiaTheme="minorHAnsi" w:cstheme="minorBidi"/>
          <w:b w:val="0"/>
          <w:bCs w:val="0"/>
          <w:color w:val="auto"/>
          <w:sz w:val="22"/>
          <w:szCs w:val="22"/>
        </w:rPr>
        <w:t>Pioneer tree species benefit in particular, as the species group composition is shifting.</w:t>
      </w:r>
    </w:p>
    <w:p w:rsidR="00D7084D" w:rsidRDefault="00450098" w:rsidP="002C753F">
      <w:pPr>
        <w:pStyle w:val="berschrift1"/>
      </w:pPr>
      <w:bookmarkStart w:id="1" w:name="abstract"/>
      <w:bookmarkEnd w:id="1"/>
      <w:r w:rsidRPr="00450098">
        <w:t>Abstract</w:t>
      </w:r>
    </w:p>
    <w:p w:rsidR="00450098" w:rsidRPr="008D656B" w:rsidRDefault="00450098" w:rsidP="00450098">
      <w:pPr>
        <w:rPr>
          <w:lang w:val="en-US"/>
        </w:rPr>
      </w:pPr>
      <w:r w:rsidRPr="008D656B">
        <w:rPr>
          <w:lang w:val="en-US"/>
        </w:rPr>
        <w:t>There is an increasing concern, how far tropical production forests of the Amazon are managed sustainably. The Amazonian rain forest is an essential carbon reservoir, with a high degree of protective biodiversity, although it provides useful resources, e.g. for timber. The latter contributed to the fact that in the last five decades about one fifth of the Amazon forest has been lost. The implementation of effective silviculture strategies that are more economic and ecologically beneficial plays thus a central role to prevent loss of resilience or forest degradation. However, in order to identify effective silviculture strategies, there is a great need for methods supporting the decision-making process. One opportunity to estimate future forest stand structures is provided by dynamic forest growth models that are able to extrapolate field observation data in the long-term.</w:t>
      </w:r>
    </w:p>
    <w:p w:rsidR="003F1501" w:rsidRDefault="0062321B" w:rsidP="0062321B">
      <w:pPr>
        <w:rPr>
          <w:lang w:val="en-US"/>
        </w:rPr>
      </w:pPr>
      <w:r w:rsidRPr="0062321B">
        <w:rPr>
          <w:lang w:val="en-US"/>
        </w:rPr>
        <w:t>In this study, we applied the FORMIND forest growth model to a humid tropical lowland forest in the northeastern Amazon basin of French Guiana, Paracou. We analyzed simulation experiments for undisturbed forest growth and selective deforestation, which help us to understand the long-term effects of different damage intensities on the aboveground biomass production and tree species composition. For the first time we were able to validate simulation results of selective logging and undisturbed forest growth conditions with forest invento</w:t>
      </w:r>
      <w:r>
        <w:rPr>
          <w:lang w:val="en-US"/>
        </w:rPr>
        <w:t xml:space="preserve">ry data from the last 32 years. </w:t>
      </w:r>
      <w:r w:rsidRPr="0062321B">
        <w:rPr>
          <w:lang w:val="en-US"/>
        </w:rPr>
        <w:t xml:space="preserve">Our simulation results show that the model accurately maps aggregated forest attributes such as aboveground biomass and tree size </w:t>
      </w:r>
      <w:r w:rsidRPr="0062321B">
        <w:rPr>
          <w:lang w:val="en-US"/>
        </w:rPr>
        <w:lastRenderedPageBreak/>
        <w:t xml:space="preserve">distribution to the number of </w:t>
      </w:r>
      <w:r>
        <w:rPr>
          <w:lang w:val="en-US"/>
        </w:rPr>
        <w:t>stems</w:t>
      </w:r>
      <w:r w:rsidRPr="0062321B">
        <w:rPr>
          <w:lang w:val="en-US"/>
        </w:rPr>
        <w:t xml:space="preserve"> for both undisturbed forest growth and selective </w:t>
      </w:r>
      <w:r>
        <w:rPr>
          <w:lang w:val="en-US"/>
        </w:rPr>
        <w:t>logging</w:t>
      </w:r>
      <w:r w:rsidRPr="0062321B">
        <w:rPr>
          <w:lang w:val="en-US"/>
        </w:rPr>
        <w:t xml:space="preserve">. We demonstrate that strategies for forest management with </w:t>
      </w:r>
      <w:r w:rsidR="00F219B7" w:rsidRPr="0062321B">
        <w:rPr>
          <w:lang w:val="en-US"/>
        </w:rPr>
        <w:t>minimal</w:t>
      </w:r>
      <w:r w:rsidRPr="0062321B">
        <w:rPr>
          <w:lang w:val="en-US"/>
        </w:rPr>
        <w:t xml:space="preserve"> </w:t>
      </w:r>
      <w:r w:rsidR="00F219B7">
        <w:rPr>
          <w:lang w:val="en-US"/>
        </w:rPr>
        <w:t>logging</w:t>
      </w:r>
      <w:r w:rsidR="00F219B7" w:rsidRPr="0062321B">
        <w:rPr>
          <w:lang w:val="en-US"/>
        </w:rPr>
        <w:t xml:space="preserve"> </w:t>
      </w:r>
      <w:r w:rsidRPr="0062321B">
        <w:rPr>
          <w:lang w:val="en-US"/>
        </w:rPr>
        <w:t xml:space="preserve">intensity in the context of resilience have </w:t>
      </w:r>
      <w:r>
        <w:rPr>
          <w:lang w:val="en-US"/>
        </w:rPr>
        <w:t xml:space="preserve">long-term </w:t>
      </w:r>
      <w:r w:rsidRPr="0062321B">
        <w:rPr>
          <w:lang w:val="en-US"/>
        </w:rPr>
        <w:t xml:space="preserve">advantages over </w:t>
      </w:r>
      <w:r w:rsidR="00F219B7">
        <w:rPr>
          <w:lang w:val="en-US"/>
        </w:rPr>
        <w:t>intense</w:t>
      </w:r>
      <w:r w:rsidR="00F219B7" w:rsidRPr="0062321B">
        <w:rPr>
          <w:lang w:val="en-US"/>
        </w:rPr>
        <w:t xml:space="preserve"> </w:t>
      </w:r>
      <w:r w:rsidRPr="0062321B">
        <w:rPr>
          <w:lang w:val="en-US"/>
        </w:rPr>
        <w:t>strategies.</w:t>
      </w:r>
    </w:p>
    <w:p w:rsidR="00D7084D" w:rsidRPr="00450098" w:rsidRDefault="00450098">
      <w:pPr>
        <w:rPr>
          <w:lang w:val="en-US"/>
        </w:rPr>
      </w:pPr>
      <w:r w:rsidRPr="00450098">
        <w:rPr>
          <w:b/>
          <w:i/>
          <w:lang w:val="en-US"/>
        </w:rPr>
        <w:t>Keywords:</w:t>
      </w:r>
      <w:r w:rsidRPr="00450098">
        <w:rPr>
          <w:i/>
          <w:lang w:val="en-US"/>
        </w:rPr>
        <w:t xml:space="preserve"> forest gap model FORMIND, </w:t>
      </w:r>
      <w:r w:rsidR="00BE1E0B">
        <w:rPr>
          <w:i/>
          <w:lang w:val="en-US"/>
        </w:rPr>
        <w:t xml:space="preserve">model parameterization, </w:t>
      </w:r>
      <w:r w:rsidRPr="00450098">
        <w:rPr>
          <w:i/>
          <w:lang w:val="en-US"/>
        </w:rPr>
        <w:t xml:space="preserve">simulation experiment, </w:t>
      </w:r>
      <w:r w:rsidR="00BE1E0B">
        <w:rPr>
          <w:i/>
          <w:lang w:val="en-US"/>
        </w:rPr>
        <w:t>logging</w:t>
      </w:r>
      <w:r w:rsidR="00BE1E0B" w:rsidRPr="00450098">
        <w:rPr>
          <w:i/>
          <w:lang w:val="en-US"/>
        </w:rPr>
        <w:t xml:space="preserve"> intensity</w:t>
      </w:r>
      <w:r w:rsidR="00BE1E0B">
        <w:rPr>
          <w:i/>
          <w:lang w:val="en-US"/>
        </w:rPr>
        <w:t>,</w:t>
      </w:r>
      <w:r w:rsidR="00BE1E0B" w:rsidRPr="00450098" w:rsidDel="00BE1E0B">
        <w:rPr>
          <w:i/>
          <w:lang w:val="en-US"/>
        </w:rPr>
        <w:t xml:space="preserve"> </w:t>
      </w:r>
      <w:r w:rsidR="00BE1E0B">
        <w:rPr>
          <w:i/>
          <w:lang w:val="en-US"/>
        </w:rPr>
        <w:t>recovery time</w:t>
      </w:r>
      <w:r w:rsidRPr="00450098">
        <w:rPr>
          <w:i/>
          <w:lang w:val="en-US"/>
        </w:rPr>
        <w:t xml:space="preserve">, biomass </w:t>
      </w:r>
      <w:r w:rsidR="00BE1E0B">
        <w:rPr>
          <w:i/>
          <w:lang w:val="en-US"/>
        </w:rPr>
        <w:t>productivity</w:t>
      </w:r>
      <w:r w:rsidRPr="00450098">
        <w:rPr>
          <w:i/>
          <w:lang w:val="en-US"/>
        </w:rPr>
        <w:t xml:space="preserve">, gross primary </w:t>
      </w:r>
      <w:r w:rsidR="00BE1E0B">
        <w:rPr>
          <w:i/>
          <w:lang w:val="en-US"/>
        </w:rPr>
        <w:t>production</w:t>
      </w:r>
      <w:r w:rsidRPr="00450098">
        <w:rPr>
          <w:i/>
          <w:lang w:val="en-US"/>
        </w:rPr>
        <w:t xml:space="preserve">, </w:t>
      </w:r>
      <w:r w:rsidR="00BE1E0B">
        <w:rPr>
          <w:i/>
          <w:lang w:val="en-US"/>
        </w:rPr>
        <w:t>leaf area index, Shannon index</w:t>
      </w:r>
    </w:p>
    <w:p w:rsidR="00D7084D" w:rsidRPr="00450098" w:rsidRDefault="00450098" w:rsidP="00BF439C">
      <w:pPr>
        <w:pStyle w:val="berschrift1"/>
        <w:numPr>
          <w:ilvl w:val="0"/>
          <w:numId w:val="15"/>
        </w:numPr>
      </w:pPr>
      <w:bookmarkStart w:id="2" w:name="header1"/>
      <w:bookmarkEnd w:id="2"/>
      <w:r w:rsidRPr="00450098">
        <w:t>Introduction</w:t>
      </w:r>
    </w:p>
    <w:p w:rsidR="002C3F00" w:rsidRDefault="00450098" w:rsidP="00DA75B9">
      <w:pPr>
        <w:rPr>
          <w:lang w:val="en-US"/>
        </w:rPr>
      </w:pPr>
      <w:r w:rsidRPr="00450098">
        <w:rPr>
          <w:lang w:val="en-US"/>
        </w:rPr>
        <w:t xml:space="preserve">Intact forest ecosystems bind carbon in their living biomass and thus have a stabilizing effect on the global climate </w:t>
      </w:r>
      <w:r w:rsidR="00245E23">
        <w:rPr>
          <w:lang w:val="en-US"/>
        </w:rPr>
        <w:fldChar w:fldCharType="begin" w:fldLock="1"/>
      </w:r>
      <w:r w:rsidR="00245E23">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66182-0", "author" : [ { "dropping-particle" : "", "family" : "Intergovernmental Panel on Climate Change.", "given" : "", "non-dropping-particle" : "", "parse-names" : false, "suffix" : "" } ], "id" : "ITEM-2", "issue" : "March 2013", "issued" : { "date-parts" : [ [ "2014" ] ] }, "page" : "2014", "title" : "Climate Change 2013: The Physical Science Basis: Working Group I Contribution to the IPCC Fifth Assessment Report", "type" : "article-journal" }, "uris" : [ "http://www.mendeley.com/documents/?uuid=b443feba-661e-4554-8e29-604c81e98f0c"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mendeley" : { "formattedCitation" : "(Intergovernmental Panel on Climate Change., 2014; Pan et al., 2011; Watson et al., 2018)", "plainTextFormattedCitation" : "(Intergovernmental Panel on Climate Change., 2014; Pan et al., 2011; Watson et al., 2018)", "previouslyFormattedCitation" : "(Intergovernmental Panel on Climate Change., 2014; Pan et al., 2011; Watson et al., 2018)" }, "properties" : {  }, "schema" : "https://github.com/citation-style-language/schema/raw/master/csl-citation.json" }</w:instrText>
      </w:r>
      <w:r w:rsidR="00245E23">
        <w:rPr>
          <w:lang w:val="en-US"/>
        </w:rPr>
        <w:fldChar w:fldCharType="separate"/>
      </w:r>
      <w:r w:rsidR="00245E23" w:rsidRPr="00245E23">
        <w:rPr>
          <w:noProof/>
          <w:lang w:val="en-US"/>
        </w:rPr>
        <w:t>(Intergovernmental Panel on Climate Change., 2014; Pan et al., 2011; Watson et al., 2018)</w:t>
      </w:r>
      <w:r w:rsidR="00245E23">
        <w:rPr>
          <w:lang w:val="en-US"/>
        </w:rPr>
        <w:fldChar w:fldCharType="end"/>
      </w:r>
      <w:r w:rsidRPr="00450098">
        <w:rPr>
          <w:lang w:val="en-US"/>
        </w:rPr>
        <w:t xml:space="preserve">. In particular, tropical forests play an important role in the global carbon </w:t>
      </w:r>
      <w:r w:rsidR="00C9687F">
        <w:rPr>
          <w:lang w:val="en-US"/>
        </w:rPr>
        <w:t>cycle</w:t>
      </w:r>
      <w:r w:rsidR="00C9687F" w:rsidRPr="00450098">
        <w:rPr>
          <w:lang w:val="en-US"/>
        </w:rPr>
        <w:t xml:space="preserve"> </w:t>
      </w:r>
      <w:r w:rsidR="00245E23">
        <w:rPr>
          <w:lang w:val="en-US"/>
        </w:rPr>
        <w:fldChar w:fldCharType="begin" w:fldLock="1"/>
      </w:r>
      <w:r w:rsidR="00F031AC">
        <w:rPr>
          <w:lang w:val="en-US"/>
        </w:rPr>
        <w:instrText>ADDIN CSL_CITATION { "citationItems" : [ { "id" : "ITEM-1",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1", "issue" : "8", "issued" : { "date-parts" : [ [ "2000" ] ] }, "page" : "332-337", "title" : "Tropical forests and atmospheric carbon dioxide", "type" : "article-journal", "volume" : "15" }, "uris" : [ "http://www.mendeley.com/documents/?uuid=85b786e0-b00b-49fb-a8d3-57b0a9210078"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Houghton et al., 2015; Malhi and Grace, 2000)", "plainTextFormattedCitation" : "(Houghton et al., 2015; Malhi and Grace, 2000)", "previouslyFormattedCitation" : "(Houghton et al., 2015; Malhi and Grace, 2000)" }, "properties" : {  }, "schema" : "https://github.com/citation-style-language/schema/raw/master/csl-citation.json" }</w:instrText>
      </w:r>
      <w:r w:rsidR="00245E23">
        <w:rPr>
          <w:lang w:val="en-US"/>
        </w:rPr>
        <w:fldChar w:fldCharType="separate"/>
      </w:r>
      <w:r w:rsidR="00F031AC" w:rsidRPr="00F031AC">
        <w:rPr>
          <w:noProof/>
          <w:lang w:val="en-US"/>
        </w:rPr>
        <w:t>(Houghton et al., 2015; Malhi and Grace, 2000)</w:t>
      </w:r>
      <w:r w:rsidR="00245E23">
        <w:rPr>
          <w:lang w:val="en-US"/>
        </w:rPr>
        <w:fldChar w:fldCharType="end"/>
      </w:r>
      <w:r w:rsidRPr="00450098">
        <w:rPr>
          <w:lang w:val="en-US"/>
        </w:rPr>
        <w:t xml:space="preserve">, as </w:t>
      </w:r>
      <w:r w:rsidR="00C9687F">
        <w:rPr>
          <w:lang w:val="en-US"/>
        </w:rPr>
        <w:t>they store</w:t>
      </w:r>
      <w:r w:rsidRPr="00450098">
        <w:rPr>
          <w:lang w:val="en-US"/>
        </w:rPr>
        <w:t xml:space="preserve"> about </w:t>
      </w:r>
      <w:r w:rsidR="0087725C">
        <w:rPr>
          <w:lang w:val="en-US"/>
        </w:rPr>
        <w:t>42%</w:t>
      </w:r>
      <w:r w:rsidR="0087725C" w:rsidRPr="00450098">
        <w:rPr>
          <w:lang w:val="en-US"/>
        </w:rPr>
        <w:t xml:space="preserve"> </w:t>
      </w:r>
      <w:r w:rsidR="0087725C">
        <w:rPr>
          <w:lang w:val="en-US"/>
        </w:rPr>
        <w:t>(363</w:t>
      </w:r>
      <w:r w:rsidR="0087725C">
        <w:rPr>
          <w:rFonts w:cs="Times New Roman"/>
          <w:lang w:val="en-US"/>
        </w:rPr>
        <w:t>±</w:t>
      </w:r>
      <w:r w:rsidR="0087725C">
        <w:rPr>
          <w:lang w:val="en-US"/>
        </w:rPr>
        <w:t xml:space="preserve">28Pg C) </w:t>
      </w:r>
      <w:r w:rsidRPr="00450098">
        <w:rPr>
          <w:lang w:val="en-US"/>
        </w:rPr>
        <w:t xml:space="preserve">of the Earth's terrestrial </w:t>
      </w:r>
      <w:r w:rsidR="00C9687F">
        <w:rPr>
          <w:lang w:val="en-US"/>
        </w:rPr>
        <w:t>carbon</w:t>
      </w:r>
      <w:r w:rsidR="0087725C">
        <w:rPr>
          <w:lang w:val="en-US"/>
        </w:rPr>
        <w:t xml:space="preserve"> in their live biomass</w:t>
      </w:r>
      <w:r w:rsidR="00C9687F" w:rsidRPr="00450098">
        <w:rPr>
          <w:lang w:val="en-US"/>
        </w:rPr>
        <w:t xml:space="preserve"> </w:t>
      </w:r>
      <w:r w:rsidR="00F96074">
        <w:rPr>
          <w:lang w:val="en-US"/>
        </w:rPr>
        <w:fldChar w:fldCharType="begin" w:fldLock="1"/>
      </w:r>
      <w:r w:rsidR="0087725C">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id" : "ITEM-2", "itemData" : { "DOI" : "10.1146/annurev-ecolsys-110512-135914", "ISBN" : "1543-592X 978-0-8243-1444-6", "ISSN" : "1543-592X", "abstract" : "Forests are the dominant terrestrial ecosystem on Earth. We review the environmental factors controlling their structure and global distribution and evaluate their current and future trajectory. Adaptations of trees to cli- mate and resource gradients, coupledwith disturbances and forest dynamics, create complex geographical patterns in forest assemblages and structures. These patterns are increasingly discernible through new satellite and air- borne observation systems, improved forest inventories, and global ecosys- tem models. Forest biomass is a complex property affected by forest dis- tribution, structure, and ecological processes. Since at least 1990, biomass density has consistently increased in global established forests, despite in- creasing mortality in some regions, suggesting that a global driver such as elevated CO2 may be enhancing biomass gains. Global forests have also ap- parently become more dynamic. Advanced information about the structure, distribution, and biomass of the world\u2019s forests provides critical ecological insights and opportunities for sustainable forest management and enhancing forest conservation and ecosystem services.",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2", "issue" : "1", "issued" : { "date-parts" : [ [ "2013" ] ] }, "page" : "593-622", "title" : "The Structure, Distribution, and Biomass of the World's Forests", "type" : "article-journal", "volume" : "44" }, "uris" : [ "http://www.mendeley.com/documents/?uuid=42840a2c-9797-4d2a-b118-c3fe573395da" ] } ], "mendeley" : { "formattedCitation" : "(G. B. Bonan, 2008; Pan et al., 2013)", "plainTextFormattedCitation" : "(G. B. Bonan, 2008; Pan et al., 2013)", "previouslyFormattedCitation" : "(G. B. Bonan, 2008; Pan et al., 2013)" }, "properties" : {  }, "schema" : "https://github.com/citation-style-language/schema/raw/master/csl-citation.json" }</w:instrText>
      </w:r>
      <w:r w:rsidR="00F96074">
        <w:rPr>
          <w:lang w:val="en-US"/>
        </w:rPr>
        <w:fldChar w:fldCharType="separate"/>
      </w:r>
      <w:r w:rsidR="0087725C" w:rsidRPr="0087725C">
        <w:rPr>
          <w:noProof/>
          <w:lang w:val="en-US"/>
        </w:rPr>
        <w:t>(G. B. Bonan, 2008; Pan et al., 2013)</w:t>
      </w:r>
      <w:r w:rsidR="00F96074">
        <w:rPr>
          <w:lang w:val="en-US"/>
        </w:rPr>
        <w:fldChar w:fldCharType="end"/>
      </w:r>
      <w:r w:rsidRPr="00450098">
        <w:rPr>
          <w:lang w:val="en-US"/>
        </w:rPr>
        <w:t xml:space="preserve">. </w:t>
      </w:r>
      <w:r w:rsidR="002F3F2B">
        <w:rPr>
          <w:lang w:val="en-US"/>
        </w:rPr>
        <w:t>However, a</w:t>
      </w:r>
      <w:r w:rsidR="00C9687F" w:rsidRPr="00450098">
        <w:rPr>
          <w:lang w:val="en-US"/>
        </w:rPr>
        <w:t>bout half of all humid tropical forests (&gt; 4.0 10</w:t>
      </w:r>
      <w:r w:rsidR="00C9687F" w:rsidRPr="00450098">
        <w:rPr>
          <w:vertAlign w:val="superscript"/>
          <w:lang w:val="en-US"/>
        </w:rPr>
        <w:t>8</w:t>
      </w:r>
      <w:r w:rsidR="00C9687F" w:rsidRPr="00450098">
        <w:rPr>
          <w:lang w:val="en-US"/>
        </w:rPr>
        <w:t xml:space="preserve"> ha) </w:t>
      </w:r>
      <w:r w:rsidR="001063D4">
        <w:rPr>
          <w:lang w:val="en-US"/>
        </w:rPr>
        <w:t>can be designated</w:t>
      </w:r>
      <w:r w:rsidR="00C9687F" w:rsidRPr="00450098">
        <w:rPr>
          <w:lang w:val="en-US"/>
        </w:rPr>
        <w:t xml:space="preserve"> as production forests </w:t>
      </w:r>
      <w:r w:rsidR="00245E23">
        <w:rPr>
          <w:lang w:val="en-US"/>
        </w:rPr>
        <w:fldChar w:fldCharType="begin" w:fldLock="1"/>
      </w:r>
      <w:r w:rsidR="00AC5702">
        <w:rPr>
          <w:lang w:val="en-US"/>
        </w:rPr>
        <w:instrText>ADDIN CSL_CITATION { "citationItems" : [ { "id" : "ITEM-1", "itemData" : { "DOI" : "10.1017/S0032247400051135", "ISBN" : "4902045788", "ISSN" : "0032-2474",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Robinson", "given" : "J. M.", "non-dropping-particle" : "", "parse-names" : false, "suffix" : "" } ], "container-title" : "Polar Record", "id" : "ITEM-1", "issue" : "66", "issued" : { "date-parts" : [ [ "1960", "9", "27" ] ] }, "page" : "231", "title" : "Forest Resources of the Mackenzie River Basin, Northwest Territories", "type" : "article-journal", "volume" : "10" }, "uris" : [ "http://www.mendeley.com/documents/?uuid=eddb9e37-680e-4497-92e6-9f6c1b72bf51" ] } ], "mendeley" : { "formattedCitation" : "(Robinson, 1960)", "plainTextFormattedCitation" : "(Robinson, 1960)", "previouslyFormattedCitation" : "(Robinson, 1960)" }, "properties" : {  }, "schema" : "https://github.com/citation-style-language/schema/raw/master/csl-citation.json" }</w:instrText>
      </w:r>
      <w:r w:rsidR="00245E23">
        <w:rPr>
          <w:lang w:val="en-US"/>
        </w:rPr>
        <w:fldChar w:fldCharType="separate"/>
      </w:r>
      <w:r w:rsidR="00AC5702" w:rsidRPr="00AC5702">
        <w:rPr>
          <w:noProof/>
          <w:lang w:val="en-US"/>
        </w:rPr>
        <w:t>(Robinson, 1960)</w:t>
      </w:r>
      <w:r w:rsidR="00245E23">
        <w:rPr>
          <w:lang w:val="en-US"/>
        </w:rPr>
        <w:fldChar w:fldCharType="end"/>
      </w:r>
      <w:r w:rsidR="00C9687F" w:rsidRPr="00450098">
        <w:rPr>
          <w:lang w:val="en-US"/>
        </w:rPr>
        <w:t xml:space="preserve">. </w:t>
      </w:r>
      <w:r w:rsidR="002F3F2B">
        <w:rPr>
          <w:lang w:val="en-US"/>
        </w:rPr>
        <w:t>Hence, t</w:t>
      </w:r>
      <w:r w:rsidR="002F3F2B" w:rsidRPr="002F3F2B">
        <w:rPr>
          <w:lang w:val="en-US"/>
        </w:rPr>
        <w:t xml:space="preserve">here is a risk that </w:t>
      </w:r>
      <w:r w:rsidR="001063D4">
        <w:rPr>
          <w:lang w:val="en-US"/>
        </w:rPr>
        <w:t>large areas of these forests</w:t>
      </w:r>
      <w:r w:rsidR="002F3F2B" w:rsidRPr="002F3F2B">
        <w:rPr>
          <w:lang w:val="en-US"/>
        </w:rPr>
        <w:t xml:space="preserve"> will lose </w:t>
      </w:r>
      <w:r w:rsidR="002F3F2B">
        <w:rPr>
          <w:lang w:val="en-US"/>
        </w:rPr>
        <w:t xml:space="preserve">their function as carbon stores </w:t>
      </w:r>
      <w:r w:rsidR="008228A5">
        <w:rPr>
          <w:lang w:val="en-US"/>
        </w:rPr>
        <w:fldChar w:fldCharType="begin" w:fldLock="1"/>
      </w:r>
      <w:r w:rsidR="006752A5">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plainTextFormattedCitation" : "(Francis E. Putz et al., 2008)", "previouslyFormattedCitation" : "(Francis E. Putz et al., 2008)" }, "properties" : {  }, "schema" : "https://github.com/citation-style-language/schema/raw/master/csl-citation.json" }</w:instrText>
      </w:r>
      <w:r w:rsidR="008228A5">
        <w:rPr>
          <w:lang w:val="en-US"/>
        </w:rPr>
        <w:fldChar w:fldCharType="separate"/>
      </w:r>
      <w:r w:rsidR="006752A5" w:rsidRPr="006752A5">
        <w:rPr>
          <w:noProof/>
          <w:lang w:val="en-US"/>
        </w:rPr>
        <w:t>(Francis E. Putz et al., 2008)</w:t>
      </w:r>
      <w:r w:rsidR="008228A5">
        <w:rPr>
          <w:lang w:val="en-US"/>
        </w:rPr>
        <w:fldChar w:fldCharType="end"/>
      </w:r>
      <w:r w:rsidRPr="00450098">
        <w:rPr>
          <w:lang w:val="en-US"/>
        </w:rPr>
        <w:t xml:space="preserve">. </w:t>
      </w:r>
      <w:r w:rsidR="001063D4">
        <w:rPr>
          <w:lang w:val="en-US"/>
        </w:rPr>
        <w:t>It</w:t>
      </w:r>
      <w:r w:rsidR="002F3F2B" w:rsidRPr="002F3F2B">
        <w:rPr>
          <w:lang w:val="en-US"/>
        </w:rPr>
        <w:t xml:space="preserve"> depends on the </w:t>
      </w:r>
      <w:r w:rsidR="002F3F2B">
        <w:rPr>
          <w:lang w:val="en-US"/>
        </w:rPr>
        <w:t>present</w:t>
      </w:r>
      <w:r w:rsidR="002F3F2B" w:rsidRPr="002F3F2B">
        <w:rPr>
          <w:lang w:val="en-US"/>
        </w:rPr>
        <w:t xml:space="preserve"> </w:t>
      </w:r>
      <w:r w:rsidR="001063D4">
        <w:rPr>
          <w:lang w:val="en-US"/>
        </w:rPr>
        <w:t xml:space="preserve">management </w:t>
      </w:r>
      <w:r w:rsidR="002F3F2B" w:rsidRPr="002F3F2B">
        <w:rPr>
          <w:lang w:val="en-US"/>
        </w:rPr>
        <w:t>strategy (e. g. logging intensity</w:t>
      </w:r>
      <w:r w:rsidR="001F6316">
        <w:rPr>
          <w:lang w:val="en-US"/>
        </w:rPr>
        <w:t>, cutting cycles</w:t>
      </w:r>
      <w:r w:rsidR="002F3F2B" w:rsidRPr="002F3F2B">
        <w:rPr>
          <w:lang w:val="en-US"/>
        </w:rPr>
        <w:t xml:space="preserve">), whether they </w:t>
      </w:r>
      <w:r w:rsidR="001063D4">
        <w:rPr>
          <w:lang w:val="en-US"/>
        </w:rPr>
        <w:t>are</w:t>
      </w:r>
      <w:r w:rsidR="002F3F2B" w:rsidRPr="002F3F2B">
        <w:rPr>
          <w:lang w:val="en-US"/>
        </w:rPr>
        <w:t xml:space="preserve"> carbon sinks or sources </w:t>
      </w:r>
      <w:r w:rsidR="008228A5">
        <w:rPr>
          <w:lang w:val="en-US"/>
        </w:rPr>
        <w:fldChar w:fldCharType="begin" w:fldLock="1"/>
      </w:r>
      <w:r w:rsidR="005C4DD8">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mendeley" : { "formattedCitation" : "(G. B. Bonan, 2008)", "plainTextFormattedCitation" : "(G. B. Bonan, 2008)", "previouslyFormattedCitation" : "(G. B. Bonan, 2008)" }, "properties" : {  }, "schema" : "https://github.com/citation-style-language/schema/raw/master/csl-citation.json" }</w:instrText>
      </w:r>
      <w:r w:rsidR="008228A5">
        <w:rPr>
          <w:lang w:val="en-US"/>
        </w:rPr>
        <w:fldChar w:fldCharType="separate"/>
      </w:r>
      <w:r w:rsidR="005C4DD8" w:rsidRPr="005C4DD8">
        <w:rPr>
          <w:noProof/>
          <w:lang w:val="en-US"/>
        </w:rPr>
        <w:t>(G. B. Bonan, 2008)</w:t>
      </w:r>
      <w:r w:rsidR="008228A5">
        <w:rPr>
          <w:lang w:val="en-US"/>
        </w:rPr>
        <w:fldChar w:fldCharType="end"/>
      </w:r>
      <w:r w:rsidR="002F3F2B" w:rsidRPr="002F3F2B">
        <w:rPr>
          <w:lang w:val="en-US"/>
        </w:rPr>
        <w:t>.</w:t>
      </w:r>
      <w:r w:rsidRPr="00450098">
        <w:rPr>
          <w:lang w:val="en-US"/>
        </w:rPr>
        <w:t xml:space="preserve"> </w:t>
      </w:r>
      <w:r w:rsidR="002F3F2B">
        <w:rPr>
          <w:lang w:val="en-US"/>
        </w:rPr>
        <w:t>I</w:t>
      </w:r>
      <w:r w:rsidRPr="00450098">
        <w:rPr>
          <w:lang w:val="en-US"/>
        </w:rPr>
        <w:t>n the context of climate protection and biodiversity conservation strategies, forest management plays therefore a</w:t>
      </w:r>
      <w:r w:rsidR="00AA7185">
        <w:rPr>
          <w:lang w:val="en-US"/>
        </w:rPr>
        <w:t>n</w:t>
      </w:r>
      <w:r w:rsidRPr="00450098">
        <w:rPr>
          <w:lang w:val="en-US"/>
        </w:rPr>
        <w:t xml:space="preserve"> </w:t>
      </w:r>
      <w:r w:rsidR="00AA7185">
        <w:rPr>
          <w:lang w:val="en-US"/>
        </w:rPr>
        <w:t>important</w:t>
      </w:r>
      <w:r w:rsidR="00AA7185" w:rsidRPr="00450098">
        <w:rPr>
          <w:lang w:val="en-US"/>
        </w:rPr>
        <w:t xml:space="preserve"> </w:t>
      </w:r>
      <w:r w:rsidRPr="00450098">
        <w:rPr>
          <w:lang w:val="en-US"/>
        </w:rPr>
        <w:t xml:space="preserve">role. Against this background, two </w:t>
      </w:r>
      <w:r w:rsidR="001063D4">
        <w:rPr>
          <w:lang w:val="en-US"/>
        </w:rPr>
        <w:t>challenges</w:t>
      </w:r>
      <w:r w:rsidRPr="00450098">
        <w:rPr>
          <w:lang w:val="en-US"/>
        </w:rPr>
        <w:t xml:space="preserve"> are</w:t>
      </w:r>
      <w:r w:rsidR="001063D4">
        <w:rPr>
          <w:lang w:val="en-US"/>
        </w:rPr>
        <w:t xml:space="preserve"> discussed</w:t>
      </w:r>
      <w:r w:rsidRPr="00450098">
        <w:rPr>
          <w:lang w:val="en-US"/>
        </w:rPr>
        <w:t>: (</w:t>
      </w:r>
      <w:r w:rsidRPr="00450098">
        <w:rPr>
          <w:i/>
          <w:lang w:val="en-US"/>
        </w:rPr>
        <w:t>i.</w:t>
      </w:r>
      <w:r w:rsidRPr="00450098">
        <w:rPr>
          <w:lang w:val="en-US"/>
        </w:rPr>
        <w:t xml:space="preserve">) </w:t>
      </w:r>
      <w:r w:rsidR="002C3F00" w:rsidRPr="002C3F00">
        <w:rPr>
          <w:lang w:val="en-US"/>
        </w:rPr>
        <w:t>There is an inappropriate economic use of the resource wood</w:t>
      </w:r>
      <w:r w:rsidR="002C3F00" w:rsidRPr="00450098" w:rsidDel="002C3F00">
        <w:rPr>
          <w:lang w:val="en-US"/>
        </w:rPr>
        <w:t xml:space="preserve"> </w:t>
      </w:r>
      <w:r w:rsidR="002C3F00">
        <w:rPr>
          <w:lang w:val="en-US"/>
        </w:rPr>
        <w:fldChar w:fldCharType="begin" w:fldLock="1"/>
      </w:r>
      <w:r w:rsidR="002C3F00">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4",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Molina, 2009; Reischl, 2012; Steffen et al., 2015)", "plainTextFormattedCitation" : "(Huth et al., 2004; Molina, 2009; Reischl, 2012; Steffen et al., 2015)", "previouslyFormattedCitation" : "(Huth et al., 2004; Molina, 2009; Reischl, 2012; Steffen et al., 2015)" }, "properties" : {  }, "schema" : "https://github.com/citation-style-language/schema/raw/master/csl-citation.json" }</w:instrText>
      </w:r>
      <w:r w:rsidR="002C3F00">
        <w:rPr>
          <w:lang w:val="en-US"/>
        </w:rPr>
        <w:fldChar w:fldCharType="separate"/>
      </w:r>
      <w:r w:rsidR="002C3F00" w:rsidRPr="008228A5">
        <w:rPr>
          <w:noProof/>
          <w:lang w:val="en-US"/>
        </w:rPr>
        <w:t>(Huth et al., 2004; Molina, 2009; Reischl, 2012; Steffen et al., 2015)</w:t>
      </w:r>
      <w:r w:rsidR="002C3F00">
        <w:rPr>
          <w:lang w:val="en-US"/>
        </w:rPr>
        <w:fldChar w:fldCharType="end"/>
      </w:r>
      <w:r w:rsidR="002C3F00">
        <w:rPr>
          <w:lang w:val="en-US"/>
        </w:rPr>
        <w:t>,</w:t>
      </w:r>
      <w:r w:rsidRPr="00450098">
        <w:rPr>
          <w:lang w:val="en-US"/>
        </w:rPr>
        <w:t xml:space="preserve"> </w:t>
      </w:r>
      <w:r w:rsidR="002C3F00">
        <w:rPr>
          <w:lang w:val="en-US"/>
        </w:rPr>
        <w:t xml:space="preserve">and </w:t>
      </w:r>
      <w:r w:rsidRPr="00450098">
        <w:rPr>
          <w:lang w:val="en-US"/>
        </w:rPr>
        <w:t>(</w:t>
      </w:r>
      <w:r w:rsidRPr="00450098">
        <w:rPr>
          <w:i/>
          <w:lang w:val="en-US"/>
        </w:rPr>
        <w:t>ii.</w:t>
      </w:r>
      <w:r w:rsidRPr="00450098">
        <w:rPr>
          <w:lang w:val="en-US"/>
        </w:rPr>
        <w:t xml:space="preserve">) </w:t>
      </w:r>
      <w:r w:rsidR="002C3F00" w:rsidRPr="002C3F00">
        <w:rPr>
          <w:lang w:val="en-US"/>
        </w:rPr>
        <w:t>an incomplete understanding of the long-term effects of forest management strategies on the growth of tropical forests</w:t>
      </w:r>
      <w:r w:rsidRPr="00450098">
        <w:rPr>
          <w:lang w:val="en-US"/>
        </w:rPr>
        <w:t xml:space="preserve"> </w:t>
      </w:r>
      <w:r w:rsidR="002C3F00">
        <w:rPr>
          <w:lang w:val="en-US"/>
        </w:rPr>
        <w:fldChar w:fldCharType="begin" w:fldLock="1"/>
      </w:r>
      <w:r w:rsidR="00F031AC">
        <w:rPr>
          <w:lang w:val="en-US"/>
        </w:rPr>
        <w:instrText>ADDIN CSL_CITATION { "citationItems" : [ { "id" : "ITEM-1", "itemData" : { "ISBN" : "978-90-5113-101-7", "ISSN" : "1383-6811", "abstract" : "Preface Suriname is one of the most forested tropical countries. So far, deforestation has not been severe, probably because of the relatively small population, lack or inadequacy of a road infrastructure in the hinterlands, and low pressure for converting the forest into agricultural land. Moreover, harvestable commercial volumes in its forests are rather low as compared to some other tropical forest areas. Nevertheless, the timber value of these forests has long been recognized, and after the Second World War it was decided to develop a logging industry in the so-called Forest Belt, a 50 \u2013 200 kilometers wide, accessible zone of lowland rainforests across the northern part of the country. The Suriname Forest Service (\u2018s Lands Bosbeheer, LBB) developed and for some time stood as a model forestry institution in the region. It aimed at the application of evidence-based. In v subsequent years Gerold Zondervan, then at CELOS, later at WWF Guianas, played a very significant role in preserving the experimental plots at Mapane and Kabo, emphasized their importance for forestry research, and encouraged re-starting the investigations. The results of these research projects in the tropical forest of Suriname have been reported in four Ph.D.-dissertations (issued in the series Ecology and Management of the Tropical Rain Forest in Suriname), many M.Sc.-theses, a number of publications in professional journals and books, and many internal reports (see Annex 1). But they have never been integrated in a comprehensive publication, evaluating the results so far obtained. In recent decades the interest in and importance of reduced impact logging and sustainable forest management strongly increased, and the interest in the CMS also grew, in Suriname and in other Latin American countries. As the documentation on this system was so widely scattered, it has proved difficult to readily gather an adequate account of the usefulness of the system. There was a clear need for a synthesis, bringing together a description of the CMS principles, its underlying yield model, its associated silvicultural treatments, as well as a balanced assessment of its long-term effects on the silvicultural and ecological dynamics and biological value of the managed forests, as apparent from the various studies carried out in the experimental stands. Such a synthesis would show the potential of the CMS to serve as a proper guide for forestry management in the region and beyond. At long last, the dec\u2026", "author" : [ { "dropping-particle" : "", "family" : "Werger", "given" : "Marinus J.A.", "non-dropping-particle" : "", "parse-names" : false, "suffix" : "" }, { "dropping-particle" : "", "family" : "Poels", "given" : "RLH", "non-dropping-particle" : "", "parse-names" : false, "suffix" : "" }, { "dropping-particle" : "", "family" : "Ketner", "given" : "P", "non-dropping-particle" : "", "parse-names" : false, "suffix" : "" }, { "dropping-particle" : "", "family" : "Jonkers", "given" : "WBJ", "non-dropping-particle" : "", "parse-names" : false, "suffix" : "" } ], "container-title" : "Tropenbos Series 25", "id" : "ITEM-1", "issued" : { "date-parts" : [ [ "2011" ] ] }, "number-of-pages" : "100-135", "title" : "Sustainable Management of Tropical Rainforests: the CELOS Management System.", "type" : "book" }, "uris" : [ "http://www.mendeley.com/documents/?uuid=418e2d4f-2ec8-4dc6-bc62-c73c73cf6103"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Houghton et al., 2015; Werger et al., 2011)", "plainTextFormattedCitation" : "(Houghton et al., 2015; Werger et al., 2011)", "previouslyFormattedCitation" : "(Houghton et al., 2015; Werger et al., 2011)" }, "properties" : {  }, "schema" : "https://github.com/citation-style-language/schema/raw/master/csl-citation.json" }</w:instrText>
      </w:r>
      <w:r w:rsidR="002C3F00">
        <w:rPr>
          <w:lang w:val="en-US"/>
        </w:rPr>
        <w:fldChar w:fldCharType="separate"/>
      </w:r>
      <w:r w:rsidR="00F031AC" w:rsidRPr="00F031AC">
        <w:rPr>
          <w:noProof/>
          <w:lang w:val="en-US"/>
        </w:rPr>
        <w:t>(Houghton et al., 2015; Werger et al., 2011)</w:t>
      </w:r>
      <w:r w:rsidR="002C3F00">
        <w:rPr>
          <w:lang w:val="en-US"/>
        </w:rPr>
        <w:fldChar w:fldCharType="end"/>
      </w:r>
      <w:r w:rsidRPr="00450098">
        <w:rPr>
          <w:lang w:val="en-US"/>
        </w:rPr>
        <w:t xml:space="preserve">. </w:t>
      </w:r>
    </w:p>
    <w:p w:rsidR="005B1C2E" w:rsidRPr="003E7649" w:rsidRDefault="00450098" w:rsidP="00DA75B9">
      <w:pPr>
        <w:rPr>
          <w:lang w:val="en-US"/>
        </w:rPr>
      </w:pPr>
      <w:r w:rsidRPr="00450098">
        <w:rPr>
          <w:lang w:val="en-US"/>
        </w:rPr>
        <w:t>On an international level, specific action programs are being implemented to counteract these two issues</w:t>
      </w:r>
      <w:r w:rsidR="00A27046">
        <w:rPr>
          <w:lang w:val="en-US"/>
        </w:rPr>
        <w:t>.</w:t>
      </w:r>
      <w:r w:rsidRPr="00450098">
        <w:rPr>
          <w:lang w:val="en-US"/>
        </w:rPr>
        <w:t xml:space="preserve"> Prominent examples are the climate protection instrument REDD+ </w:t>
      </w:r>
      <w:r w:rsidR="008228A5">
        <w:rPr>
          <w:lang w:val="en-US"/>
        </w:rPr>
        <w:fldChar w:fldCharType="begin" w:fldLock="1"/>
      </w:r>
      <w:r w:rsidR="00513D94">
        <w:rPr>
          <w:lang w:val="en-US"/>
        </w:rPr>
        <w:instrText>ADDIN CSL_CITATION { "citationItems" : [ { "id" : "ITEM-1", "itemData" : { "DOI" : "10.1111/j.1755-263X.2010.00159.x", "ISBN" : "1755-263X", "ISSN" : "1755263X", "abstract" : "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 "author" : [ { "dropping-particle" : "", "family" : "Danielsen", "given" : "Finn", "non-dropping-particle" : "", "parse-names" : false, "suffix" : "" }, { "dropping-particle" : "", "family" : "Skutsch", "given" : "Margaret", "non-dropping-particle" : "", "parse-names" : false, "suffix" : "" }, { "dropping-particle" : "", "family" : "Burgess", "given" : "Neil D.", "non-dropping-particle" : "", "parse-names" : false, "suffix" : "" }, { "dropping-particle" : "", "family" : "Jensen", "given" : "Per Moestrup", "non-dropping-particle" : "", "parse-names" : false, "suffix" : "" }, { "dropping-particle" : "", "family" : "Andrianandrasana", "given" : "Herizo", "non-dropping-particle" : "", "parse-names" : false, "suffix" : "" }, { "dropping-particle" : "", "family" : "Karky", "given" : "Bhaskar", "non-dropping-particle" : "", "parse-names" : false, "suffix" : "" }, { "dropping-particle" : "", "family" : "Lewis", "given" : "Richard", "non-dropping-particle" : "", "parse-names" : false, "suffix" : "" }, { "dropping-particle" : "", "family" : "Lovett", "given" : "Jon C.", "non-dropping-particle" : "", "parse-names" : false, "suffix" : "" }, { "dropping-particle" : "", "family" : "Massao", "given" : "John", "non-dropping-particle" : "", "parse-names" : false, "suffix" : "" }, { "dropping-particle" : "", "family" : "Ngaga", "given" : "Yonika", "non-dropping-particle" : "", "parse-names" : false, "suffix" : "" }, { "dropping-particle" : "", "family" : "Phartiyal", "given" : "Pushkin", "non-dropping-particle" : "", "parse-names" : false, "suffix" : "" }, { "dropping-particle" : "", "family" : "Poulsen", "given" : "Michael K\u00f8ie", "non-dropping-particle" : "", "parse-names" : false, "suffix" : "" }, { "dropping-particle" : "", "family" : "Singh", "given" : "S. P.", "non-dropping-particle" : "", "parse-names" : false, "suffix" : "" }, { "dropping-particle" : "", "family" : "Solis", "given" : "Silvia", "non-dropping-particle" : "", "parse-names" : false, "suffix" : "" }, { "dropping-particle" : "", "family" : "S\u00f8rensen", "given" : "Marten", "non-dropping-particle" : "", "parse-names" : false, "suffix" : "" }, { "dropping-particle" : "", "family" : "Tewari", "given" : "Ashish", "non-dropping-particle" : "", "parse-names" : false, "suffix" : "" }, { "dropping-particle" : "", "family" : "Young", "given" : "Richard", "non-dropping-particle" : "", "parse-names" : false, "suffix" : "" }, { "dropping-particle" : "", "family" : "Zahabu", "given" : "Eliakimu", "non-dropping-particle" : "", "parse-names" : false, "suffix" : "" } ], "container-title" : "Conservation Letters", "id" : "ITEM-1", "issue" : "2", "issued" : { "date-parts" : [ [ "2011" ] ] }, "page" : "158-167", "title" : "At the heart of REDD+: A role for local people in monitoring forests?", "type" : "article-journal", "volume" : "4" }, "uris" : [ "http://www.mendeley.com/documents/?uuid=38293a31-4fd3-4bed-9328-51a8a816c6c2" ] }, { "id" : "ITEM-2", "itemData" : { "DOI" : "10.1016/j.jenvman.2003.12.013", "ISBN" : "1877-3435", "ISSN" : "0301-4797", "PMID" : "15016443", "abstract" : "Both REDD and REDD+ are intended to help reduce carbon emissions into the earths atmosphere. REDD (reducing emission deforestation and Degradation) is a general term for an international policy and finance mechanism thatw ill make possible the funding of forest conservation and establishment, and/or large+scale purchases and sales of forest carbon. REDD is intended to address both deforestation (the conversion of forested to noforested land) and forest degradation(reductions in forest quality, particularly with respect to its capacity to store carbon). By making conservation and sustainable management of forest (along with their carbon) more economically feasible, REDD+ policiy can influence land use decisions within carbon credits to interested buyers in markets or receive financial support from conservartion funds. The particulars of REDD+ mechanism are, however, still being clarified. Financial flows from REDD+ programs could reach up to US $30 billion a year, in order to halve emissions between 2005 and 2030. Besides reducing carbon emissions, the flow of funds, primarily North-South, could support new, pro-poor development, and help conserve biodiversity and other wital ecosystem services (UN-REDD, 2010).", "author" : [ { "dropping-particle" : "", "family" : "World Bank", "given" : "", "non-dropping-particle" : "", "parse-names" : false, "suffix" : "" } ], "container-title" : "Finance", "id" : "ITEM-2", "issue" : "March", "issued" : { "date-parts" : [ [ "2011" ] ] }, "page" : "262", "title" : "Estimating the Opportunity Costs of REDD", "type" : "article-journal" }, "uris" : [ "http://www.mendeley.com/documents/?uuid=e3638af3-77e4-4a49-8e43-fdc4d8adbe6f" ] }, { "id" : "ITEM-3", "itemData" : { "DOI" : "10.1088/1748-9326/2/4/045024", "ISBN" : "1748-9326", "ISSN" : "1748-9326", "abstract" : "Carbon emissions from deforestation and degradation account for about 20% of global anthropogenic emissions. Strategies and incentives for reduced emissions from deforestation and degradation (REDD) have emerged as one of the most active areas in the international climate change negotiations under the United Nations Framework Convention on Climate Change (UNFCCC). While the current negotiations focus on a REDD mechanism in developing countries, it should be recognized that risks of carbon losses from forests occur in all climate zones and also in industrialized countries. A future climate change agreement would be more effective if it included all carbon losses and gains from land use in all countries and climate zones. The REDD mechanism will be an important step towards reducing emissions from land use change in developing countries, but needs to be followed by steps in other land use systems and regions. A national approach to REDD and significant coverage globally are needed to deal with the risk that deforestation and degradation activities are displaced rather than avoided. Favourable institutional and governance conditions need to be established that guarantee in the long-term a stable incentive and control system for maintaining forest carbon stocks. Ambitious emission reductions from deforestation and forest degradation need sustained financial incentives, which go beyond positive incentives for reduced emissions but also give incentives for sustainable forest management. Current data limitations need - and can be - overcome in the coming years to allow accurate accounting of reduced emissions from deforestation and degradation. A proper application of the conservativeness approach in the REDD context could allow a simplified reporting of emissions from deforestation in a first phase, consistent with the already agreed UNFCCC reporting principles", "author" : [ { "dropping-particle" : "", "family" : "Mollicone", "given" : "D", "non-dropping-particle" : "", "parse-names" : false, "suffix" : "" }, { "dropping-particle" : "", "family" : "Freibauer", "given" : "A", "non-dropping-particle" : "", "parse-names" : false, "suffix" : "" }, { "dropping-particle" : "", "family" : "Schulze", "given" : "E D", "non-dropping-particle" : "", "parse-names" : false, "suffix" : "" }, { "dropping-particle" : "", "family" : "Braatz", "given" : "S", "non-dropping-particle" : "", "parse-names" : false, "suffix" : "" }, { "dropping-particle" : "", "family" : "Grassi", "given" : "G", "non-dropping-particle" : "", "parse-names" : false, "suffix" : "" }, { "dropping-particle" : "", "family" : "Federici", "given" : "S", "non-dropping-particle" : "", "parse-names" : false, "suffix" : "" } ], "container-title" : "Environmental Research Letters", "id" : "ITEM-3", "issue" : "4", "issued" : { "date-parts" : [ [ "2007" ] ] }, "page" : "045024", "title" : "Elements for the expected mechanisms on \u2018reduced emissions from deforestation and degradation, REDD\u2019 under UNFCCC", "type" : "article-journal", "volume" : "2" }, "uris" : [ "http://www.mendeley.com/documents/?uuid=19d825b3-2252-4c46-8fa4-75bf58be9197" ] }, { "id" : "ITEM-4", "itemData" : { "DOI" : "10.1088/1748-9326/10/7/074002", "ISBN" : "1748-9326", "ISSN" : "17489326", "abstract" : "Tropical forests provide global climate regulation ecosystem services and their clearing is a significant source of anthropogenic greenhouse gas (GHG) emissions and resultant radiative forcing of climate change. However, consensus on pan-tropical forest carbon dynamics is lacking.Wepresent a new estimate that employs recommended good practices to quantify gross tropical forest aboveground carbon (AGC) loss from 2000 to 2012 through the integration of Landsat-derived tree canopy cover, height, intactness and forest cover loss and GLAS-lidar derived forest biomass. An unbiased estimate of forest loss area is produced using a stratified random sample with strata derived from a wall-to-wall 30mforest cover loss map. Our sample-based results separate the gross loss of forestAGCinto losses from natural forests (0.59 PgC yr\u22121) and losses from managed forests (0.43 PgC yr\u22121) including plantations, agroforestry systems and subsistence agriculture. Latin America accounts for 43% of gross AGCloss and 54% of natural forestAGCloss, with Brazil experiencing the highestAGCloss for both categories at national scales.Weestimate gross tropical forestAGCloss and natural forest loss to account for 11% and6%of global year 2012CO2 emissions, respectively. Given recent trends, natural forests will likely constitute an increasingly smaller proportion of tropical forestGHGemissions and of global emissions as fossil fuel consumption increases, with implications for the valuation of cobenefits in tropical forest conservation.", "author" : [ { "dropping-particle" : "", "family" : "Tyukavina", "given" : "A.", "non-dropping-particle" : "", "parse-names" : false, "suffix" : "" }, { "dropping-particle" : "", "family" : "Baccini", "given" : "A.", "non-dropping-particle" : "", "parse-names" : false, "suffix" : "" }, { "dropping-particle" : "", "family" : "Hansen", "given" : "M. C.", "non-dropping-particle" : "", "parse-names" : false, "suffix" : "" }, { "dropping-particle" : "V.", "family" : "Potapov", "given" : "P.", "non-dropping-particle" : "", "parse-names" : false, "suffix" : "" }, { "dropping-particle" : "V.", "family" : "Stehman", "given" : "S.", "non-dropping-particle" : "", "parse-names" : false, "suffix" : "" }, { "dropping-particle" : "", "family" : "Houghton", "given" : "R. A.", "non-dropping-particle" : "", "parse-names" : false, "suffix" : "" }, { "dropping-particle" : "", "family" : "Krylov", "given" : "A. M.", "non-dropping-particle" : "", "parse-names" : false, "suffix" : "" }, { "dropping-particle" : "", "family" : "Turubanova", "given" : "S.", "non-dropping-particle" : "", "parse-names" : false, "suffix" : "" }, { "dropping-particle" : "", "family" : "Goetz", "given" : "S. J.", "non-dropping-particle" : "", "parse-names" : false, "suffix" : "" } ], "container-title" : "Environmental Research Letters", "id" : "ITEM-4", "issue" : "7", "issued" : { "date-parts" : [ [ "2015" ] ] }, "title" : "Aboveground carbon loss in natural and managed tropical forests from 2000 to 2012", "type" : "article-journal", "volume" : "10" }, "uris" : [ "http://www.mendeley.com/documents/?uuid=7dc2c295-1469-4155-85a0-b054aaa314bb" ] } ], "mendeley" : { "formattedCitation" : "(Danielsen et al., 2011; Mollicone et al., 2007; Tyukavina et al., 2015; World Bank, 2011)", "plainTextFormattedCitation" : "(Danielsen et al., 2011; Mollicone et al., 2007; Tyukavina et al., 2015; World Bank, 2011)", "previouslyFormattedCitation" : "(Danielsen et al., 2011; Mollicone et al., 2007; Tyukavina et al., 2015; World Bank, 2011)" }, "properties" : {  }, "schema" : "https://github.com/citation-style-language/schema/raw/master/csl-citation.json" }</w:instrText>
      </w:r>
      <w:r w:rsidR="008228A5">
        <w:rPr>
          <w:lang w:val="en-US"/>
        </w:rPr>
        <w:fldChar w:fldCharType="separate"/>
      </w:r>
      <w:r w:rsidR="00513D94" w:rsidRPr="00513D94">
        <w:rPr>
          <w:noProof/>
          <w:lang w:val="en-US"/>
        </w:rPr>
        <w:t>(Danielsen et al., 2011; Mollicone et al., 2007; Tyukavina et al., 2015; World Bank, 2011)</w:t>
      </w:r>
      <w:r w:rsidR="008228A5">
        <w:rPr>
          <w:lang w:val="en-US"/>
        </w:rPr>
        <w:fldChar w:fldCharType="end"/>
      </w:r>
      <w:r w:rsidRPr="00450098">
        <w:rPr>
          <w:lang w:val="en-US"/>
        </w:rPr>
        <w:t xml:space="preserve"> </w:t>
      </w:r>
      <w:r w:rsidR="002C3F00">
        <w:rPr>
          <w:lang w:val="en-US"/>
        </w:rPr>
        <w:t xml:space="preserve">and </w:t>
      </w:r>
      <w:r w:rsidRPr="00450098">
        <w:rPr>
          <w:lang w:val="en-US"/>
        </w:rPr>
        <w:t>certification systems for sustainable silviculture</w:t>
      </w:r>
      <w:r w:rsidR="000229BC">
        <w:rPr>
          <w:lang w:val="en-US"/>
        </w:rPr>
        <w:t>,</w:t>
      </w:r>
      <w:r w:rsidRPr="00450098">
        <w:rPr>
          <w:lang w:val="en-US"/>
        </w:rPr>
        <w:t xml:space="preserve"> such as FSC or PEFC </w:t>
      </w:r>
      <w:r w:rsidR="008228A5">
        <w:rPr>
          <w:lang w:val="en-US"/>
        </w:rPr>
        <w:fldChar w:fldCharType="begin" w:fldLock="1"/>
      </w:r>
      <w:r w:rsidR="008228A5">
        <w:rPr>
          <w:lang w:val="en-US"/>
        </w:rPr>
        <w:instrText>ADDIN CSL_CITATION { "citationItems" : [ { "id" : "ITEM-1", "itemData" : { "DOI" : "10.5751/ES-03736-160103", "ISSN" : "17083087", "abstract" : "To solve problems caused by conventional forest management, forest certification has emerged as a driver of sustainable forest management. Several sustainable forest management certification systems exist, including the Forest Stewardship Council and those endorsed by the Programme for the Endorsement of Forest Certification, such as the Canadian Standards Association Sustainable Forestry Management Standard CAN/CSA - Z809 and Sustainable Forestry Initiative. For consumers to use certified products to meet their own sustainability goals, they must have an understanding of the effectiveness of different certification systems. To understand the relative performance of three systems, we determined: (1) the criteria used to compare the Forest Stewardship Council, Canadian Standards Association Sustainable Forestry Management, and Sustainable Forestry Initiative, (2) if consensus exists regarding their ability to achieve sustainability goals, and (3) what research gaps must be filled to improve our understanding of how forest certification systems affect sustainable forest management. We conducted a qualitative meta-analysis of 26 grey literature references (books, industry and nongovernmental organization publications) and 9 primary literature references (articles in peer-reviewed academic journals) that compared at least two of the aforementioned certification systems. The Forest Stewardship Council was the highest performer for ecological health and social sustainable forest management criteria. The Canadian Standards Association Sustainable Forestry Management and Sustainable Forestry Initiative performed best under sustainable forest management criteria of forest productivity and economic longevity of a firm. Sixty-two percent of analyses were comparisons of the wording of certification system principles or criteria; 34% were surveys of foresters or consumers. An important caveat to these results is that only one comparison was based on empirically collected field data. We recommend that future studies collect ecological and socioeconomic data from forests so purchasers can select certified forest products based on empirical evidence.", "author" : [ { "dropping-particle" : "", "family" : "Clark", "given" : "Michael Rawson", "non-dropping-particle" : "", "parse-names" : false, "suffix" : "" }, { "dropping-particle" : "", "family" : "Kozar", "given" : "Joelyn Sarrah", "non-dropping-particle" : "", "parse-names" : false, "suffix" : "" } ], "container-title" : "Ecology and Society", "id" : "ITEM-1", "issue" : "1", "issued" : { "date-parts" : [ [ "2011" ] ] }, "title" : "Comparing sustainable Forest Management certifications standards: A Meta-Analysis", "type" : "article", "volume" : "16" }, "uris" : [ "http://www.mendeley.com/documents/?uuid=04995a56-5057-4b36-8724-b3e0cb13e553" ] }, { "id" : "ITEM-2", "itemData" : { "DOI" : "10.5558/tfc2011-067", "ISSN" : "00157546", "abstract" : "Certification to approved forest management standards is a recognized business practice. There are two international forest certification programs: the Programme for the Endorsement of Forest Certification (PEFC) and the Forest Stewardship Council (FSC). The common objective of both is to improve forest management and provide assurance to the public and customers that forest products come from sustainably managed forests and not from illegal operations. As of June 2011 there were approximately 372 million ha of certified forests around the world. There are 234 million ha of forests in 26 countries that have been certified to standards approved by PEFC. There are143 million ha of forest certified to FSC standards in 81 countries. In 20 of these countries, with101 million ha (70%), the forests have been certified to standards approved by FSC. In the remaining 61 countries, 42 million ha (30%), the forests have been certified to draft or \"interim standards\" that have not gone through the FSC approval process. Consumers have no way of knowing whether the wood or paper products with an FSC label are from forests certified to FSC-approved standards or to \"interim standards\" developed by FSC certification bodies.", "author" : [ { "dropping-particle" : "", "family" : "Rotherham", "given" : "Tony", "non-dropping-particle" : "", "parse-names" : false, "suffix" : "" } ], "container-title" : "Forestry Chronicle", "id" : "ITEM-2", "issue" : "5", "issued" : { "date-parts" : [ [ "2011" ] ] }, "page" : "603-611", "title" : "Forest management certification around the world - Progress and problems", "type" : "article-journal", "volume" : "87" }, "uris" : [ "http://www.mendeley.com/documents/?uuid=ffd687ad-e52d-4edd-b604-481521d82087" ] }, { "id" : "ITEM-3", "itemData" : { "DOI" : "10.1505/ifor.8.2.193", "ISBN" : "1465-5489", "ISSN" : "1465-5489", "abstract" : "Certification has been developed as an instrument for promoting\\nsustainable forest management. Although the initial focus of\\ncertification was on tropical forests, it rapidly shifted to encompass\\nall forest types. Ten years after the first certification schemes were\\ndeveloped, most (91.8 percent) of the 271 million hectares of forests\\nthat have been certified are located in Europe and North America. Only\\n13 percent of certified forests are located in developing countries and\\nonly 5 percent of the certified forests are located in the tropics.\\nAmong the reasons for this disparity are: weak market demand for\\ncertified products in global markets; wide gaps between existing\\nmanagement standards and certification requirements; weak implementation\\nof national forest legislation, policies and programs in developing\\ncountries; insufficient capacity to implement sustainable forest\\nmanagement at the forest management unit level and to develop standards\\nand delivery mechanisms; and the high direct and indirect costs of\\nobtaining certification in developing countries. Despite these\\nchallenges and constraints, many developing countries remain interested\\nin pursuing certification. Several promising developments have recently\\nemerged that may give further encouragement to developing countries'\\nefforts, including supportive codes of forestry practice, stepwise\\napproaches to certification and increasing interest in forest\\ncertification and certified products in the Asia-Pacific region.", "author" : [ { "dropping-particle" : "", "family" : "Durst", "given" : "P.B", "non-dropping-particle" : "", "parse-names" : false, "suffix" : "" }, { "dropping-particle" : "", "family" : "McKenzie", "given" : "P.J", "non-dropping-particle" : "", "parse-names" : false, "suffix" : "" }, { "dropping-particle" : "", "family" : "Brown", "given" : "C.L", "non-dropping-particle" : "", "parse-names" : false, "suffix" : "" }, { "dropping-particle" : "", "family" : "Appanah", "given" : "S", "non-dropping-particle" : "", "parse-names" : false, "suffix" : "" } ], "container-title" : "International Forestry Review", "id" : "ITEM-3", "issue" : "2", "issued" : { "date-parts" : [ [ "2006" ] ] }, "page" : "193-200", "title" : "Challenges facing certification and eco-labelling of forest products in developing countries", "type" : "article-journal", "volume" : "8" }, "uris" : [ "http://www.mendeley.com/documents/?uuid=e45ccdad-88a1-4271-9d3a-748d25ec4d1e" ] } ], "mendeley" : { "formattedCitation" : "(Clark and Kozar, 2011; Durst et al., 2006; Rotherham, 2011)", "plainTextFormattedCitation" : "(Clark and Kozar, 2011; Durst et al., 2006; Rotherham, 2011)", "previouslyFormattedCitation" : "(Clark and Kozar, 2011; Durst et al., 2006; Rotherham, 2011)" }, "properties" : {  }, "schema" : "https://github.com/citation-style-language/schema/raw/master/csl-citation.json" }</w:instrText>
      </w:r>
      <w:r w:rsidR="008228A5">
        <w:rPr>
          <w:lang w:val="en-US"/>
        </w:rPr>
        <w:fldChar w:fldCharType="separate"/>
      </w:r>
      <w:r w:rsidR="008228A5" w:rsidRPr="008228A5">
        <w:rPr>
          <w:noProof/>
          <w:lang w:val="en-US"/>
        </w:rPr>
        <w:t>(Clark and Kozar, 2011; Durst et al., 2006; Rotherham, 2011)</w:t>
      </w:r>
      <w:r w:rsidR="008228A5">
        <w:rPr>
          <w:lang w:val="en-US"/>
        </w:rPr>
        <w:fldChar w:fldCharType="end"/>
      </w:r>
      <w:r w:rsidRPr="00450098">
        <w:rPr>
          <w:lang w:val="en-US"/>
        </w:rPr>
        <w:t xml:space="preserve">. </w:t>
      </w:r>
      <w:r w:rsidR="00FF58AA" w:rsidRPr="00FF58AA">
        <w:rPr>
          <w:lang w:val="en-US"/>
        </w:rPr>
        <w:t>All create incentives through compensation or certification to initiate a transformation of conventional forestry into sustainable forest management in</w:t>
      </w:r>
      <w:r w:rsidR="00FF58AA">
        <w:rPr>
          <w:lang w:val="en-US"/>
        </w:rPr>
        <w:t xml:space="preserve"> tropical developing countries </w:t>
      </w:r>
      <w:r w:rsidR="008228A5">
        <w:rPr>
          <w:lang w:val="en-US"/>
        </w:rPr>
        <w:fldChar w:fldCharType="begin" w:fldLock="1"/>
      </w:r>
      <w:r w:rsidR="008228A5">
        <w:rPr>
          <w:lang w:val="en-US"/>
        </w:rPr>
        <w:instrText>ADDIN CSL_CITATION { "citationItems" : [ { "id" : "ITEM-1", "itemData" : { "ISSN" : "19400829", "abstract" : "The Reduced Emissions from Deforestation and Degradation (REDD+) program emerging as a part of the international climate change regime holds the potential to dramatically affect forestry in the tropics. REDD+ has demonstrated an ability to overcome the major political obstacles to earlier efforts to promote sustainable forest management (SFM) in the tropics, but key questions regarding its on-the-ground impact remain. This article suggests that REDD+ can become a successful vehicle for advancing SFM if it is re-conceived to include support for adaptation as one of its primary goals. Some degree of adaptation is necessary to effectively implement any form of REDD+, and SFM practices offer the core toolkit for securing forest adaptation in the context of REDD+. Re-envisioning REDD+ as a dual-focus program aimed at mitigation and adaptation builds upon the potential synergies between these two climate regime goals and calls upon experiences with SFM to provide the means of achieving them. Operationalizing this vision will require development of novel arrangements of authority and incentives across scales of governance that can provide opportunities for learning in support of a larger need for new approaches to governance of global environmental issues. Thus, integrating adaptation into REDD+ can advance not only climate change regime goals, but also long-standing SFM goals and the increasingly apparent demand for more effective international environmental governance generally.", "author" : [ { "dropping-particle" : "", "family" : "Long", "given" : "Andrew", "non-dropping-particle" : "", "parse-names" : false, "suffix" : "" } ], "container-title" : "Tropical Conservation Science", "id" : "ITEM-1", "issue" : "3", "issued" : { "date-parts" : [ [ "2013" ] ] }, "page" : "384-408", "title" : "REDD + , Adaptation , and sustainable forest management : toward effective polycentric global forest governance", "type" : "article-journal", "volume" : "6" }, "uris" : [ "http://www.mendeley.com/documents/?uuid=de175622-6768-426e-841f-df029aff7093" ] } ], "mendeley" : { "formattedCitation" : "(Long, 2013)", "plainTextFormattedCitation" : "(Long, 2013)", "previouslyFormattedCitation" : "(Long, 2013)" }, "properties" : {  }, "schema" : "https://github.com/citation-style-language/schema/raw/master/csl-citation.json" }</w:instrText>
      </w:r>
      <w:r w:rsidR="008228A5">
        <w:rPr>
          <w:lang w:val="en-US"/>
        </w:rPr>
        <w:fldChar w:fldCharType="separate"/>
      </w:r>
      <w:r w:rsidR="008228A5" w:rsidRPr="008228A5">
        <w:rPr>
          <w:noProof/>
          <w:lang w:val="en-US"/>
        </w:rPr>
        <w:t>(Long, 2013)</w:t>
      </w:r>
      <w:r w:rsidR="008228A5">
        <w:rPr>
          <w:lang w:val="en-US"/>
        </w:rPr>
        <w:fldChar w:fldCharType="end"/>
      </w:r>
      <w:r w:rsidRPr="00450098">
        <w:rPr>
          <w:lang w:val="en-US"/>
        </w:rPr>
        <w:t>.</w:t>
      </w:r>
      <w:r w:rsidR="000229BC">
        <w:rPr>
          <w:lang w:val="en-US"/>
        </w:rPr>
        <w:t xml:space="preserve"> </w:t>
      </w:r>
      <w:r w:rsidR="00FF58AA">
        <w:rPr>
          <w:lang w:val="en-US"/>
        </w:rPr>
        <w:t>Several challenges are related to this</w:t>
      </w:r>
      <w:r w:rsidRPr="00450098">
        <w:rPr>
          <w:lang w:val="en-US"/>
        </w:rPr>
        <w:t xml:space="preserve">. On the one hand, it is difficult to </w:t>
      </w:r>
      <w:r w:rsidR="00826A97">
        <w:rPr>
          <w:lang w:val="en-US"/>
        </w:rPr>
        <w:t>quantify</w:t>
      </w:r>
      <w:r w:rsidR="00826A97" w:rsidRPr="00450098">
        <w:rPr>
          <w:lang w:val="en-US"/>
        </w:rPr>
        <w:t xml:space="preserve"> </w:t>
      </w:r>
      <w:r w:rsidRPr="00450098">
        <w:rPr>
          <w:lang w:val="en-US"/>
        </w:rPr>
        <w:t xml:space="preserve">the regional distribution of biomass and deforestation rates </w:t>
      </w:r>
      <w:r w:rsidR="008228A5">
        <w:rPr>
          <w:lang w:val="en-US"/>
        </w:rPr>
        <w:fldChar w:fldCharType="begin" w:fldLock="1"/>
      </w:r>
      <w:r w:rsidR="008228A5">
        <w:rPr>
          <w:lang w:val="en-US"/>
        </w:rPr>
        <w:instrText>ADDIN CSL_CITATION { "citationItems" : [ { "id" : "ITEM-1", "itemData" : { "DOI" : "10.1016/j.foreco.2011.07.018", "ISBN" : "0378-1127", "ISSN" : "03781127", "abstract" : "Secondary forests are a major terrestrial carbon sink and reliable estimates of their carbon stocks are pivotal for understanding the global carbon balance and initiatives to mitigate CO2 emissions through forest management and reforestation. A common method to quantify carbon stocks in forests is the use of allometric regression models to convert forest inventory data to estimates of aboveground biomass (AGB). The use of allometric models implies decisions on the selection of extant models or the development of a local model, the predictor variables included in the selected model, and the number of trees and species for destructive biomass measurements. We assess uncertainties associated with these decisions using data from 94 secondary forest plots in central Panama and 244 harvested trees belonging to 26 locally abundant species. AGB estimates from species-specific models were used to assess relative errors of estimates from multispecies models. To reduce uncertainty in the estimation of plot AGB, including wood specific gravity (WSG) in the model was more important than the number of trees used for model fitting. However, decreasing the number of trees increased uncertainty of landscape-level AGB estimates substantially, while including WSG had limited effects on the accuracy of the landscape-level estimates. Predictions of stand and landscape AGB varied strongly among models, making model choice an important source of uncertainty. Local models provided more accurate AGB estimates than foreign models, but high variability in carbon stocks across the landscape implies that developing local models is only justified when landscape sampling is sufficiently intensive. ?? 2011 Elsevier B.V.", "author" : [ { "dropping-particle" : "", "family" : "Breugel", "given" : "Michiel", "non-dropping-particle" : "Van", "parse-names" : false, "suffix" : "" }, { "dropping-particle" : "", "family" : "Ransijn", "given" : "Johannes", "non-dropping-particle" : "", "parse-names" : false, "suffix" : "" }, { "dropping-particle" : "", "family" : "Craven", "given" : "Dylan", "non-dropping-particle" : "", "parse-names" : false, "suffix" : "" }, { "dropping-particle" : "", "family" : "Bongers", "given" : "Frans", "non-dropping-particle" : "", "parse-names" : false, "suffix" : "" }, { "dropping-particle" : "", "family" : "Hall", "given" : "Jefferson S.", "non-dropping-particle" : "", "parse-names" : false, "suffix" : "" } ], "container-title" : "Forest Ecology and Management", "id" : "ITEM-1", "issue" : "8", "issued" : { "date-parts" : [ [ "2011" ] ] }, "page" : "1648-1657", "title" : "Estimating carbon stock in secondary forests: Decisions and uncertainties associated with allometric biomass models", "type" : "article-journal", "volume" : "262" }, "uris" : [ "http://www.mendeley.com/documents/?uuid=14c9fa69-699f-48fe-99e5-a9efcc2bd46a" ] }, { "id" : "ITEM-2", "itemData" : { "DOI" : "10.1088/1748-9326/2/4/045023", "ISBN" : "1748-9326", "ISSN" : "1748-9326", "PMID" : "21327222", "abstract" : "Reducing carbon emissions from deforestation and degradation in developing countries is of central\\r importance in efforts to combat climate change. Key scientific challenges must be addressed to\\r prevent any policy roadblocks. Foremost among the challenges is quantifying nations' carbon\\r emissions from deforestation and forest degradation, which requires information on forest clearing\\r and carbon storage. Here we review a range of methods available to estimate national-level forest\\r carbon stocks in developing countries. While there are no practical methods to directly measure all\\r forest carbon stocks across a country, both ground-based and remote-sensing measurements of forest\\r attributes can be converted into estimates of national carbon stocks using allometric relationships.\\r Here we synthesize, map and update prominent forest biomass carbon databases to create the first\\r complete set of national-level forest carbon stock estimates. These forest carbon estimates expand\\r on the default values recommended by the Intergovernmental Panel on Climate Change's National\\r Greenhouse Gas Inventory Guidelines and provide a range of globally consistent estimates.", "author" : [ { "dropping-particle" : "", "family" : "Gibbs", "given" : "Holly K", "non-dropping-particle" : "", "parse-names" : false, "suffix" : "" }, { "dropping-particle" : "", "family" : "Brown", "given" : "Sandra", "non-dropping-particle" : "", "parse-names" : false, "suffix" : "" }, { "dropping-particle" : "", "family" : "Niles", "given" : "John O", "non-dropping-particle" : "", "parse-names" : false, "suffix" : "" }, { "dropping-particle" : "", "family" : "Foley", "given" : "Jonathan A", "non-dropping-particle" : "", "parse-names" : false, "suffix" : "" } ], "container-title" : "Environmental Research Letters", "id" : "ITEM-2", "issue" : "4", "issued" : { "date-parts" : [ [ "2007" ] ] }, "page" : "045023", "title" : "Monitoring and estimating tropical forest carbon stocks: making REDD a reality", "type" : "article-journal", "volume" : "2" }, "uris" : [ "http://www.mendeley.com/documents/?uuid=4799336f-d2f6-4ed4-8715-32b0d29b3854" ] }, { "id" : "ITEM-3",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3", "issue" : "8", "issued" : { "date-parts" : [ [ "2000" ] ] }, "page" : "332-337", "title" : "Tropical forests and atmospheric carbon dioxide", "type" : "article-journal", "volume" : "15" }, "uris" : [ "http://www.mendeley.com/documents/?uuid=85b786e0-b00b-49fb-a8d3-57b0a9210078" ] } ], "mendeley" : { "formattedCitation" : "(Gibbs et al., 2007; Malhi and Grace, 2000; Van Breugel et al., 2011)", "plainTextFormattedCitation" : "(Gibbs et al., 2007; Malhi and Grace, 2000; Van Breugel et al., 2011)", "previouslyFormattedCitation" : "(Gibbs et al., 2007; Malhi and Grace, 2000; Van Breugel et al., 2011)" }, "properties" : {  }, "schema" : "https://github.com/citation-style-language/schema/raw/master/csl-citation.json" }</w:instrText>
      </w:r>
      <w:r w:rsidR="008228A5">
        <w:rPr>
          <w:lang w:val="en-US"/>
        </w:rPr>
        <w:fldChar w:fldCharType="separate"/>
      </w:r>
      <w:r w:rsidR="008228A5" w:rsidRPr="008228A5">
        <w:rPr>
          <w:noProof/>
          <w:lang w:val="en-US"/>
        </w:rPr>
        <w:t>(Gibbs et al., 2007; Malhi and Grace, 2000; Van Breugel et al., 2011)</w:t>
      </w:r>
      <w:r w:rsidR="008228A5">
        <w:rPr>
          <w:lang w:val="en-US"/>
        </w:rPr>
        <w:fldChar w:fldCharType="end"/>
      </w:r>
      <w:r w:rsidR="00094CAA">
        <w:rPr>
          <w:lang w:val="en-US"/>
        </w:rPr>
        <w:t>.</w:t>
      </w:r>
      <w:r w:rsidR="0006620B">
        <w:rPr>
          <w:lang w:val="en-US"/>
        </w:rPr>
        <w:t xml:space="preserve"> </w:t>
      </w:r>
      <w:r w:rsidR="00094CAA">
        <w:rPr>
          <w:lang w:val="en-US"/>
        </w:rPr>
        <w:t>T</w:t>
      </w:r>
      <w:r w:rsidR="0006620B">
        <w:rPr>
          <w:lang w:val="en-US"/>
        </w:rPr>
        <w:t>he</w:t>
      </w:r>
      <w:r w:rsidRPr="00450098">
        <w:rPr>
          <w:lang w:val="en-US"/>
        </w:rPr>
        <w:t xml:space="preserve"> vegetation </w:t>
      </w:r>
      <w:r w:rsidR="00826A97">
        <w:rPr>
          <w:lang w:val="en-US"/>
        </w:rPr>
        <w:t>state</w:t>
      </w:r>
      <w:r w:rsidR="00826A97" w:rsidRPr="00450098">
        <w:rPr>
          <w:lang w:val="en-US"/>
        </w:rPr>
        <w:t xml:space="preserve"> </w:t>
      </w:r>
      <w:r w:rsidRPr="00450098">
        <w:rPr>
          <w:lang w:val="en-US"/>
        </w:rPr>
        <w:t>is one of the most uncertain variables</w:t>
      </w:r>
      <w:r w:rsidR="00094CAA" w:rsidRPr="00450098">
        <w:rPr>
          <w:lang w:val="en-US"/>
        </w:rPr>
        <w:t xml:space="preserve"> </w:t>
      </w:r>
      <w:r w:rsidR="00094CAA">
        <w:rPr>
          <w:lang w:val="en-US"/>
        </w:rPr>
        <w:t>i</w:t>
      </w:r>
      <w:r w:rsidR="00094CAA" w:rsidRPr="00450098">
        <w:rPr>
          <w:lang w:val="en-US"/>
        </w:rPr>
        <w:t xml:space="preserve">n the global carbon budget </w:t>
      </w:r>
      <w:r w:rsidR="008228A5">
        <w:rPr>
          <w:lang w:val="en-US"/>
        </w:rPr>
        <w:fldChar w:fldCharType="begin" w:fldLock="1"/>
      </w:r>
      <w:r w:rsidR="00F031AC">
        <w:rPr>
          <w:lang w:val="en-US"/>
        </w:rPr>
        <w:instrText>ADDIN CSL_CITATION { "citationItems" : [ { "id" : "ITEM-1", "itemData" : { "DOI" : "10.1146/annurev-ecolsys-110512-135914", "ISBN" : "1543-592X 978-0-8243-1444-6", "ISSN" : "1543-592X", "abstract" : "Forests are the dominant terrestrial ecosystem on Earth. We review the environmental factors controlling their structure and global distribution and evaluate their current and future trajectory. Adaptations of trees to cli- mate and resource gradients, coupledwith disturbances and forest dynamics, create complex geographical patterns in forest assemblages and structures. These patterns are increasingly discernible through new satellite and air- borne observation systems, improved forest inventories, and global ecosys- tem models. Forest biomass is a complex property affected by forest dis- tribution, structure, and ecological processes. Since at least 1990, biomass density has consistently increased in global established forests, despite in- creasing mortality in some regions, suggesting that a global driver such as elevated CO2 may be enhancing biomass gains. Global forests have also ap- parently become more dynamic. Advanced information about the structure, distribution, and biomass of the world\u2019s forests provides critical ecological insights and opportunities for sustainable forest management and enhancing forest conservation and ecosystem services.",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1", "issue" : "1", "issued" : { "date-parts" : [ [ "2013" ] ] }, "page" : "593-622", "title" : "The Structure, Distribution, and Biomass of the World's Forests", "type" : "article-journal", "volume" : "44" }, "uris" : [ "http://www.mendeley.com/documents/?uuid=0d46987d-12de-4d70-ab07-36941eb3233d" ] } ], "mendeley" : { "formattedCitation" : "(Pan et al., 2013)", "plainTextFormattedCitation" : "(Pan et al., 2013)", "previouslyFormattedCitation" : "(Pan et al., 2013)" }, "properties" : {  }, "schema" : "https://github.com/citation-style-language/schema/raw/master/csl-citation.json" }</w:instrText>
      </w:r>
      <w:r w:rsidR="008228A5">
        <w:rPr>
          <w:lang w:val="en-US"/>
        </w:rPr>
        <w:fldChar w:fldCharType="separate"/>
      </w:r>
      <w:r w:rsidR="00F031AC" w:rsidRPr="00F031AC">
        <w:rPr>
          <w:noProof/>
          <w:lang w:val="en-US"/>
        </w:rPr>
        <w:t>(Pan et al., 2013)</w:t>
      </w:r>
      <w:r w:rsidR="008228A5">
        <w:rPr>
          <w:lang w:val="en-US"/>
        </w:rPr>
        <w:fldChar w:fldCharType="end"/>
      </w:r>
      <w:r w:rsidRPr="00450098">
        <w:rPr>
          <w:lang w:val="en-US"/>
        </w:rPr>
        <w:t xml:space="preserve">. On the other hand, the long-term </w:t>
      </w:r>
      <w:r w:rsidR="00094CAA">
        <w:rPr>
          <w:lang w:val="en-US"/>
        </w:rPr>
        <w:t>e</w:t>
      </w:r>
      <w:r w:rsidR="00094CAA" w:rsidRPr="00450098">
        <w:rPr>
          <w:lang w:val="en-US"/>
        </w:rPr>
        <w:t xml:space="preserve">ffects </w:t>
      </w:r>
      <w:r w:rsidRPr="00450098">
        <w:rPr>
          <w:lang w:val="en-US"/>
        </w:rPr>
        <w:t xml:space="preserve">of </w:t>
      </w:r>
      <w:r w:rsidR="00094CAA">
        <w:rPr>
          <w:lang w:val="en-US"/>
        </w:rPr>
        <w:t>present forest management</w:t>
      </w:r>
      <w:r w:rsidR="00094CAA" w:rsidRPr="00450098">
        <w:rPr>
          <w:lang w:val="en-US"/>
        </w:rPr>
        <w:t xml:space="preserve"> </w:t>
      </w:r>
      <w:r w:rsidRPr="00450098">
        <w:rPr>
          <w:lang w:val="en-US"/>
        </w:rPr>
        <w:t>strategies on forest growth dynamics need to be</w:t>
      </w:r>
      <w:r w:rsidR="00094CAA">
        <w:rPr>
          <w:lang w:val="en-US"/>
        </w:rPr>
        <w:t xml:space="preserve"> studied</w:t>
      </w:r>
      <w:r w:rsidR="00826A97">
        <w:rPr>
          <w:lang w:val="en-US"/>
        </w:rPr>
        <w:t xml:space="preserve"> </w:t>
      </w:r>
      <w:r w:rsidR="008228A5">
        <w:rPr>
          <w:lang w:val="en-US"/>
        </w:rPr>
        <w:fldChar w:fldCharType="begin" w:fldLock="1"/>
      </w:r>
      <w:r w:rsidR="00F031AC">
        <w:rPr>
          <w:lang w:val="en-US"/>
        </w:rPr>
        <w:instrText>ADDIN CSL_CITATION { "citationItems" : [ { "id" : "ITEM-1", "itemData" : { "DOI" : "10.1016/j.foreco.2011.05.014", "ISBN" : "0378-1127", "ISSN" : "03781127", "abstract" : "Developing management strategies for addressing global climate change has become an increasingly important issue influencing forest management around the globe. Currently, management approaches are being proposed that intend to (1) mitigate climate change by enhancing forest carbon stores and (2) foster adaptation by maintaining compositionally and structurally complex forests. However, little is known about the compatibility of these two objectives or the long-term efficacy of a given management regime at simultaneously achieving adaptation and mitigation. To address this need, we examined stand-level carbon and complexity responses using five long-term (&gt;50. yrs) silviculture experiments within the upper Great Lakes region, USA. In particular, live tree carbon stores and sequestration rates, and compositional and structural complexity were analyzed from three thinning experiments in Pinus resinosa and two selection method experiments in northern hardwood systems to elucidate the long-term effects of management on these ecosystem attributes and the general compatibility of mitigation and adaptation objectives.As expected, we observed a general increase in large tree densities with stand age and positive relationships between stand stocking level and live tree carbon stores. More importantly, our results clearly identify tradeoffs between the achievement of mitigation and adaptation objectives across each study. For example, maintaining higher stocking levels (i.e., enhanced mitigation by increasing carbon stores) resulted in decreases in stand-level structural and compositional complexity (i.e., reduced adaptation potential). In addition, rates of live tree carbon increment were also the lowest within the highest stocking levels; despite the benefits of these stand conditions to maximizing carbon stores. Collectively, these findings underscore the importance of avoiding rigid adherence to a single objective, such as maximum on-site carbon stores, without recognizing potential consequences to other ecosystem components crucial to ensuring long-term ecosystem functioning within the context of environmental change. One potential stand-level strategy for balancing these goals may be to employ multi-aged management systems, such as irregular shelterwood and selection systems, that maintain a large proportion of carbon stores in retained mature trees while using thinning to create spatial heterogeneity that promotes higher sequestration rates in smaller, you\u2026", "author" : [ { "dropping-particle" : "", "family" : "D'Amato", "given" : "Anthony W.", "non-dropping-particle" : "", "parse-names" : false, "suffix" : "" }, { "dropping-particle" : "", "family" : "Bradford", "given" : "John B.", "non-dropping-particle" : "", "parse-names" : false, "suffix" : "" }, { "dropping-particle" : "", "family" : "Fraver", "given" : "Shawn", "non-dropping-particle" : "", "parse-names" : false, "suffix" : "" }, { "dropping-particle" : "", "family" : "Palik", "given" : "Brian J.", "non-dropping-particle" : "", "parse-names" : false, "suffix" : "" } ], "container-title" : "Forest Ecology and Management", "id" : "ITEM-1", "issue" : "5", "issued" : { "date-parts" : [ [ "2011" ] ] }, "page" : "803-816", "title" : "Forest management for mitigation and adaptation to climate change: Insights from long-term silviculture experiments", "type" : "article-journal", "volume" : "262" }, "uris" : [ "http://www.mendeley.com/documents/?uuid=a5dc71b5-fa66-4ac6-ab4b-653f8a8e617c"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D\u2019Amato et al., 2011; Houghton et al., 2015)", "plainTextFormattedCitation" : "(D\u2019Amato et al., 2011; Houghton et al., 2015)", "previouslyFormattedCitation" : "(D\u2019Amato et al., 2011; Houghton et al., 2015)" }, "properties" : {  }, "schema" : "https://github.com/citation-style-language/schema/raw/master/csl-citation.json" }</w:instrText>
      </w:r>
      <w:r w:rsidR="008228A5">
        <w:rPr>
          <w:lang w:val="en-US"/>
        </w:rPr>
        <w:fldChar w:fldCharType="separate"/>
      </w:r>
      <w:r w:rsidR="00F031AC" w:rsidRPr="00F031AC">
        <w:rPr>
          <w:noProof/>
          <w:lang w:val="en-US"/>
        </w:rPr>
        <w:t>(D’Amato et al., 2011; Houghton et al., 2015)</w:t>
      </w:r>
      <w:r w:rsidR="008228A5">
        <w:rPr>
          <w:lang w:val="en-US"/>
        </w:rPr>
        <w:fldChar w:fldCharType="end"/>
      </w:r>
      <w:r w:rsidRPr="00450098">
        <w:rPr>
          <w:lang w:val="en-US"/>
        </w:rPr>
        <w:t>. Consequently, a successful implementation of such international action programs requires methods and knowledge to assess the impact of silviculture</w:t>
      </w:r>
      <w:r w:rsidR="008C2CF7">
        <w:rPr>
          <w:lang w:val="en-US"/>
        </w:rPr>
        <w:t>, such as</w:t>
      </w:r>
      <w:r w:rsidR="00B250E2">
        <w:rPr>
          <w:lang w:val="en-US"/>
        </w:rPr>
        <w:t xml:space="preserve"> selective</w:t>
      </w:r>
      <w:r w:rsidR="008C2CF7">
        <w:rPr>
          <w:lang w:val="en-US"/>
        </w:rPr>
        <w:t xml:space="preserve"> logging,</w:t>
      </w:r>
      <w:r w:rsidRPr="00450098">
        <w:rPr>
          <w:lang w:val="en-US"/>
        </w:rPr>
        <w:t xml:space="preserve"> on forest growth in </w:t>
      </w:r>
      <w:r w:rsidR="006B04BF">
        <w:rPr>
          <w:lang w:val="en-US"/>
        </w:rPr>
        <w:t>the tropics</w:t>
      </w:r>
      <w:r w:rsidR="008C2CF7">
        <w:rPr>
          <w:lang w:val="en-US"/>
        </w:rPr>
        <w:t xml:space="preserve"> </w:t>
      </w:r>
      <w:r w:rsidR="004D37BF">
        <w:rPr>
          <w:lang w:val="en-US"/>
        </w:rPr>
        <w:fldChar w:fldCharType="begin" w:fldLock="1"/>
      </w:r>
      <w:r w:rsidR="0087725C">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88/1748-9326/10/12/124004", "ISBN" : "1748-9326", "ISSN" : "17489326", "abstract" : "Land use change in South America, mainly deforestation, is a large source of anthropogenicCO2 emissions. Identifying and addressing the causes or drivers of anthropogenic forest change is considered crucial for global climate change mitigation. Few countries however, monitor deforestation drivers in a systematic manner. National-level quantitative spatially explicit information on drivers is often lacking. This study quantifies proximate drivers of deforestation and related carbon losses in South America based on remote sensing time series in a systematic, spatially explicit manner. Deforestation areas were derived from the 2010 global remote sensing survey of the Food and Agricultural Organisation Forest Resource Assessment. To assess proximate drivers, land use following deforestation was assigned by visual interpretation of high-resolution satellite imagery. To estimate gross carbon losses from deforestation, default Tier 1 biomass levels per country and ecozone were used. Pasture was the dominant driver of forest area (71.2%) and related carbon loss (71.6%) in South America, followed by commercial cropland (14% and 12.1% respectively). Hotspots of deforestation due to pasture occurred in Northern Argentina, Western Paraguay, and along the arc of deforestation in Brazil where they gradually moved into higher biomass forests causing additional carbon losses. Deforestation driven by commercial cropland increased in time, with hotspots occurring in Brazil (Mato Grosso State), Northern Argentina, Eastern Paraguay and Central Bolivia. Infrastructure, such as urban expansion and roads, contributed little as proximate drivers of forest area loss (1.7%). Our findings contribute to the understanding of drivers of deforestation and related carbon losses in South America, and are comparable at the national, regional and continental level. In addition, they support the development of nationalREDD+interventions and forest monitoring systems, and provide valuable input for statistical analysis and modelling of underlying drivers of deforestation.", "author" : [ { "dropping-particle" : "", "family" : "Sy", "given" : "V.", "non-dropping-particle" : "De", "parse-names" : false, "suffix" : "" }, { "dropping-particle" : "", "family" : "Herold", "given" : "M.", "non-dropping-particle" : "", "parse-names" : false, "suffix" : "" }, { "dropping-particle" : "", "family" : "Achard", "given" : "F.", "non-dropping-particle" : "", "parse-names" : false, "suffix" : "" }, { "dropping-particle" : "", "family" : "Beuchle", "given" : "R.", "non-dropping-particle" : "", "parse-names" : false, "suffix" : "" }, { "dropping-particle" : "", "family" : "Clevers", "given" : "J. G.P.W.", "non-dropping-particle" : "", "parse-names" : false, "suffix" : "" }, { "dropping-particle" : "", "family" : "Lindquist", "given" : "E.", "non-dropping-particle" : "", "parse-names" : false, "suffix" : "" }, { "dropping-particle" : "", "family" : "Verchot", "given" : "L.", "non-dropping-particle" : "", "parse-names" : false, "suffix" : "" } ], "container-title" : "Environmental Research Letters", "id" : "ITEM-4", "issue" : "12", "issued" : { "date-parts" : [ [ "2015" ] ] }, "title" : "Land use patterns and related carbon losses following deforestation in South America", "type" : "article-journal", "volume" : "10" }, "uris" : [ "http://www.mendeley.com/documents/?uuid=5f311472-3def-41bc-8705-203c8f100533" ] } ], "mendeley" : { "formattedCitation" : "(De Sy et al., 2015; Molina, 2009; Reischl, 2012; Steffen et al., 2015)", "plainTextFormattedCitation" : "(De Sy et al., 2015; Molina, 2009; Reischl, 2012; Steffen et al., 2015)", "previouslyFormattedCitation" : "(De Sy et al., 2015; Molina, 2009; Reischl, 2012; Steffen et al., 2015)" }, "properties" : {  }, "schema" : "https://github.com/citation-style-language/schema/raw/master/csl-citation.json" }</w:instrText>
      </w:r>
      <w:r w:rsidR="004D37BF">
        <w:rPr>
          <w:lang w:val="en-US"/>
        </w:rPr>
        <w:fldChar w:fldCharType="separate"/>
      </w:r>
      <w:r w:rsidR="0087725C" w:rsidRPr="003E7649">
        <w:rPr>
          <w:noProof/>
          <w:lang w:val="en-US"/>
        </w:rPr>
        <w:t>(De Sy et al., 2015; Molina, 2009; Reischl, 2012; Steffen et al., 2015)</w:t>
      </w:r>
      <w:r w:rsidR="004D37BF">
        <w:rPr>
          <w:lang w:val="en-US"/>
        </w:rPr>
        <w:fldChar w:fldCharType="end"/>
      </w:r>
      <w:r w:rsidRPr="003E7649">
        <w:rPr>
          <w:lang w:val="en-US"/>
        </w:rPr>
        <w:t xml:space="preserve">. </w:t>
      </w:r>
    </w:p>
    <w:p w:rsidR="00094CAA" w:rsidRPr="002F3F2B" w:rsidRDefault="00450098" w:rsidP="00094CAA">
      <w:pPr>
        <w:rPr>
          <w:lang w:val="en-US"/>
        </w:rPr>
      </w:pPr>
      <w:r w:rsidRPr="00450098">
        <w:rPr>
          <w:lang w:val="en-US"/>
        </w:rPr>
        <w:t xml:space="preserve">In order to investigate effects of different </w:t>
      </w:r>
      <w:r w:rsidR="00DA75B9">
        <w:rPr>
          <w:lang w:val="en-US"/>
        </w:rPr>
        <w:t>logging</w:t>
      </w:r>
      <w:r w:rsidR="00DA75B9" w:rsidRPr="00450098">
        <w:rPr>
          <w:lang w:val="en-US"/>
        </w:rPr>
        <w:t xml:space="preserve"> </w:t>
      </w:r>
      <w:r w:rsidRPr="00450098">
        <w:rPr>
          <w:lang w:val="en-US"/>
        </w:rPr>
        <w:t>intensities on the succession of a forest in the northeastern Amazon basin</w:t>
      </w:r>
      <w:r w:rsidR="000229BC">
        <w:rPr>
          <w:lang w:val="en-US"/>
        </w:rPr>
        <w:t xml:space="preserve"> in French Guiana (Paracou)</w:t>
      </w:r>
      <w:r w:rsidRPr="00450098">
        <w:rPr>
          <w:lang w:val="en-US"/>
        </w:rPr>
        <w:t xml:space="preserve">, we </w:t>
      </w:r>
      <w:r w:rsidR="00E354B0">
        <w:rPr>
          <w:lang w:val="en-US"/>
        </w:rPr>
        <w:t>applied</w:t>
      </w:r>
      <w:r w:rsidR="00E354B0" w:rsidRPr="00450098">
        <w:rPr>
          <w:lang w:val="en-US"/>
        </w:rPr>
        <w:t xml:space="preserve"> </w:t>
      </w:r>
      <w:r w:rsidRPr="00450098">
        <w:rPr>
          <w:lang w:val="en-US"/>
        </w:rPr>
        <w:t xml:space="preserve">the forest growth model FORMIND </w:t>
      </w:r>
      <w:r w:rsidR="00DA75B9">
        <w:rPr>
          <w:lang w:val="en-US"/>
        </w:rPr>
        <w:t>including a</w:t>
      </w:r>
      <w:r w:rsidR="00DA75B9" w:rsidRPr="00450098">
        <w:rPr>
          <w:lang w:val="en-US"/>
        </w:rPr>
        <w:t xml:space="preserve"> </w:t>
      </w:r>
      <w:r w:rsidRPr="00450098">
        <w:rPr>
          <w:lang w:val="en-US"/>
        </w:rPr>
        <w:t xml:space="preserve">management module </w:t>
      </w:r>
      <w:r w:rsidR="004D37BF">
        <w:rPr>
          <w:lang w:val="en-US"/>
        </w:rPr>
        <w:fldChar w:fldCharType="begin" w:fldLock="1"/>
      </w:r>
      <w:r w:rsidR="004D37BF">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S0378-1127(01)00783-6", "ISBN" : "0378-1127", "ISSN" : "03781127", "PMID" : "3630", "abstract" : "In publications on tropical forest fragmentation, regrowing secondary forests (SF) on abandoned agricultural land are often overlooked. These forests represent highly fragmented components in the landscape matrix which are generally less than 100 ha in size. SF are found on privately owned land where they are contributing to on-farm income through logging and/or use of non-timber products. Hence, defining pure conservation goals for this forest type seems to be unrealistic. In this paper, we used the process-based model FORMIX3-Q to simulate successional processes and logging scenarios in SF exposed to different degrees of fragmentation (either facing non-forest land on only one side or totally surrounded by agricultural land) in the subtropical eastern part of Paraguay. We compared results with primary forest embedded in a similar matrix. Under light fragmentation, bole volume of SF approached primary forest values after about 50 years of succession. Species composition, however, was clearly distinct from primary forest over the first 200 years of succession. The development of bole volume and species composition in severely fragmented SF was similar to the less fragmented SF over the initial 50 years. However, limited seed input, largely confined to on-site seed sources in the severely fragmented SF, led to a decline in bole volume by about one-third compared to the reference value over the simulation period of 400 years. By applying a minimum felling diameter (MFD) of 35 cm in the lightly fragmented SF, first logging was only possible after 30 years, resulting in a mere 3.7 m3 ha-1 harvest. Highest timber yields were obtained with 10 yr cutting cycles and a maximum removal of 20 stems ha-1, though sustainable yields only resulted from lowering the MFD to 30 cm. Logging in severely fragmented SF accelerated the decline of bole volume. Overall, results suggest that timber production in SF without silvicultural treatments is low and hence does not constitute a viable option to diversify farm income. Only managed SF may serve this function. Research focusing on the elaboration of management options for SF, integrating as much as possible of the original vegetation, is needed. \u00a9 2002 Elsevier Science B.V. All rights reserved.", "author" : [ { "dropping-particle" : "", "family" : "Kammesheidt", "given" : "Ludwig", "non-dropping-particle" : "", "parse-names" : false, "suffix" : "" }, { "dropping-particle" : "", "family" : "K\u00f6hler", "given" : "Peter", "non-dropping-particle" : "", "parse-names" : false, "suffix" : "" }, { "dropping-particle" : "", "family" : "Huth", "given" : "Andreas", "non-dropping-particle" : "", "parse-names" : false, "suffix" : "" } ], "container-title" : "Forest Ecology and Management", "id" : "ITEM-2", "issue" : "1-3", "issued" : { "date-parts" : [ [ "2002", "10" ] ] }, "page" : "89-105", "title" : "Simulating logging scenarios in secondary forest embedded in a fragmented neotropical landscape", "type" : "article-journal", "volume" : "170" }, "uris" : [ "http://www.mendeley.com/documents/?uuid=3b2c4cc5-54da-412f-9cac-1780d101efb5" ] } ], "mendeley" : { "formattedCitation" : "(Fischer et al., 2016; Kammesheidt et al., 2002)", "plainTextFormattedCitation" : "(Fischer et al., 2016; Kammesheidt et al., 2002)", "previouslyFormattedCitation" : "(Fischer et al., 2016; Kammesheidt et al., 2002)" }, "properties" : {  }, "schema" : "https://github.com/citation-style-language/schema/raw/master/csl-citation.json" }</w:instrText>
      </w:r>
      <w:r w:rsidR="004D37BF">
        <w:rPr>
          <w:lang w:val="en-US"/>
        </w:rPr>
        <w:fldChar w:fldCharType="separate"/>
      </w:r>
      <w:r w:rsidR="004D37BF" w:rsidRPr="004D37BF">
        <w:rPr>
          <w:noProof/>
          <w:lang w:val="en-US"/>
        </w:rPr>
        <w:t>(Fischer et al., 2016; Kammesheidt et al., 2002)</w:t>
      </w:r>
      <w:r w:rsidR="004D37BF">
        <w:rPr>
          <w:lang w:val="en-US"/>
        </w:rPr>
        <w:fldChar w:fldCharType="end"/>
      </w:r>
      <w:r w:rsidRPr="00450098">
        <w:rPr>
          <w:lang w:val="en-US"/>
        </w:rPr>
        <w:t xml:space="preserve">. </w:t>
      </w:r>
      <w:r w:rsidR="00094CAA" w:rsidRPr="00450098">
        <w:rPr>
          <w:lang w:val="en-US"/>
        </w:rPr>
        <w:t xml:space="preserve">The Paracou test site is located in a forest area (so-called </w:t>
      </w:r>
      <w:proofErr w:type="spellStart"/>
      <w:r w:rsidR="00094CAA" w:rsidRPr="00BF439C">
        <w:rPr>
          <w:i/>
          <w:lang w:val="en-US"/>
        </w:rPr>
        <w:t>Domaine</w:t>
      </w:r>
      <w:proofErr w:type="spellEnd"/>
      <w:r w:rsidR="00094CAA" w:rsidRPr="00BF439C">
        <w:rPr>
          <w:i/>
          <w:lang w:val="en-US"/>
        </w:rPr>
        <w:t xml:space="preserve"> </w:t>
      </w:r>
      <w:proofErr w:type="spellStart"/>
      <w:r w:rsidR="00094CAA" w:rsidRPr="00BF439C">
        <w:rPr>
          <w:i/>
          <w:lang w:val="en-US"/>
        </w:rPr>
        <w:t>Forestier</w:t>
      </w:r>
      <w:proofErr w:type="spellEnd"/>
      <w:r w:rsidR="00094CAA" w:rsidRPr="00BF439C">
        <w:rPr>
          <w:i/>
          <w:lang w:val="en-US"/>
        </w:rPr>
        <w:t xml:space="preserve"> Permanent</w:t>
      </w:r>
      <w:r w:rsidR="00094CAA" w:rsidRPr="00450098">
        <w:rPr>
          <w:lang w:val="en-US"/>
        </w:rPr>
        <w:t>), which covers 2.4 10</w:t>
      </w:r>
      <w:r w:rsidR="00094CAA" w:rsidRPr="00450098">
        <w:rPr>
          <w:vertAlign w:val="superscript"/>
          <w:lang w:val="en-US"/>
        </w:rPr>
        <w:t>6</w:t>
      </w:r>
      <w:r w:rsidR="00094CAA" w:rsidRPr="00450098">
        <w:rPr>
          <w:lang w:val="en-US"/>
        </w:rPr>
        <w:t xml:space="preserve">ha and is managed by the National Forest Service </w:t>
      </w:r>
      <w:r w:rsidR="00094CAA" w:rsidRPr="00450098">
        <w:rPr>
          <w:i/>
          <w:lang w:val="en-US"/>
        </w:rPr>
        <w:t>NFS</w:t>
      </w:r>
      <w:r w:rsidR="00094CAA" w:rsidRPr="00450098">
        <w:rPr>
          <w:lang w:val="en-US"/>
        </w:rPr>
        <w:t xml:space="preserve"> of French Guiana </w:t>
      </w:r>
      <w:r w:rsidR="004D37BF">
        <w:rPr>
          <w:lang w:val="en-US"/>
        </w:rPr>
        <w:fldChar w:fldCharType="begin" w:fldLock="1"/>
      </w:r>
      <w:r w:rsidR="004D37BF">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manualFormatting" : "(Gourlet-Fleury et al., 2004; CIRAD, 2016)", "plainTextFormattedCitation" : "(Gourlet-Fleury et al., 2004)", "previouslyFormattedCitation" : "(Gourlet-Fleury et al., 2004)" }, "properties" : {  }, "schema" : "https://github.com/citation-style-language/schema/raw/master/csl-citation.json" }</w:instrText>
      </w:r>
      <w:r w:rsidR="004D37BF">
        <w:rPr>
          <w:lang w:val="en-US"/>
        </w:rPr>
        <w:fldChar w:fldCharType="separate"/>
      </w:r>
      <w:r w:rsidR="004D37BF" w:rsidRPr="004D37BF">
        <w:rPr>
          <w:noProof/>
          <w:lang w:val="en-US"/>
        </w:rPr>
        <w:t>(Gourlet-Fleury et al., 2004</w:t>
      </w:r>
      <w:r w:rsidR="00CB0D2E">
        <w:rPr>
          <w:noProof/>
          <w:lang w:val="en-US"/>
        </w:rPr>
        <w:t>;</w:t>
      </w:r>
      <w:r w:rsidR="004D37BF">
        <w:rPr>
          <w:noProof/>
          <w:lang w:val="en-US"/>
        </w:rPr>
        <w:t xml:space="preserve"> CIRAD, 2016</w:t>
      </w:r>
      <w:r w:rsidR="004D37BF" w:rsidRPr="004D37BF">
        <w:rPr>
          <w:noProof/>
          <w:lang w:val="en-US"/>
        </w:rPr>
        <w:t>)</w:t>
      </w:r>
      <w:r w:rsidR="004D37BF">
        <w:rPr>
          <w:lang w:val="en-US"/>
        </w:rPr>
        <w:fldChar w:fldCharType="end"/>
      </w:r>
      <w:r w:rsidR="00094CAA" w:rsidRPr="00450098">
        <w:rPr>
          <w:lang w:val="en-US"/>
        </w:rPr>
        <w:t xml:space="preserve">. About 45% of the country's production forest areas have been certified according to </w:t>
      </w:r>
      <w:r w:rsidR="00094CAA" w:rsidRPr="00450098">
        <w:rPr>
          <w:i/>
          <w:lang w:val="en-US"/>
        </w:rPr>
        <w:t>PEFC</w:t>
      </w:r>
      <w:r w:rsidR="00094CAA" w:rsidRPr="00450098">
        <w:rPr>
          <w:lang w:val="en-US"/>
        </w:rPr>
        <w:t xml:space="preserve"> </w:t>
      </w:r>
      <w:r w:rsidR="004D37BF">
        <w:rPr>
          <w:lang w:val="en-US"/>
        </w:rPr>
        <w:fldChar w:fldCharType="begin" w:fldLock="1"/>
      </w:r>
      <w:r w:rsidR="004D37BF">
        <w:rPr>
          <w:lang w:val="en-US"/>
        </w:rPr>
        <w:instrText>ADDIN CSL_CITATION { "citationItems" : [ { "id" : "ITEM-1", "itemData" : { "ISSN" : "00183784", "abstract" : "A comparison is made between the timber certification system of FSC (Forest Stewardship Council) of Germany and the PEFC (Pan-European Forest Certification) of Austria. The comparison of timber certification systems by FSC and PEFC for Austria depends on the state of knowledge that includes at this time regular certifications in domestic operations/regions. For lack of domestic FSC implementation determinations the analysis was made with the German FSC determinations. A difference is the sought for global validity according to FSC in contrast to the European approach of the family forest economy according to the PEFC. Regional certification regularly better accommodates this small area structure. PEFC requires at least 70% certified timber for the trade and processing chain \"chain of custody\" whereas FSC requires only 30% certified timber. There are above all differences in the formulation of goals. PEFC sets in advance a percentage and species limitation and requires special types and living space for the supply of the hemerobie (variety of types). The \u00d6GNU (Austrian Environmental Umbrella Organization) expects a small sales potential for FSC certification above all from large operations and industries. The participation possibilities are clearly regulated according to the German model. In Austria, according to the PEFC, there is the principle of unanimity with a right to veto for the \u00d6GNU. The acceptance of the PEFC by timber processors is still awaited. PEFC proponents stress the mutual recognition to avoid the loss of image for timber. Both systems are not accepted unconditionally by environmental organizations. Certification organizations are accredited by the FSC itself but as a rule, with respect to the PEFC, they are accredited by the state. Table.", "author" : [ { "dropping-particle" : "", "family" : "Kurier", "given" : "Holz", "non-dropping-particle" : "", "parse-names" : false, "suffix" : "" } ], "container-title" : "Holz - Kurier", "id" : "ITEM-1", "issue" : "33", "issued" : { "date-parts" : [ [ "2000" ] ] }, "page" : "14", "title" : "Query whether the comparison between the PEFC and FSC is reliable with respect to competition in certification", "type" : "article-journal", "volume" : "55" }, "uris" : [ "http://www.mendeley.com/documents/?uuid=580e0423-0d8c-4bdd-ba47-901e77452bc4" ] } ], "mendeley" : { "formattedCitation" : "(Kurier, 2000)", "manualFormatting" : "(Kurier, 2000;", "plainTextFormattedCitation" : "(Kurier, 2000)", "previouslyFormattedCitation" : "(Kurier, 2000)" }, "properties" : {  }, "schema" : "https://github.com/citation-style-language/schema/raw/master/csl-citation.json" }</w:instrText>
      </w:r>
      <w:r w:rsidR="004D37BF">
        <w:rPr>
          <w:lang w:val="en-US"/>
        </w:rPr>
        <w:fldChar w:fldCharType="separate"/>
      </w:r>
      <w:r w:rsidR="004D37BF" w:rsidRPr="004D37BF">
        <w:rPr>
          <w:noProof/>
          <w:lang w:val="en-US"/>
        </w:rPr>
        <w:t>(Kurier, 2000</w:t>
      </w:r>
      <w:r w:rsidR="004D37BF">
        <w:rPr>
          <w:noProof/>
          <w:lang w:val="en-US"/>
        </w:rPr>
        <w:t>;</w:t>
      </w:r>
      <w:r w:rsidR="004D37BF">
        <w:rPr>
          <w:lang w:val="en-US"/>
        </w:rPr>
        <w:fldChar w:fldCharType="end"/>
      </w:r>
      <w:r w:rsidR="004D37BF">
        <w:rPr>
          <w:lang w:val="en-US"/>
        </w:rPr>
        <w:t xml:space="preserve"> </w:t>
      </w:r>
      <w:r w:rsidR="00094CAA" w:rsidRPr="00450098">
        <w:rPr>
          <w:lang w:val="en-US"/>
        </w:rPr>
        <w:t>PEFC International, 2017</w:t>
      </w:r>
      <w:r w:rsidR="004D37BF">
        <w:rPr>
          <w:lang w:val="en-US"/>
        </w:rPr>
        <w:t>)</w:t>
      </w:r>
      <w:r w:rsidR="00094CAA" w:rsidRPr="00450098">
        <w:rPr>
          <w:lang w:val="en-US"/>
        </w:rPr>
        <w:t xml:space="preserve"> since 2013, but are not yet FSC certified</w:t>
      </w:r>
      <w:r w:rsidR="00094CAA">
        <w:rPr>
          <w:lang w:val="en-US"/>
        </w:rPr>
        <w:t>.</w:t>
      </w:r>
      <w:r w:rsidR="00094CAA" w:rsidRPr="00450098">
        <w:rPr>
          <w:lang w:val="en-US"/>
        </w:rPr>
        <w:t xml:space="preserve"> When the Paracou test site was built in 1982, the main focus was on wood and its sustainable renewal (CIRAD, 2016).</w:t>
      </w:r>
      <w:r w:rsidR="00094CAA">
        <w:rPr>
          <w:lang w:val="en-US"/>
        </w:rPr>
        <w:t xml:space="preserve"> </w:t>
      </w:r>
      <w:r w:rsidR="00094CAA" w:rsidRPr="002F3F2B">
        <w:rPr>
          <w:lang w:val="en-US"/>
        </w:rPr>
        <w:t xml:space="preserve">The available forest inventory data from Paracou provide an excellent basis for the parameterization of forest models. </w:t>
      </w:r>
      <w:r w:rsidR="00C8569C">
        <w:rPr>
          <w:lang w:val="en-US"/>
        </w:rPr>
        <w:t>F</w:t>
      </w:r>
      <w:r w:rsidR="00094CAA" w:rsidRPr="002F3F2B">
        <w:rPr>
          <w:lang w:val="en-US"/>
        </w:rPr>
        <w:t xml:space="preserve">orest models can </w:t>
      </w:r>
      <w:r w:rsidR="00C8569C">
        <w:rPr>
          <w:lang w:val="en-US"/>
        </w:rPr>
        <w:t xml:space="preserve">be used to </w:t>
      </w:r>
      <w:r w:rsidR="00094CAA" w:rsidRPr="002F3F2B">
        <w:rPr>
          <w:lang w:val="en-US"/>
        </w:rPr>
        <w:t xml:space="preserve">assess the long-term effects of current management </w:t>
      </w:r>
      <w:r w:rsidR="006B04BF">
        <w:rPr>
          <w:lang w:val="en-US"/>
        </w:rPr>
        <w:t xml:space="preserve">actions </w:t>
      </w:r>
      <w:r w:rsidR="00C8569C">
        <w:rPr>
          <w:lang w:val="en-US"/>
        </w:rPr>
        <w:fldChar w:fldCharType="begin" w:fldLock="1"/>
      </w:r>
      <w:r w:rsidR="00C8569C">
        <w:rPr>
          <w:lang w:val="en-US"/>
        </w:rPr>
        <w:instrText>ADDIN CSL_CITATION { "citationItems" : [ { "id" : "ITEM-1",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1",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plainTextFormattedCitation" : "(Huth et al., 2004)", "previouslyFormattedCitation" : "(Huth et al., 2004)" }, "properties" : {  }, "schema" : "https://github.com/citation-style-language/schema/raw/master/csl-citation.json" }</w:instrText>
      </w:r>
      <w:r w:rsidR="00C8569C">
        <w:rPr>
          <w:lang w:val="en-US"/>
        </w:rPr>
        <w:fldChar w:fldCharType="separate"/>
      </w:r>
      <w:r w:rsidR="00C8569C" w:rsidRPr="00C8569C">
        <w:rPr>
          <w:noProof/>
          <w:lang w:val="en-US"/>
        </w:rPr>
        <w:t>(Huth et al., 2004)</w:t>
      </w:r>
      <w:r w:rsidR="00C8569C">
        <w:rPr>
          <w:lang w:val="en-US"/>
        </w:rPr>
        <w:fldChar w:fldCharType="end"/>
      </w:r>
      <w:r w:rsidR="00C8569C">
        <w:rPr>
          <w:lang w:val="en-US"/>
        </w:rPr>
        <w:t xml:space="preserve"> </w:t>
      </w:r>
      <w:r w:rsidR="00094CAA" w:rsidRPr="002F3F2B">
        <w:rPr>
          <w:lang w:val="en-US"/>
        </w:rPr>
        <w:t xml:space="preserve">and thus contribute to </w:t>
      </w:r>
      <w:r w:rsidR="006B04BF">
        <w:rPr>
          <w:lang w:val="en-US"/>
        </w:rPr>
        <w:t xml:space="preserve">the </w:t>
      </w:r>
      <w:r w:rsidR="00094CAA" w:rsidRPr="002F3F2B">
        <w:rPr>
          <w:lang w:val="en-US"/>
        </w:rPr>
        <w:t>decision-making</w:t>
      </w:r>
      <w:r w:rsidR="006B04BF">
        <w:rPr>
          <w:lang w:val="en-US"/>
        </w:rPr>
        <w:t xml:space="preserve"> process</w:t>
      </w:r>
      <w:r w:rsidR="00C8569C">
        <w:rPr>
          <w:lang w:val="en-US"/>
        </w:rPr>
        <w:t xml:space="preserve"> </w:t>
      </w:r>
      <w:r w:rsidR="00C8569C">
        <w:rPr>
          <w:lang w:val="en-US"/>
        </w:rPr>
        <w:fldChar w:fldCharType="begin" w:fldLock="1"/>
      </w:r>
      <w:r w:rsidR="00C8569C">
        <w:rPr>
          <w:lang w:val="en-US"/>
        </w:rPr>
        <w:instrText>ADDIN CSL_CITATION { "citationItems" : [ { "id" : "ITEM-1", "itemData" : { "DOI" : "10.1088/1748-9326/10/12/124004", "ISBN" : "1748-9326", "ISSN" : "17489326", "abstract" : "Land use change in South America, mainly deforestation, is a large source of anthropogenicCO2 emissions. Identifying and addressing the causes or drivers of anthropogenic forest change is considered crucial for global climate change mitigation. Few countries however, monitor deforestation drivers in a systematic manner. National-level quantitative spatially explicit information on drivers is often lacking. This study quantifies proximate drivers of deforestation and related carbon losses in South America based on remote sensing time series in a systematic, spatially explicit manner. Deforestation areas were derived from the 2010 global remote sensing survey of the Food and Agricultural Organisation Forest Resource Assessment. To assess proximate drivers, land use following deforestation was assigned by visual interpretation of high-resolution satellite imagery. To estimate gross carbon losses from deforestation, default Tier 1 biomass levels per country and ecozone were used. Pasture was the dominant driver of forest area (71.2%) and related carbon loss (71.6%) in South America, followed by commercial cropland (14% and 12.1% respectively). Hotspots of deforestation due to pasture occurred in Northern Argentina, Western Paraguay, and along the arc of deforestation in Brazil where they gradually moved into higher biomass forests causing additional carbon losses. Deforestation driven by commercial cropland increased in time, with hotspots occurring in Brazil (Mato Grosso State), Northern Argentina, Eastern Paraguay and Central Bolivia. Infrastructure, such as urban expansion and roads, contributed little as proximate drivers of forest area loss (1.7%). Our findings contribute to the understanding of drivers of deforestation and related carbon losses in South America, and are comparable at the national, regional and continental level. In addition, they support the development of nationalREDD+interventions and forest monitoring systems, and provide valuable input for statistical analysis and modelling of underlying drivers of deforestation.", "author" : [ { "dropping-particle" : "", "family" : "Sy", "given" : "V.", "non-dropping-particle" : "De", "parse-names" : false, "suffix" : "" }, { "dropping-particle" : "", "family" : "Herold", "given" : "M.", "non-dropping-particle" : "", "parse-names" : false, "suffix" : "" }, { "dropping-particle" : "", "family" : "Achard", "given" : "F.", "non-dropping-particle" : "", "parse-names" : false, "suffix" : "" }, { "dropping-particle" : "", "family" : "Beuchle", "given" : "R.", "non-dropping-particle" : "", "parse-names" : false, "suffix" : "" }, { "dropping-particle" : "", "family" : "Clevers", "given" : "J. G.P.W.", "non-dropping-particle" : "", "parse-names" : false, "suffix" : "" }, { "dropping-particle" : "", "family" : "Lindquist", "given" : "E.", "non-dropping-particle" : "", "parse-names" : false, "suffix" : "" }, { "dropping-particle" : "", "family" : "Verchot", "given" : "L.", "non-dropping-particle" : "", "parse-names" : false, "suffix" : "" } ], "container-title" : "Environmental Research Letters", "id" : "ITEM-1", "issue" : "12", "issued" : { "date-parts" : [ [ "2015" ] ] }, "title" : "Land use patterns and related carbon losses following deforestation in South America", "type" : "article-journal", "volume" : "10" }, "uris" : [ "http://www.mendeley.com/documents/?uuid=5f311472-3def-41bc-8705-203c8f100533" ] } ], "mendeley" : { "formattedCitation" : "(De Sy et al., 2015)", "plainTextFormattedCitation" : "(De Sy et al., 2015)", "previouslyFormattedCitation" : "(De Sy et al., 2015)" }, "properties" : {  }, "schema" : "https://github.com/citation-style-language/schema/raw/master/csl-citation.json" }</w:instrText>
      </w:r>
      <w:r w:rsidR="00C8569C">
        <w:rPr>
          <w:lang w:val="en-US"/>
        </w:rPr>
        <w:fldChar w:fldCharType="separate"/>
      </w:r>
      <w:r w:rsidR="00C8569C" w:rsidRPr="00C8569C">
        <w:rPr>
          <w:noProof/>
          <w:lang w:val="en-US"/>
        </w:rPr>
        <w:t>(De Sy et al., 2015)</w:t>
      </w:r>
      <w:r w:rsidR="00C8569C">
        <w:rPr>
          <w:lang w:val="en-US"/>
        </w:rPr>
        <w:fldChar w:fldCharType="end"/>
      </w:r>
      <w:r w:rsidR="00094CAA" w:rsidRPr="002F3F2B">
        <w:rPr>
          <w:lang w:val="en-US"/>
        </w:rPr>
        <w:t xml:space="preserve">. Complex interrelationships between ecosystem functions and management intensity can thus be </w:t>
      </w:r>
      <w:r w:rsidR="00E354B0">
        <w:rPr>
          <w:lang w:val="en-US"/>
        </w:rPr>
        <w:t>revealed</w:t>
      </w:r>
      <w:r w:rsidR="00094CAA" w:rsidRPr="002F3F2B">
        <w:rPr>
          <w:lang w:val="en-US"/>
        </w:rPr>
        <w:t>. In this context, we answer the following four research questions in this study:</w:t>
      </w:r>
    </w:p>
    <w:p w:rsidR="009E3798" w:rsidRDefault="00094CAA">
      <w:pPr>
        <w:numPr>
          <w:ilvl w:val="0"/>
          <w:numId w:val="4"/>
        </w:numPr>
        <w:rPr>
          <w:lang w:val="en-US"/>
        </w:rPr>
      </w:pPr>
      <w:r w:rsidRPr="00B250E2">
        <w:rPr>
          <w:lang w:val="en-US"/>
        </w:rPr>
        <w:lastRenderedPageBreak/>
        <w:t>Is it possible to</w:t>
      </w:r>
      <w:r w:rsidR="00C8569C">
        <w:rPr>
          <w:lang w:val="en-US"/>
        </w:rPr>
        <w:t xml:space="preserve"> reproduce the dynamics of </w:t>
      </w:r>
      <w:r w:rsidR="00BD0563">
        <w:rPr>
          <w:lang w:val="en-US"/>
        </w:rPr>
        <w:t>a</w:t>
      </w:r>
      <w:r>
        <w:rPr>
          <w:lang w:val="en-US"/>
        </w:rPr>
        <w:t xml:space="preserve"> </w:t>
      </w:r>
      <w:r w:rsidRPr="00B250E2">
        <w:rPr>
          <w:lang w:val="en-US"/>
        </w:rPr>
        <w:t>selectively logged forest</w:t>
      </w:r>
      <w:r w:rsidR="00C8569C">
        <w:rPr>
          <w:lang w:val="en-US"/>
        </w:rPr>
        <w:t xml:space="preserve"> by individual-based forest modeling</w:t>
      </w:r>
      <w:r w:rsidRPr="00B250E2">
        <w:rPr>
          <w:lang w:val="en-US"/>
        </w:rPr>
        <w:t>?</w:t>
      </w:r>
    </w:p>
    <w:p w:rsidR="00094CAA" w:rsidRPr="009E3798" w:rsidRDefault="00094CAA">
      <w:pPr>
        <w:numPr>
          <w:ilvl w:val="0"/>
          <w:numId w:val="4"/>
        </w:numPr>
        <w:rPr>
          <w:lang w:val="en-US"/>
        </w:rPr>
      </w:pPr>
      <w:r w:rsidRPr="009E3798">
        <w:rPr>
          <w:lang w:val="en-US"/>
        </w:rPr>
        <w:t>How do different management intensities (</w:t>
      </w:r>
      <w:r w:rsidR="00D04626">
        <w:rPr>
          <w:i/>
          <w:lang w:val="en-US"/>
        </w:rPr>
        <w:t>DBH</w:t>
      </w:r>
      <w:r w:rsidR="006B04BF" w:rsidRPr="009E3798">
        <w:rPr>
          <w:lang w:val="en-US"/>
        </w:rPr>
        <w:t xml:space="preserve"> </w:t>
      </w:r>
      <w:r w:rsidR="00EE700B" w:rsidRPr="009E3798">
        <w:rPr>
          <w:lang w:val="en-US"/>
        </w:rPr>
        <w:t>of lower cutting</w:t>
      </w:r>
      <w:r w:rsidRPr="009E3798">
        <w:rPr>
          <w:lang w:val="en-US"/>
        </w:rPr>
        <w:t xml:space="preserve"> threshold) affect the ecosystem functions of the forest (biomass balance, gross primary </w:t>
      </w:r>
      <w:r w:rsidR="00EE700B" w:rsidRPr="009E3798">
        <w:rPr>
          <w:lang w:val="en-US"/>
        </w:rPr>
        <w:t>production</w:t>
      </w:r>
      <w:r w:rsidRPr="009E3798">
        <w:rPr>
          <w:lang w:val="en-US"/>
        </w:rPr>
        <w:t>)?</w:t>
      </w:r>
    </w:p>
    <w:p w:rsidR="00C8569C" w:rsidRDefault="00C8569C" w:rsidP="00C8569C">
      <w:pPr>
        <w:numPr>
          <w:ilvl w:val="0"/>
          <w:numId w:val="4"/>
        </w:numPr>
        <w:rPr>
          <w:lang w:val="en-US"/>
        </w:rPr>
      </w:pPr>
      <w:r w:rsidRPr="00FF6A44">
        <w:rPr>
          <w:lang w:val="en-US"/>
        </w:rPr>
        <w:t xml:space="preserve">How long does the </w:t>
      </w:r>
      <w:r>
        <w:rPr>
          <w:lang w:val="en-US"/>
        </w:rPr>
        <w:t>recovery</w:t>
      </w:r>
      <w:r w:rsidRPr="00FF6A44">
        <w:rPr>
          <w:lang w:val="en-US"/>
        </w:rPr>
        <w:t xml:space="preserve"> of the forest</w:t>
      </w:r>
      <w:r>
        <w:rPr>
          <w:lang w:val="en-US"/>
        </w:rPr>
        <w:t>’s ecosystem functions</w:t>
      </w:r>
      <w:r w:rsidRPr="00FF6A44">
        <w:rPr>
          <w:lang w:val="en-US"/>
        </w:rPr>
        <w:t xml:space="preserve"> take </w:t>
      </w:r>
      <w:r>
        <w:rPr>
          <w:lang w:val="en-US"/>
        </w:rPr>
        <w:t>regarding</w:t>
      </w:r>
      <w:r w:rsidRPr="00FF6A44">
        <w:rPr>
          <w:lang w:val="en-US"/>
        </w:rPr>
        <w:t xml:space="preserve"> different </w:t>
      </w:r>
      <w:r>
        <w:rPr>
          <w:lang w:val="en-US"/>
        </w:rPr>
        <w:t>logging</w:t>
      </w:r>
      <w:r w:rsidRPr="00FF6A44">
        <w:rPr>
          <w:lang w:val="en-US"/>
        </w:rPr>
        <w:t xml:space="preserve"> intensities?</w:t>
      </w:r>
    </w:p>
    <w:p w:rsidR="00726615" w:rsidRDefault="00726615" w:rsidP="00726615">
      <w:pPr>
        <w:numPr>
          <w:ilvl w:val="0"/>
          <w:numId w:val="4"/>
        </w:numPr>
        <w:rPr>
          <w:lang w:val="en-US"/>
        </w:rPr>
      </w:pPr>
      <w:r w:rsidRPr="005B1C2E">
        <w:rPr>
          <w:lang w:val="en-US"/>
        </w:rPr>
        <w:t xml:space="preserve">How does the relationship between </w:t>
      </w:r>
      <w:r>
        <w:rPr>
          <w:lang w:val="en-US"/>
        </w:rPr>
        <w:t xml:space="preserve">the </w:t>
      </w:r>
      <w:r w:rsidRPr="005B1C2E">
        <w:rPr>
          <w:lang w:val="en-US"/>
        </w:rPr>
        <w:t>forest</w:t>
      </w:r>
      <w:r>
        <w:rPr>
          <w:lang w:val="en-US"/>
        </w:rPr>
        <w:t>’s</w:t>
      </w:r>
      <w:r w:rsidRPr="005B1C2E">
        <w:rPr>
          <w:lang w:val="en-US"/>
        </w:rPr>
        <w:t xml:space="preserve"> productivity and biomass</w:t>
      </w:r>
      <w:r>
        <w:rPr>
          <w:lang w:val="en-US"/>
        </w:rPr>
        <w:t xml:space="preserve"> balance</w:t>
      </w:r>
      <w:r w:rsidRPr="005B1C2E">
        <w:rPr>
          <w:lang w:val="en-US"/>
        </w:rPr>
        <w:t xml:space="preserve"> change after </w:t>
      </w:r>
      <w:r>
        <w:rPr>
          <w:lang w:val="en-US"/>
        </w:rPr>
        <w:t>selective logging</w:t>
      </w:r>
      <w:r w:rsidRPr="005B1C2E">
        <w:rPr>
          <w:lang w:val="en-US"/>
        </w:rPr>
        <w:t>?</w:t>
      </w:r>
    </w:p>
    <w:p w:rsidR="00D7084D" w:rsidRPr="00450098" w:rsidRDefault="00E354B0" w:rsidP="00DA75B9">
      <w:pPr>
        <w:rPr>
          <w:lang w:val="en-US"/>
        </w:rPr>
      </w:pPr>
      <w:r>
        <w:rPr>
          <w:lang w:val="en-US"/>
        </w:rPr>
        <w:t>We</w:t>
      </w:r>
      <w:r w:rsidR="00450098" w:rsidRPr="00450098">
        <w:rPr>
          <w:lang w:val="en-US"/>
        </w:rPr>
        <w:t xml:space="preserve"> proceeded methodically as follows:</w:t>
      </w:r>
    </w:p>
    <w:p w:rsidR="00744AA8" w:rsidRDefault="00DA75B9">
      <w:pPr>
        <w:rPr>
          <w:lang w:val="en-US"/>
        </w:rPr>
      </w:pPr>
      <w:r>
        <w:rPr>
          <w:lang w:val="en-US"/>
        </w:rPr>
        <w:t>Firstly</w:t>
      </w:r>
      <w:r w:rsidR="00450098" w:rsidRPr="00450098">
        <w:rPr>
          <w:lang w:val="en-US"/>
        </w:rPr>
        <w:t>, the FORMIND forest model was parameterized for the Paracou test site in French Guiana on the basis of forest inventory data. These were recorded over 32 years on plots covering a total of 62.5 hectares</w:t>
      </w:r>
      <w:r w:rsidR="00E87762">
        <w:rPr>
          <w:lang w:val="en-US"/>
        </w:rPr>
        <w:t xml:space="preserve"> of primary forest</w:t>
      </w:r>
      <w:r w:rsidR="00450098" w:rsidRPr="00450098">
        <w:rPr>
          <w:lang w:val="en-US"/>
        </w:rPr>
        <w:t>.</w:t>
      </w:r>
      <w:r w:rsidR="00D968B7">
        <w:rPr>
          <w:lang w:val="en-US"/>
        </w:rPr>
        <w:t xml:space="preserve"> </w:t>
      </w:r>
      <w:r>
        <w:rPr>
          <w:lang w:val="en-US"/>
        </w:rPr>
        <w:t>Secondly</w:t>
      </w:r>
      <w:r w:rsidR="00450098" w:rsidRPr="00450098">
        <w:rPr>
          <w:lang w:val="en-US"/>
        </w:rPr>
        <w:t xml:space="preserve">, we have </w:t>
      </w:r>
      <w:r w:rsidR="00E87762">
        <w:rPr>
          <w:lang w:val="en-US"/>
        </w:rPr>
        <w:t>analyzed different logging</w:t>
      </w:r>
      <w:r w:rsidR="00450098" w:rsidRPr="00450098">
        <w:rPr>
          <w:lang w:val="en-US"/>
        </w:rPr>
        <w:t xml:space="preserve"> scenarios </w:t>
      </w:r>
      <w:r w:rsidR="00C8569C">
        <w:rPr>
          <w:lang w:val="en-US"/>
        </w:rPr>
        <w:t>in</w:t>
      </w:r>
      <w:r w:rsidR="00450098" w:rsidRPr="00450098">
        <w:rPr>
          <w:lang w:val="en-US"/>
        </w:rPr>
        <w:t xml:space="preserve"> simulation experiment</w:t>
      </w:r>
      <w:r w:rsidR="00C8569C">
        <w:rPr>
          <w:lang w:val="en-US"/>
        </w:rPr>
        <w:t>s</w:t>
      </w:r>
      <w:r w:rsidR="00E87762">
        <w:rPr>
          <w:lang w:val="en-US"/>
        </w:rPr>
        <w:t>.</w:t>
      </w:r>
      <w:r w:rsidR="00744319">
        <w:rPr>
          <w:lang w:val="en-US"/>
        </w:rPr>
        <w:t xml:space="preserve"> </w:t>
      </w:r>
      <w:r w:rsidR="00C8569C">
        <w:rPr>
          <w:lang w:val="en-US"/>
        </w:rPr>
        <w:t>T</w:t>
      </w:r>
      <w:r w:rsidR="00450098" w:rsidRPr="00450098">
        <w:rPr>
          <w:lang w:val="en-US"/>
        </w:rPr>
        <w:t xml:space="preserve">he simulation results of </w:t>
      </w:r>
      <w:r w:rsidR="00E87762">
        <w:rPr>
          <w:lang w:val="en-US"/>
        </w:rPr>
        <w:t>one of those</w:t>
      </w:r>
      <w:r w:rsidR="00744319" w:rsidRPr="00BF439C">
        <w:rPr>
          <w:lang w:val="en-US"/>
        </w:rPr>
        <w:t xml:space="preserve"> </w:t>
      </w:r>
      <w:r w:rsidR="00450098" w:rsidRPr="00BF439C">
        <w:rPr>
          <w:lang w:val="en-US"/>
        </w:rPr>
        <w:t>logging</w:t>
      </w:r>
      <w:r w:rsidR="00450098" w:rsidRPr="00450098">
        <w:rPr>
          <w:lang w:val="en-US"/>
        </w:rPr>
        <w:t xml:space="preserve"> scenario</w:t>
      </w:r>
      <w:r w:rsidR="00E87762">
        <w:rPr>
          <w:lang w:val="en-US"/>
        </w:rPr>
        <w:t>s</w:t>
      </w:r>
      <w:r w:rsidR="00450098" w:rsidRPr="00450098">
        <w:rPr>
          <w:lang w:val="en-US"/>
        </w:rPr>
        <w:t xml:space="preserve"> were </w:t>
      </w:r>
      <w:r w:rsidR="00706322">
        <w:rPr>
          <w:lang w:val="en-US"/>
        </w:rPr>
        <w:t>compared with field measurement</w:t>
      </w:r>
      <w:r w:rsidR="00E87762">
        <w:rPr>
          <w:lang w:val="en-US"/>
        </w:rPr>
        <w:t>s</w:t>
      </w:r>
      <w:r w:rsidR="00D968B7">
        <w:rPr>
          <w:lang w:val="en-US"/>
        </w:rPr>
        <w:t xml:space="preserve"> of Paracou (records over 32</w:t>
      </w:r>
      <w:r w:rsidR="00C07449">
        <w:rPr>
          <w:lang w:val="en-US"/>
        </w:rPr>
        <w:t>a</w:t>
      </w:r>
      <w:r w:rsidR="00D968B7">
        <w:rPr>
          <w:lang w:val="en-US"/>
        </w:rPr>
        <w:t xml:space="preserve"> </w:t>
      </w:r>
      <w:r w:rsidR="00A57D1F">
        <w:rPr>
          <w:lang w:val="en-US"/>
        </w:rPr>
        <w:t>on</w:t>
      </w:r>
      <w:r w:rsidR="00D968B7">
        <w:rPr>
          <w:lang w:val="en-US"/>
        </w:rPr>
        <w:t xml:space="preserve"> 18.75ha).</w:t>
      </w:r>
      <w:r w:rsidR="00294E70">
        <w:rPr>
          <w:lang w:val="en-US"/>
        </w:rPr>
        <w:t xml:space="preserve"> </w:t>
      </w:r>
      <w:r w:rsidR="00B633F8" w:rsidRPr="00B633F8">
        <w:rPr>
          <w:lang w:val="en-US"/>
        </w:rPr>
        <w:t xml:space="preserve">Finally, different forest attributes </w:t>
      </w:r>
      <w:r w:rsidR="0041586D" w:rsidRPr="00744AA8">
        <w:rPr>
          <w:lang w:val="en-US"/>
        </w:rPr>
        <w:t xml:space="preserve">(gross primary production, </w:t>
      </w:r>
      <w:r w:rsidR="0041586D">
        <w:rPr>
          <w:lang w:val="en-US"/>
        </w:rPr>
        <w:t>aboveground</w:t>
      </w:r>
      <w:r w:rsidR="0041586D" w:rsidRPr="00744AA8">
        <w:rPr>
          <w:lang w:val="en-US"/>
        </w:rPr>
        <w:t xml:space="preserve"> biomass, </w:t>
      </w:r>
      <w:r w:rsidR="0041586D">
        <w:rPr>
          <w:lang w:val="en-US"/>
        </w:rPr>
        <w:t>leaf area index</w:t>
      </w:r>
      <w:r w:rsidR="0041586D" w:rsidRPr="00744AA8">
        <w:rPr>
          <w:lang w:val="en-US"/>
        </w:rPr>
        <w:t>, Shannon diversity index)</w:t>
      </w:r>
      <w:r w:rsidR="0041586D">
        <w:rPr>
          <w:lang w:val="en-US"/>
        </w:rPr>
        <w:t xml:space="preserve"> </w:t>
      </w:r>
      <w:r w:rsidR="00B633F8" w:rsidRPr="00B633F8">
        <w:rPr>
          <w:lang w:val="en-US"/>
        </w:rPr>
        <w:t>were extrapolated for each logging scenar</w:t>
      </w:r>
      <w:r w:rsidR="00B633F8">
        <w:rPr>
          <w:lang w:val="en-US"/>
        </w:rPr>
        <w:t>io</w:t>
      </w:r>
      <w:r w:rsidR="00744AA8" w:rsidRPr="00744AA8">
        <w:rPr>
          <w:lang w:val="en-US"/>
        </w:rPr>
        <w:t>.</w:t>
      </w:r>
    </w:p>
    <w:p w:rsidR="00D7084D" w:rsidRPr="00450098" w:rsidRDefault="00450098" w:rsidP="00BF439C">
      <w:pPr>
        <w:pStyle w:val="berschrift1"/>
        <w:numPr>
          <w:ilvl w:val="0"/>
          <w:numId w:val="15"/>
        </w:numPr>
      </w:pPr>
      <w:bookmarkStart w:id="3" w:name="header2"/>
      <w:bookmarkEnd w:id="3"/>
      <w:r w:rsidRPr="00450098">
        <w:t>Methods</w:t>
      </w:r>
    </w:p>
    <w:p w:rsidR="00D7084D" w:rsidRPr="00450098" w:rsidRDefault="00C07449">
      <w:pPr>
        <w:pStyle w:val="berschrift2"/>
      </w:pPr>
      <w:r>
        <w:t xml:space="preserve">2.1 </w:t>
      </w:r>
      <w:bookmarkStart w:id="4" w:name="header2.1"/>
      <w:bookmarkStart w:id="5" w:name="_Ref508619363"/>
      <w:bookmarkEnd w:id="4"/>
      <w:r w:rsidR="00FC66B6">
        <w:t>Description of t</w:t>
      </w:r>
      <w:r w:rsidR="00450098" w:rsidRPr="00450098">
        <w:t xml:space="preserve">he FORMIND </w:t>
      </w:r>
      <w:r w:rsidR="00343441">
        <w:t xml:space="preserve">forest </w:t>
      </w:r>
      <w:r w:rsidR="00450098" w:rsidRPr="00450098">
        <w:t>model</w:t>
      </w:r>
      <w:bookmarkEnd w:id="5"/>
    </w:p>
    <w:p w:rsidR="004C5E3A" w:rsidRDefault="00051C61">
      <w:pPr>
        <w:rPr>
          <w:lang w:val="en-US"/>
        </w:rPr>
      </w:pPr>
      <w:r>
        <w:rPr>
          <w:lang w:val="en-US"/>
        </w:rPr>
        <w:t>In this study we used</w:t>
      </w:r>
      <w:r w:rsidR="00450098" w:rsidRPr="00450098">
        <w:rPr>
          <w:lang w:val="en-US"/>
        </w:rPr>
        <w:t xml:space="preserve"> the individual-based forest gap model FORMIND plus management module </w:t>
      </w:r>
      <w:r w:rsidR="00CB0D2E">
        <w:rPr>
          <w:lang w:val="en-US"/>
        </w:rPr>
        <w:fldChar w:fldCharType="begin" w:fldLock="1"/>
      </w:r>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j.foreco.2004.10.028", "ISBN" : "0378-1127", "ISSN" : "03781127", "abstract" : "Sixty-four different tree-harvesting scenarios in an initially undisturbed Dipterocarp lowland rain forest stand in Sabah (Malaysia) were simulated with the rain forest growth model FORMIND. The scenarios differ in terms of their minimum cutting diameter, logging cycle, method and intensity. The simulation results include harvest yields and the impact on forest structure (canopy opening and changes in species composition). Multicriteria decision analysis was used to evaluate the scenarios and identify optimum ones by applying a stochastic extension of the PROMETHEE method. Almost all optimum scenarios used reduced-impact logging. High cutting limits or low logging intensities could not compensate for the high damage caused by conventional logging techniques. Five scenarios proved to be optimum for a wide range of priorities concerning different forest functions. They all use reduced-impact logging and long logging cycles (\u226560 years), either with a minimum cutting limit of 50 or 60 cm stem diameter, or with medium logging intensities. \u00a9 2004 Elsevier B.V.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Forest Ecology and Management", "id" : "ITEM-2", "issue" : "1-2", "issued" : { "date-parts" : [ [ "2005", "3" ] ] }, "page" : "215-232", "title" : "Using multicriteria decision analysis and a forest growth model to assess impacts of tree harvesting in Dipterocarp lowland rain forests", "type" : "article-journal", "volume" : "207" }, "uris" : [ "http://www.mendeley.com/documents/?uuid=d32a569b-30bb-4833-bde6-8191aa3a1688" ] }, { "id" : "ITEM-3",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3",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Fischer et al., 2016; Huth et al., 2005, 2004)", "plainTextFormattedCitation" : "(Fischer et al., 2016; Huth et al., 2005, 2004)", "previouslyFormattedCitation" : "(Fischer et al., 2016; Huth et al., 2005, 2004)" }, "properties" : {  }, "schema" : "https://github.com/citation-style-language/schema/raw/master/csl-citation.json" }</w:instrText>
      </w:r>
      <w:r w:rsidR="00CB0D2E">
        <w:rPr>
          <w:lang w:val="en-US"/>
        </w:rPr>
        <w:fldChar w:fldCharType="separate"/>
      </w:r>
      <w:r w:rsidR="00CB0D2E" w:rsidRPr="00CB0D2E">
        <w:rPr>
          <w:noProof/>
          <w:lang w:val="en-US"/>
        </w:rPr>
        <w:t>(Fischer et al., 2016; Huth et al., 2005, 2004)</w:t>
      </w:r>
      <w:r w:rsidR="00CB0D2E">
        <w:rPr>
          <w:lang w:val="en-US"/>
        </w:rPr>
        <w:fldChar w:fldCharType="end"/>
      </w:r>
      <w:r w:rsidR="00450098" w:rsidRPr="00450098">
        <w:rPr>
          <w:lang w:val="en-US"/>
        </w:rPr>
        <w:t xml:space="preserve">. </w:t>
      </w:r>
      <w:r w:rsidRPr="00051C61">
        <w:rPr>
          <w:lang w:val="en-US"/>
        </w:rPr>
        <w:t>FORMIND was developed to analyze the structure and functions of tropical forests.</w:t>
      </w:r>
      <w:r w:rsidR="00450098" w:rsidRPr="00450098">
        <w:rPr>
          <w:lang w:val="en-US"/>
        </w:rPr>
        <w:t xml:space="preserve"> </w:t>
      </w:r>
      <w:r w:rsidR="00EF4E56" w:rsidRPr="00EF4E56">
        <w:rPr>
          <w:lang w:val="en-US"/>
        </w:rPr>
        <w:t xml:space="preserve">In this study, the special interest in forest growth pointed at the </w:t>
      </w:r>
      <w:r w:rsidR="004057FC">
        <w:rPr>
          <w:lang w:val="en-US"/>
        </w:rPr>
        <w:t>secondary succession (after selective logging)</w:t>
      </w:r>
      <w:r w:rsidR="00EF4E56" w:rsidRPr="00EF4E56">
        <w:rPr>
          <w:lang w:val="en-US"/>
        </w:rPr>
        <w:t xml:space="preserve"> of aboveground biomass as well as the </w:t>
      </w:r>
      <w:r w:rsidR="00EF4E56">
        <w:rPr>
          <w:lang w:val="en-US"/>
        </w:rPr>
        <w:t>gross primary productivity.</w:t>
      </w:r>
      <w:r w:rsidR="00450098" w:rsidRPr="00450098">
        <w:rPr>
          <w:lang w:val="en-US"/>
        </w:rPr>
        <w:t xml:space="preserve"> </w:t>
      </w:r>
    </w:p>
    <w:p w:rsidR="00D7084D" w:rsidRPr="00450098" w:rsidRDefault="006A26B5">
      <w:pPr>
        <w:rPr>
          <w:lang w:val="en-US"/>
        </w:rPr>
      </w:pPr>
      <w:r>
        <w:rPr>
          <w:lang w:val="en-US"/>
        </w:rPr>
        <w:t>F</w:t>
      </w:r>
      <w:r w:rsidR="00EF4E56">
        <w:rPr>
          <w:lang w:val="en-US"/>
        </w:rPr>
        <w:t xml:space="preserve">orest </w:t>
      </w:r>
      <w:r w:rsidR="00450098" w:rsidRPr="00450098">
        <w:rPr>
          <w:lang w:val="en-US"/>
        </w:rPr>
        <w:t xml:space="preserve">gap models </w:t>
      </w:r>
      <w:r>
        <w:rPr>
          <w:lang w:val="en-US"/>
        </w:rPr>
        <w:t>describe</w:t>
      </w:r>
      <w:r w:rsidR="00450098" w:rsidRPr="00450098">
        <w:rPr>
          <w:lang w:val="en-US"/>
        </w:rPr>
        <w:t xml:space="preserve"> </w:t>
      </w:r>
      <w:r>
        <w:rPr>
          <w:lang w:val="en-US"/>
        </w:rPr>
        <w:t>forest</w:t>
      </w:r>
      <w:r w:rsidRPr="00450098">
        <w:rPr>
          <w:lang w:val="en-US"/>
        </w:rPr>
        <w:t xml:space="preserve"> </w:t>
      </w:r>
      <w:r w:rsidR="00450098" w:rsidRPr="00450098">
        <w:rPr>
          <w:lang w:val="en-US"/>
        </w:rPr>
        <w:t>succession in small-scale forest patches (</w:t>
      </w:r>
      <w:r>
        <w:rPr>
          <w:lang w:val="en-US"/>
        </w:rPr>
        <w:t>patch</w:t>
      </w:r>
      <w:r w:rsidR="00450098" w:rsidRPr="00450098">
        <w:rPr>
          <w:lang w:val="en-US"/>
        </w:rPr>
        <w:t xml:space="preserve">: 20m x 20m). The </w:t>
      </w:r>
      <w:r>
        <w:rPr>
          <w:lang w:val="en-US"/>
        </w:rPr>
        <w:t>simulated forest area can range from</w:t>
      </w:r>
      <w:r w:rsidR="00450098" w:rsidRPr="00450098">
        <w:rPr>
          <w:lang w:val="en-US"/>
        </w:rPr>
        <w:t xml:space="preserve"> 1ha up to several km</w:t>
      </w:r>
      <w:r w:rsidR="00450098" w:rsidRPr="00450098">
        <w:rPr>
          <w:vertAlign w:val="superscript"/>
          <w:lang w:val="en-US"/>
        </w:rPr>
        <w:t>2</w:t>
      </w:r>
      <w:r w:rsidR="00450098" w:rsidRPr="00450098">
        <w:rPr>
          <w:lang w:val="en-US"/>
        </w:rPr>
        <w:t xml:space="preserve"> (in this study 16ha) being composed of such squared patches. The trees within a patch are positioned explicitly depending on the light climate on the ground. The FORMIND model's general concept is shown schematically in </w:t>
      </w:r>
      <w:r w:rsidR="008D73FC">
        <w:rPr>
          <w:lang w:val="en-US"/>
        </w:rPr>
        <w:t>the supplementary material (</w:t>
      </w:r>
      <w:hyperlink w:anchor="headerA1.1">
        <w:r w:rsidR="00176D0D">
          <w:rPr>
            <w:highlight w:val="yellow"/>
            <w:lang w:val="en-US"/>
          </w:rPr>
          <w:t xml:space="preserve">Appendix </w:t>
        </w:r>
        <w:r w:rsidR="00450098" w:rsidRPr="00BF439C">
          <w:rPr>
            <w:highlight w:val="yellow"/>
            <w:lang w:val="en-US"/>
          </w:rPr>
          <w:t>A1</w:t>
        </w:r>
        <w:r w:rsidR="00AA1A91">
          <w:rPr>
            <w:highlight w:val="yellow"/>
            <w:lang w:val="en-US"/>
          </w:rPr>
          <w:t>.</w:t>
        </w:r>
        <w:r w:rsidR="00C505A4">
          <w:rPr>
            <w:highlight w:val="yellow"/>
            <w:lang w:val="en-US"/>
          </w:rPr>
          <w:t>x</w:t>
        </w:r>
      </w:hyperlink>
      <w:r w:rsidR="008D73FC">
        <w:rPr>
          <w:lang w:val="en-US"/>
        </w:rPr>
        <w:t>)</w:t>
      </w:r>
      <w:r w:rsidR="00450098" w:rsidRPr="00450098">
        <w:rPr>
          <w:lang w:val="en-US"/>
        </w:rPr>
        <w:t xml:space="preserve">. In tropical forests, the high number of tree species is a particular challenge for forest models. In FORMIND, tree species are grouped into plant functional types </w:t>
      </w:r>
      <w:r w:rsidR="00450098" w:rsidRPr="00450098">
        <w:rPr>
          <w:i/>
          <w:lang w:val="en-US"/>
        </w:rPr>
        <w:t>PFT</w:t>
      </w:r>
      <w:r w:rsidR="00450098" w:rsidRPr="00450098">
        <w:rPr>
          <w:lang w:val="en-US"/>
        </w:rPr>
        <w:t xml:space="preserve"> according to species-specific functional traits, such as maximum growth heights, maximum growth rates or light demands.</w:t>
      </w:r>
      <w:r w:rsidR="004C5E3A">
        <w:rPr>
          <w:lang w:val="en-US"/>
        </w:rPr>
        <w:t xml:space="preserve"> </w:t>
      </w:r>
      <w:r w:rsidR="004C5E3A" w:rsidRPr="00450098">
        <w:rPr>
          <w:lang w:val="en-US"/>
        </w:rPr>
        <w:t xml:space="preserve">In order to </w:t>
      </w:r>
      <w:r w:rsidR="004C5E3A">
        <w:rPr>
          <w:lang w:val="en-US"/>
        </w:rPr>
        <w:t>assess</w:t>
      </w:r>
      <w:r w:rsidR="004C5E3A" w:rsidRPr="00450098">
        <w:rPr>
          <w:lang w:val="en-US"/>
        </w:rPr>
        <w:t xml:space="preserve"> the forest</w:t>
      </w:r>
      <w:r w:rsidR="001074E9">
        <w:rPr>
          <w:lang w:val="en-US"/>
        </w:rPr>
        <w:t xml:space="preserve"> dynamics and</w:t>
      </w:r>
      <w:r w:rsidR="004C5E3A" w:rsidRPr="00450098">
        <w:rPr>
          <w:lang w:val="en-US"/>
        </w:rPr>
        <w:t xml:space="preserve"> structure, </w:t>
      </w:r>
      <w:r w:rsidR="004C5E3A">
        <w:rPr>
          <w:lang w:val="en-US"/>
        </w:rPr>
        <w:t xml:space="preserve">the </w:t>
      </w:r>
      <w:r w:rsidR="004C5E3A" w:rsidRPr="00450098">
        <w:rPr>
          <w:lang w:val="en-US"/>
        </w:rPr>
        <w:t xml:space="preserve">tree species composition and </w:t>
      </w:r>
      <w:r w:rsidR="004C5E3A">
        <w:rPr>
          <w:lang w:val="en-US"/>
        </w:rPr>
        <w:t>tree</w:t>
      </w:r>
      <w:r w:rsidR="004C5E3A" w:rsidRPr="00450098">
        <w:rPr>
          <w:lang w:val="en-US"/>
        </w:rPr>
        <w:t xml:space="preserve"> size distribution </w:t>
      </w:r>
      <w:r w:rsidR="004C5E3A">
        <w:rPr>
          <w:lang w:val="en-US"/>
        </w:rPr>
        <w:t>are</w:t>
      </w:r>
      <w:r w:rsidR="004C5E3A" w:rsidRPr="00450098">
        <w:rPr>
          <w:lang w:val="en-US"/>
        </w:rPr>
        <w:t xml:space="preserve"> calculated. The tree shape is simplified and described </w:t>
      </w:r>
      <w:r w:rsidR="001074E9">
        <w:rPr>
          <w:lang w:val="en-US"/>
        </w:rPr>
        <w:t>assuming</w:t>
      </w:r>
      <w:r w:rsidR="004C5E3A" w:rsidRPr="00450098">
        <w:rPr>
          <w:lang w:val="en-US"/>
        </w:rPr>
        <w:t xml:space="preserve"> cylindrical stem</w:t>
      </w:r>
      <w:r w:rsidR="004C5E3A">
        <w:rPr>
          <w:lang w:val="en-US"/>
        </w:rPr>
        <w:t>s</w:t>
      </w:r>
      <w:r w:rsidR="004C5E3A" w:rsidRPr="00450098">
        <w:rPr>
          <w:lang w:val="en-US"/>
        </w:rPr>
        <w:t xml:space="preserve"> and crown</w:t>
      </w:r>
      <w:r w:rsidR="004C5E3A">
        <w:rPr>
          <w:lang w:val="en-US"/>
        </w:rPr>
        <w:t>s</w:t>
      </w:r>
      <w:r w:rsidR="004C5E3A" w:rsidRPr="00450098">
        <w:rPr>
          <w:lang w:val="en-US"/>
        </w:rPr>
        <w:t xml:space="preserve">. The </w:t>
      </w:r>
      <w:r w:rsidR="001074E9">
        <w:rPr>
          <w:lang w:val="en-US"/>
        </w:rPr>
        <w:t xml:space="preserve">main </w:t>
      </w:r>
      <w:r w:rsidR="004C5E3A" w:rsidRPr="00450098">
        <w:rPr>
          <w:lang w:val="en-US"/>
        </w:rPr>
        <w:t>processes considered are tree gr</w:t>
      </w:r>
      <w:r w:rsidR="001074E9">
        <w:rPr>
          <w:lang w:val="en-US"/>
        </w:rPr>
        <w:t>owth, mortality and recruitment;</w:t>
      </w:r>
      <w:r w:rsidR="004C5E3A" w:rsidRPr="00450098">
        <w:rPr>
          <w:lang w:val="en-US"/>
        </w:rPr>
        <w:t xml:space="preserve"> </w:t>
      </w:r>
      <w:r w:rsidR="001074E9">
        <w:rPr>
          <w:lang w:val="en-US"/>
        </w:rPr>
        <w:t>t</w:t>
      </w:r>
      <w:r w:rsidR="004C5E3A" w:rsidRPr="00450098">
        <w:rPr>
          <w:lang w:val="en-US"/>
        </w:rPr>
        <w:t xml:space="preserve">he trees within a forest patch compete for space and light. </w:t>
      </w:r>
      <w:r w:rsidR="004C5E3A">
        <w:rPr>
          <w:lang w:val="en-US"/>
        </w:rPr>
        <w:t>I</w:t>
      </w:r>
      <w:r w:rsidR="004C5E3A" w:rsidRPr="00450098">
        <w:rPr>
          <w:lang w:val="en-US"/>
        </w:rPr>
        <w:t xml:space="preserve">ndividual tree growth is </w:t>
      </w:r>
      <w:r w:rsidR="001074E9">
        <w:rPr>
          <w:lang w:val="en-US"/>
        </w:rPr>
        <w:t>calculated</w:t>
      </w:r>
      <w:r w:rsidR="004C5E3A" w:rsidRPr="00450098">
        <w:rPr>
          <w:lang w:val="en-US"/>
        </w:rPr>
        <w:t xml:space="preserve"> on a carbon balance, for which eco-physiological processes, such as photosynthesis, respiration, carbon allocation, and litter fall are calculated.</w:t>
      </w:r>
    </w:p>
    <w:p w:rsidR="00D7084D" w:rsidRPr="00450098" w:rsidRDefault="00450098">
      <w:pPr>
        <w:rPr>
          <w:lang w:val="en-US"/>
        </w:rPr>
      </w:pPr>
      <w:r w:rsidRPr="00450098">
        <w:rPr>
          <w:lang w:val="en-US"/>
        </w:rPr>
        <w:t xml:space="preserve">The model architecture of FORMIND is modularized. This concept allows extending the forest model by switching on a management module to simulate different types of </w:t>
      </w:r>
      <w:r w:rsidR="004C5E3A">
        <w:rPr>
          <w:lang w:val="en-US"/>
        </w:rPr>
        <w:t>forest management</w:t>
      </w:r>
      <w:r w:rsidRPr="00450098">
        <w:rPr>
          <w:lang w:val="en-US"/>
        </w:rPr>
        <w:t xml:space="preserve">, e.g. selective logging. All trees that meet certain </w:t>
      </w:r>
      <w:r w:rsidR="00560478">
        <w:rPr>
          <w:lang w:val="en-US"/>
        </w:rPr>
        <w:t>criteria</w:t>
      </w:r>
      <w:r w:rsidR="00560478" w:rsidRPr="00450098">
        <w:rPr>
          <w:lang w:val="en-US"/>
        </w:rPr>
        <w:t xml:space="preserve"> </w:t>
      </w:r>
      <w:r w:rsidRPr="00450098">
        <w:rPr>
          <w:lang w:val="en-US"/>
        </w:rPr>
        <w:t>will be removed during one simulation time step (in this study 1</w:t>
      </w:r>
      <w:r w:rsidR="00CB0D2E">
        <w:rPr>
          <w:lang w:val="en-US"/>
        </w:rPr>
        <w:t>a</w:t>
      </w:r>
      <w:r w:rsidRPr="00450098">
        <w:rPr>
          <w:lang w:val="en-US"/>
        </w:rPr>
        <w:t xml:space="preserve">) from the model landscape on the patch level. Simultaneously, surrounding trees can be damaged, depending on the chosen logging strategy, intensity, cycle, the </w:t>
      </w:r>
      <w:r w:rsidR="002C753F">
        <w:rPr>
          <w:lang w:val="en-US"/>
        </w:rPr>
        <w:t>c</w:t>
      </w:r>
      <w:r w:rsidR="00C07449">
        <w:rPr>
          <w:lang w:val="en-US"/>
        </w:rPr>
        <w:t>u</w:t>
      </w:r>
      <w:r w:rsidR="002C753F">
        <w:rPr>
          <w:lang w:val="en-US"/>
        </w:rPr>
        <w:t>tting</w:t>
      </w:r>
      <w:r w:rsidR="004C5E3A" w:rsidRPr="00450098">
        <w:rPr>
          <w:lang w:val="en-US"/>
        </w:rPr>
        <w:t xml:space="preserve"> </w:t>
      </w:r>
      <w:r w:rsidR="00C07449">
        <w:rPr>
          <w:lang w:val="en-US"/>
        </w:rPr>
        <w:t>thresholds</w:t>
      </w:r>
      <w:r w:rsidRPr="00450098">
        <w:rPr>
          <w:lang w:val="en-US"/>
        </w:rPr>
        <w:t xml:space="preserve">, and the resulting damage. </w:t>
      </w:r>
      <w:r w:rsidR="00051C61">
        <w:rPr>
          <w:lang w:val="en-US"/>
        </w:rPr>
        <w:t>D</w:t>
      </w:r>
      <w:r w:rsidR="00051C61" w:rsidRPr="00450098">
        <w:rPr>
          <w:lang w:val="en-US"/>
        </w:rPr>
        <w:t>ifferent logging strategies can be investigated: (</w:t>
      </w:r>
      <w:r w:rsidR="00051C61" w:rsidRPr="00450098">
        <w:rPr>
          <w:i/>
          <w:lang w:val="en-US"/>
        </w:rPr>
        <w:t>i.</w:t>
      </w:r>
      <w:r w:rsidR="00051C61" w:rsidRPr="00450098">
        <w:rPr>
          <w:lang w:val="en-US"/>
        </w:rPr>
        <w:t xml:space="preserve">) reduced impact logging, in which the damage is reduced by directing the </w:t>
      </w:r>
      <w:r w:rsidR="006A26B5">
        <w:rPr>
          <w:lang w:val="en-US"/>
        </w:rPr>
        <w:t>felled</w:t>
      </w:r>
      <w:r w:rsidR="00051C61" w:rsidRPr="00450098">
        <w:rPr>
          <w:lang w:val="en-US"/>
        </w:rPr>
        <w:t xml:space="preserve"> trees' direction to the closest gap and thus lower damage to the remaining forest stock. Furthermore, damages of future harvestable trees are excluded; and (</w:t>
      </w:r>
      <w:r w:rsidR="00051C61" w:rsidRPr="00450098">
        <w:rPr>
          <w:i/>
          <w:lang w:val="en-US"/>
        </w:rPr>
        <w:t>ii.</w:t>
      </w:r>
      <w:r w:rsidR="00051C61">
        <w:rPr>
          <w:lang w:val="en-US"/>
        </w:rPr>
        <w:t>) conventional logging</w:t>
      </w:r>
      <w:r w:rsidR="00051C61" w:rsidRPr="00450098">
        <w:rPr>
          <w:lang w:val="en-US"/>
        </w:rPr>
        <w:t xml:space="preserve">, in which a </w:t>
      </w:r>
      <w:r w:rsidR="006A26B5">
        <w:rPr>
          <w:lang w:val="en-US"/>
        </w:rPr>
        <w:t>felled</w:t>
      </w:r>
      <w:r w:rsidR="00051C61" w:rsidRPr="00450098">
        <w:rPr>
          <w:lang w:val="en-US"/>
        </w:rPr>
        <w:t xml:space="preserve"> tree's direction of fall is arbitrarily chosen and damage to the </w:t>
      </w:r>
      <w:r w:rsidR="00051C61" w:rsidRPr="00450098">
        <w:rPr>
          <w:lang w:val="en-US"/>
        </w:rPr>
        <w:lastRenderedPageBreak/>
        <w:t>remaining forest stock is uncontrollable.</w:t>
      </w:r>
      <w:r w:rsidR="006A26B5">
        <w:rPr>
          <w:lang w:val="en-US"/>
        </w:rPr>
        <w:t xml:space="preserve"> </w:t>
      </w:r>
      <w:r w:rsidRPr="00450098">
        <w:rPr>
          <w:lang w:val="en-US"/>
        </w:rPr>
        <w:t xml:space="preserve">Please, find a detailed model description in </w:t>
      </w:r>
      <w:r w:rsidR="00CB0D2E">
        <w:rPr>
          <w:lang w:val="en-US"/>
        </w:rPr>
        <w:fldChar w:fldCharType="begin" w:fldLock="1"/>
      </w:r>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manualFormatting" : "Fischer et al. (2016)", "plainTextFormattedCitation" : "(Fischer et al., 2016)", "previouslyFormattedCitation" : "(Fischer et al., 2016)" }, "properties" : {  }, "schema" : "https://github.com/citation-style-language/schema/raw/master/csl-citation.json" }</w:instrText>
      </w:r>
      <w:r w:rsidR="00CB0D2E">
        <w:rPr>
          <w:lang w:val="en-US"/>
        </w:rPr>
        <w:fldChar w:fldCharType="separate"/>
      </w:r>
      <w:r w:rsidR="00CB0D2E" w:rsidRPr="00CB0D2E">
        <w:rPr>
          <w:noProof/>
          <w:lang w:val="en-US"/>
        </w:rPr>
        <w:t xml:space="preserve">Fischer et al. </w:t>
      </w:r>
      <w:r w:rsidR="00CB0D2E">
        <w:rPr>
          <w:noProof/>
          <w:lang w:val="en-US"/>
        </w:rPr>
        <w:t>(</w:t>
      </w:r>
      <w:r w:rsidR="00CB0D2E" w:rsidRPr="00CB0D2E">
        <w:rPr>
          <w:noProof/>
          <w:lang w:val="en-US"/>
        </w:rPr>
        <w:t>2016)</w:t>
      </w:r>
      <w:r w:rsidR="00CB0D2E">
        <w:rPr>
          <w:lang w:val="en-US"/>
        </w:rPr>
        <w:fldChar w:fldCharType="end"/>
      </w:r>
      <w:r w:rsidR="00CB0D2E">
        <w:rPr>
          <w:lang w:val="en-US"/>
        </w:rPr>
        <w:t xml:space="preserve"> </w:t>
      </w:r>
      <w:r w:rsidRPr="00450098">
        <w:rPr>
          <w:lang w:val="en-US"/>
        </w:rPr>
        <w:t xml:space="preserve">or on the </w:t>
      </w:r>
      <w:hyperlink r:id="rId10">
        <w:r w:rsidRPr="00450098">
          <w:rPr>
            <w:lang w:val="en-US"/>
          </w:rPr>
          <w:t>homepage www.FORMIND.org</w:t>
        </w:r>
      </w:hyperlink>
      <w:r w:rsidRPr="00450098">
        <w:rPr>
          <w:lang w:val="en-US"/>
        </w:rPr>
        <w:t>.</w:t>
      </w:r>
      <w:r w:rsidR="002C753F">
        <w:rPr>
          <w:lang w:val="en-US"/>
        </w:rPr>
        <w:t xml:space="preserve"> </w:t>
      </w:r>
    </w:p>
    <w:p w:rsidR="00D7084D" w:rsidRPr="00450098" w:rsidRDefault="002C753F" w:rsidP="002C753F">
      <w:pPr>
        <w:pStyle w:val="berschrift2"/>
      </w:pPr>
      <w:bookmarkStart w:id="6" w:name="header2.2"/>
      <w:bookmarkEnd w:id="6"/>
      <w:r>
        <w:t xml:space="preserve">2.2 </w:t>
      </w:r>
      <w:r w:rsidR="00450098" w:rsidRPr="00450098">
        <w:t>The Paracou test site and forest inventory data</w:t>
      </w:r>
    </w:p>
    <w:p w:rsidR="004021A8" w:rsidRDefault="004C5E3A">
      <w:pPr>
        <w:rPr>
          <w:lang w:val="en-US"/>
        </w:rPr>
      </w:pPr>
      <w:r>
        <w:rPr>
          <w:lang w:val="en-US"/>
        </w:rPr>
        <w:t>T</w:t>
      </w:r>
      <w:r w:rsidR="00450098" w:rsidRPr="00450098">
        <w:rPr>
          <w:lang w:val="en-US"/>
        </w:rPr>
        <w:t>he Paracou test site</w:t>
      </w:r>
      <w:r>
        <w:rPr>
          <w:lang w:val="en-US"/>
        </w:rPr>
        <w:t xml:space="preserve"> is</w:t>
      </w:r>
      <w:r w:rsidR="00450098" w:rsidRPr="00450098">
        <w:rPr>
          <w:lang w:val="en-US"/>
        </w:rPr>
        <w:t xml:space="preserve"> located in French Guiana (Location: 5° 23'N; 52° 54'W</w:t>
      </w:r>
      <w:r w:rsidR="00EE5134">
        <w:rPr>
          <w:lang w:val="en-US"/>
        </w:rPr>
        <w:t>)</w:t>
      </w:r>
      <w:r w:rsidR="00926A88">
        <w:rPr>
          <w:lang w:val="en-US"/>
        </w:rPr>
        <w:t>, which</w:t>
      </w:r>
      <w:r w:rsidR="00450098" w:rsidRPr="00450098">
        <w:rPr>
          <w:lang w:val="en-US"/>
        </w:rPr>
        <w:t xml:space="preserve"> belongs to the north</w:t>
      </w:r>
      <w:r w:rsidR="00EE5134">
        <w:rPr>
          <w:lang w:val="en-US"/>
        </w:rPr>
        <w:t>-</w:t>
      </w:r>
      <w:r w:rsidR="00450098" w:rsidRPr="00450098">
        <w:rPr>
          <w:lang w:val="en-US"/>
        </w:rPr>
        <w:t>eastern Amazon</w:t>
      </w:r>
      <w:r w:rsidR="00926A88">
        <w:rPr>
          <w:lang w:val="en-US"/>
        </w:rPr>
        <w:t xml:space="preserve"> basin</w:t>
      </w:r>
      <w:r w:rsidR="00450098" w:rsidRPr="00450098">
        <w:rPr>
          <w:lang w:val="en-US"/>
        </w:rPr>
        <w:t xml:space="preserve">. More than 94% of the land area is covered with moist lowland </w:t>
      </w:r>
      <w:r w:rsidR="00450098" w:rsidRPr="00450098">
        <w:rPr>
          <w:i/>
          <w:lang w:val="en-US"/>
        </w:rPr>
        <w:t xml:space="preserve">terra </w:t>
      </w:r>
      <w:proofErr w:type="spellStart"/>
      <w:r w:rsidR="00450098" w:rsidRPr="00450098">
        <w:rPr>
          <w:i/>
          <w:lang w:val="en-US"/>
        </w:rPr>
        <w:t>firme</w:t>
      </w:r>
      <w:proofErr w:type="spellEnd"/>
      <w:r w:rsidR="00450098" w:rsidRPr="00450098">
        <w:rPr>
          <w:lang w:val="en-US"/>
        </w:rPr>
        <w:t xml:space="preserve"> rain forest</w:t>
      </w:r>
      <w:r w:rsidR="00926A88">
        <w:rPr>
          <w:lang w:val="en-US"/>
        </w:rPr>
        <w:t xml:space="preserve"> that</w:t>
      </w:r>
      <w:r w:rsidR="00450098" w:rsidRPr="00450098">
        <w:rPr>
          <w:lang w:val="en-US"/>
        </w:rPr>
        <w:t xml:space="preserve"> has a relatively high number of tree species</w:t>
      </w:r>
      <w:r w:rsidR="001074E9">
        <w:rPr>
          <w:lang w:val="en-US"/>
        </w:rPr>
        <w:t xml:space="preserve"> (</w:t>
      </w:r>
      <w:r w:rsidR="00450098" w:rsidRPr="00450098">
        <w:rPr>
          <w:lang w:val="en-US"/>
        </w:rPr>
        <w:t>150-200 species per hectare</w:t>
      </w:r>
      <w:r w:rsidR="001074E9">
        <w:rPr>
          <w:lang w:val="en-US"/>
        </w:rPr>
        <w:t>)</w:t>
      </w:r>
      <w:r w:rsidR="00450098" w:rsidRPr="00450098">
        <w:rPr>
          <w:lang w:val="en-US"/>
        </w:rPr>
        <w:t xml:space="preserve">. Wood extraction by selective logging mainly forms the country's </w:t>
      </w:r>
      <w:r w:rsidR="00984778">
        <w:rPr>
          <w:lang w:val="en-US"/>
        </w:rPr>
        <w:t>third</w:t>
      </w:r>
      <w:r w:rsidR="00984778" w:rsidRPr="00450098">
        <w:rPr>
          <w:lang w:val="en-US"/>
        </w:rPr>
        <w:t xml:space="preserve"> </w:t>
      </w:r>
      <w:r w:rsidR="00450098" w:rsidRPr="00450098">
        <w:rPr>
          <w:lang w:val="en-US"/>
        </w:rPr>
        <w:t xml:space="preserve">economic sector and is carried out exclusively in the National Forest Service's </w:t>
      </w:r>
      <w:r w:rsidR="00450098" w:rsidRPr="00450098">
        <w:rPr>
          <w:i/>
          <w:lang w:val="en-US"/>
        </w:rPr>
        <w:t>NFS</w:t>
      </w:r>
      <w:r w:rsidR="00450098" w:rsidRPr="00450098">
        <w:rPr>
          <w:lang w:val="en-US"/>
        </w:rPr>
        <w:t xml:space="preserve"> forest area of the permanent forest estate </w:t>
      </w:r>
      <w:r w:rsidR="00CC3AA1">
        <w:rPr>
          <w:lang w:val="en-US"/>
        </w:rPr>
        <w:t xml:space="preserve">of </w:t>
      </w:r>
      <w:r w:rsidR="00CC3AA1" w:rsidRPr="00450098">
        <w:rPr>
          <w:lang w:val="en-US"/>
        </w:rPr>
        <w:t>2.4 10</w:t>
      </w:r>
      <w:r w:rsidR="00CC3AA1" w:rsidRPr="00450098">
        <w:rPr>
          <w:vertAlign w:val="superscript"/>
          <w:lang w:val="en-US"/>
        </w:rPr>
        <w:t>6</w:t>
      </w:r>
      <w:r w:rsidR="00CC3AA1">
        <w:rPr>
          <w:lang w:val="en-US"/>
        </w:rPr>
        <w:t xml:space="preserve"> hectare </w:t>
      </w:r>
      <w:r w:rsidR="001074E9">
        <w:rPr>
          <w:lang w:val="en-US"/>
        </w:rPr>
        <w:fldChar w:fldCharType="begin" w:fldLock="1"/>
      </w:r>
      <w:r w:rsidR="001074E9">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54ce781-be59-4c8a-8ec1-a6173210b75f"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1074E9">
        <w:rPr>
          <w:lang w:val="en-US"/>
        </w:rPr>
        <w:fldChar w:fldCharType="separate"/>
      </w:r>
      <w:r w:rsidR="001074E9" w:rsidRPr="001074E9">
        <w:rPr>
          <w:noProof/>
          <w:lang w:val="en-US"/>
        </w:rPr>
        <w:t>(Gourlet-Fleury et al., 2004)</w:t>
      </w:r>
      <w:r w:rsidR="001074E9">
        <w:rPr>
          <w:lang w:val="en-US"/>
        </w:rPr>
        <w:fldChar w:fldCharType="end"/>
      </w:r>
      <w:r w:rsidR="00450098" w:rsidRPr="00450098">
        <w:rPr>
          <w:lang w:val="en-US"/>
        </w:rPr>
        <w:t xml:space="preserve">. Paracou's forest is part of the </w:t>
      </w:r>
      <w:proofErr w:type="spellStart"/>
      <w:r w:rsidR="00450098" w:rsidRPr="00450098">
        <w:rPr>
          <w:i/>
          <w:lang w:val="en-US"/>
        </w:rPr>
        <w:t>Caesalpiniaceae</w:t>
      </w:r>
      <w:proofErr w:type="spellEnd"/>
      <w:r w:rsidR="00450098" w:rsidRPr="00450098">
        <w:rPr>
          <w:lang w:val="en-US"/>
        </w:rPr>
        <w:t xml:space="preserve"> and is surrounded by production forest</w:t>
      </w:r>
      <w:r w:rsidR="004021A8">
        <w:rPr>
          <w:lang w:val="en-US"/>
        </w:rPr>
        <w:t xml:space="preserve"> </w:t>
      </w:r>
      <w:r w:rsidR="004021A8">
        <w:rPr>
          <w:lang w:val="en-US"/>
        </w:rPr>
        <w:fldChar w:fldCharType="begin" w:fldLock="1"/>
      </w:r>
      <w:r w:rsidR="004021A8">
        <w:rPr>
          <w:lang w:val="en-US"/>
        </w:rPr>
        <w:instrText>ADDIN CSL_CITATION { "citationItems" : [ { "id" : "ITEM-1", "itemData" : { "author" : [ { "dropping-particle" : "", "family" : "Galochet", "given" : "Marc", "non-dropping-particle" : "", "parse-names" : false, "suffix" : "" } ], "id" : "ITEM-1", "issued" : { "date-parts" : [ [ "2018" ] ] }, "title" : "La biodiversit\u00e9 dans l \u2019 am\u00e9nagement du territoire en Guyane fran\u00e7aise", "type" : "article-journal" }, "uris" : [ "http://www.mendeley.com/documents/?uuid=19ce4a96-593b-4802-8b46-00e83b57b3ff" ] } ], "mendeley" : { "formattedCitation" : "(Galochet, 2018)", "plainTextFormattedCitation" : "(Galochet, 2018)", "previouslyFormattedCitation" : "(Galochet, 2018)" }, "properties" : {  }, "schema" : "https://github.com/citation-style-language/schema/raw/master/csl-citation.json" }</w:instrText>
      </w:r>
      <w:r w:rsidR="004021A8">
        <w:rPr>
          <w:lang w:val="en-US"/>
        </w:rPr>
        <w:fldChar w:fldCharType="separate"/>
      </w:r>
      <w:r w:rsidR="004021A8" w:rsidRPr="00CC3AA1">
        <w:rPr>
          <w:noProof/>
          <w:lang w:val="en-US"/>
        </w:rPr>
        <w:t>(Galochet, 2018)</w:t>
      </w:r>
      <w:r w:rsidR="004021A8">
        <w:rPr>
          <w:lang w:val="en-US"/>
        </w:rPr>
        <w:fldChar w:fldCharType="end"/>
      </w:r>
      <w:r w:rsidR="00450098" w:rsidRPr="00450098">
        <w:rPr>
          <w:lang w:val="en-US"/>
        </w:rPr>
        <w:t xml:space="preserve">. </w:t>
      </w:r>
    </w:p>
    <w:p w:rsidR="00D7084D" w:rsidRPr="00450098" w:rsidRDefault="00450098">
      <w:pPr>
        <w:rPr>
          <w:lang w:val="en-US"/>
        </w:rPr>
      </w:pPr>
      <w:r w:rsidRPr="00450098">
        <w:rPr>
          <w:lang w:val="en-US"/>
        </w:rPr>
        <w:t>The test site</w:t>
      </w:r>
      <w:r w:rsidR="00EE5134">
        <w:rPr>
          <w:lang w:val="en-US"/>
        </w:rPr>
        <w:t xml:space="preserve"> Paracou</w:t>
      </w:r>
      <w:r w:rsidRPr="00450098">
        <w:rPr>
          <w:lang w:val="en-US"/>
        </w:rPr>
        <w:t xml:space="preserve"> is managed by the Centre International de </w:t>
      </w:r>
      <w:proofErr w:type="spellStart"/>
      <w:r w:rsidRPr="00450098">
        <w:rPr>
          <w:lang w:val="en-US"/>
        </w:rPr>
        <w:t>Recherche</w:t>
      </w:r>
      <w:proofErr w:type="spellEnd"/>
      <w:r w:rsidRPr="00450098">
        <w:rPr>
          <w:lang w:val="en-US"/>
        </w:rPr>
        <w:t xml:space="preserve"> en </w:t>
      </w:r>
      <w:proofErr w:type="spellStart"/>
      <w:r w:rsidRPr="00450098">
        <w:rPr>
          <w:lang w:val="en-US"/>
        </w:rPr>
        <w:t>Agronomie</w:t>
      </w:r>
      <w:proofErr w:type="spellEnd"/>
      <w:r w:rsidRPr="00450098">
        <w:rPr>
          <w:lang w:val="en-US"/>
        </w:rPr>
        <w:t xml:space="preserve"> pour le </w:t>
      </w:r>
      <w:proofErr w:type="spellStart"/>
      <w:r w:rsidRPr="00450098">
        <w:rPr>
          <w:lang w:val="en-US"/>
        </w:rPr>
        <w:t>Développement</w:t>
      </w:r>
      <w:proofErr w:type="spellEnd"/>
      <w:r w:rsidRPr="00450098">
        <w:rPr>
          <w:lang w:val="en-US"/>
        </w:rPr>
        <w:t xml:space="preserve"> </w:t>
      </w:r>
      <w:r w:rsidRPr="00450098">
        <w:rPr>
          <w:i/>
          <w:lang w:val="en-US"/>
        </w:rPr>
        <w:t>CIRAD</w:t>
      </w:r>
      <w:r w:rsidR="004021A8">
        <w:rPr>
          <w:lang w:val="en-US"/>
        </w:rPr>
        <w:t xml:space="preserve"> conducting forest inventories regularly </w:t>
      </w:r>
      <w:r w:rsidR="004021A8">
        <w:rPr>
          <w:lang w:val="en-US"/>
        </w:rPr>
        <w:fldChar w:fldCharType="begin" w:fldLock="1"/>
      </w:r>
      <w:r w:rsidR="004021A8">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54ce781-be59-4c8a-8ec1-a6173210b75f"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4021A8">
        <w:rPr>
          <w:lang w:val="en-US"/>
        </w:rPr>
        <w:fldChar w:fldCharType="separate"/>
      </w:r>
      <w:r w:rsidR="004021A8" w:rsidRPr="004021A8">
        <w:rPr>
          <w:noProof/>
          <w:lang w:val="en-US"/>
        </w:rPr>
        <w:t>(Gourlet-Fleury et al., 2004)</w:t>
      </w:r>
      <w:r w:rsidR="004021A8">
        <w:rPr>
          <w:lang w:val="en-US"/>
        </w:rPr>
        <w:fldChar w:fldCharType="end"/>
      </w:r>
      <w:r w:rsidR="004021A8">
        <w:rPr>
          <w:lang w:val="en-US"/>
        </w:rPr>
        <w:t>. T</w:t>
      </w:r>
      <w:r w:rsidRPr="00450098">
        <w:rPr>
          <w:lang w:val="en-US"/>
        </w:rPr>
        <w:t xml:space="preserve">he </w:t>
      </w:r>
      <w:r w:rsidR="008B4F62">
        <w:rPr>
          <w:lang w:val="en-US"/>
        </w:rPr>
        <w:t>inventory</w:t>
      </w:r>
      <w:r w:rsidR="008B4F62" w:rsidRPr="00450098">
        <w:rPr>
          <w:lang w:val="en-US"/>
        </w:rPr>
        <w:t xml:space="preserve"> </w:t>
      </w:r>
      <w:r w:rsidRPr="00450098">
        <w:rPr>
          <w:lang w:val="en-US"/>
        </w:rPr>
        <w:t xml:space="preserve">design is depicted in the supplementary material </w:t>
      </w:r>
      <w:r w:rsidR="00C505A4">
        <w:rPr>
          <w:lang w:val="en-US"/>
        </w:rPr>
        <w:t>(</w:t>
      </w:r>
      <w:hyperlink w:anchor="headerA1.2">
        <w:r w:rsidR="00AA1A91">
          <w:rPr>
            <w:highlight w:val="yellow"/>
            <w:lang w:val="en-US"/>
          </w:rPr>
          <w:t>figure</w:t>
        </w:r>
        <w:r w:rsidRPr="00BF439C">
          <w:rPr>
            <w:highlight w:val="yellow"/>
            <w:lang w:val="en-US"/>
          </w:rPr>
          <w:t xml:space="preserve"> A1.</w:t>
        </w:r>
      </w:hyperlink>
      <w:r w:rsidR="00176D0D" w:rsidRPr="00BF439C">
        <w:rPr>
          <w:highlight w:val="yellow"/>
          <w:lang w:val="en-US"/>
        </w:rPr>
        <w:t>x</w:t>
      </w:r>
      <w:r w:rsidR="00C505A4">
        <w:rPr>
          <w:lang w:val="en-US"/>
        </w:rPr>
        <w:t>)</w:t>
      </w:r>
      <w:r w:rsidR="00CB0D2E">
        <w:rPr>
          <w:lang w:val="en-US"/>
        </w:rPr>
        <w:t>. F</w:t>
      </w:r>
      <w:r w:rsidR="008B4F62">
        <w:rPr>
          <w:lang w:val="en-US"/>
        </w:rPr>
        <w:t xml:space="preserve">orest inventories </w:t>
      </w:r>
      <w:r w:rsidR="00926A88">
        <w:rPr>
          <w:lang w:val="en-US"/>
        </w:rPr>
        <w:t>were</w:t>
      </w:r>
      <w:r w:rsidRPr="00450098">
        <w:rPr>
          <w:lang w:val="en-US"/>
        </w:rPr>
        <w:t xml:space="preserve"> conducted as follows: each 9-hectare-plot was surrounded by a 25m wide buffer zone. The trees were exclusively inventoried within the core zone, on an area of 6.25ha, but the treatment has always been carried out on the entire 9-hectare-plot. Furthermore, there was one 25-hectare-plot on which undisturbed tree growth has been recorded. In order to parameterize and calibrate the forest model of FORMIND, we used the part of the inventory data set that </w:t>
      </w:r>
      <w:r w:rsidR="00926A88">
        <w:rPr>
          <w:lang w:val="en-US"/>
        </w:rPr>
        <w:t>belong to the</w:t>
      </w:r>
      <w:r w:rsidRPr="00450098">
        <w:rPr>
          <w:lang w:val="en-US"/>
        </w:rPr>
        <w:t xml:space="preserve"> T0-control and biodiversity plots</w:t>
      </w:r>
      <w:r w:rsidR="008B4F62">
        <w:rPr>
          <w:lang w:val="en-US"/>
        </w:rPr>
        <w:t xml:space="preserve"> (</w:t>
      </w:r>
      <w:r w:rsidR="00926A88">
        <w:rPr>
          <w:lang w:val="en-US"/>
        </w:rPr>
        <w:t>primary</w:t>
      </w:r>
      <w:r w:rsidR="008B4F62">
        <w:rPr>
          <w:lang w:val="en-US"/>
        </w:rPr>
        <w:t xml:space="preserve"> forest totaled 62.5ha)</w:t>
      </w:r>
      <w:r w:rsidRPr="00450098">
        <w:rPr>
          <w:lang w:val="en-US"/>
        </w:rPr>
        <w:t>.</w:t>
      </w:r>
      <w:r w:rsidR="008B4F62">
        <w:rPr>
          <w:lang w:val="en-US"/>
        </w:rPr>
        <w:t xml:space="preserve"> </w:t>
      </w:r>
      <w:r w:rsidRPr="00450098">
        <w:rPr>
          <w:lang w:val="en-US"/>
        </w:rPr>
        <w:t xml:space="preserve">To parameterize and validate the management </w:t>
      </w:r>
      <w:r w:rsidR="008B4F62">
        <w:rPr>
          <w:lang w:val="en-US"/>
        </w:rPr>
        <w:t>simulations</w:t>
      </w:r>
      <w:r w:rsidRPr="00450098">
        <w:rPr>
          <w:lang w:val="en-US"/>
        </w:rPr>
        <w:t xml:space="preserve">, the plots with treatment T1 were chosen </w:t>
      </w:r>
      <w:r w:rsidR="008B4F62">
        <w:rPr>
          <w:lang w:val="en-US"/>
        </w:rPr>
        <w:t>(</w:t>
      </w:r>
      <w:r w:rsidRPr="00450098">
        <w:rPr>
          <w:lang w:val="en-US"/>
        </w:rPr>
        <w:t>18.75ha in total</w:t>
      </w:r>
      <w:r w:rsidR="008B4F62">
        <w:rPr>
          <w:lang w:val="en-US"/>
        </w:rPr>
        <w:t>)</w:t>
      </w:r>
      <w:r w:rsidRPr="00450098">
        <w:rPr>
          <w:lang w:val="en-US"/>
        </w:rPr>
        <w:t xml:space="preserve">. This treatment refers to a so-called reduced impact logging </w:t>
      </w:r>
      <w:r w:rsidRPr="00450098">
        <w:rPr>
          <w:i/>
          <w:lang w:val="en-US"/>
        </w:rPr>
        <w:t>RIL</w:t>
      </w:r>
      <w:r w:rsidRPr="00450098">
        <w:rPr>
          <w:lang w:val="en-US"/>
        </w:rPr>
        <w:t xml:space="preserve"> due to lower damage occurring on the remnant forest stand </w:t>
      </w:r>
      <w:r w:rsidR="00C07449" w:rsidRPr="002C753F">
        <w:rPr>
          <w:lang w:val="en-US"/>
        </w:rPr>
        <w:t>(</w:t>
      </w:r>
      <w:r w:rsidR="00C07449" w:rsidRPr="00BF439C">
        <w:rPr>
          <w:lang w:val="en-US"/>
        </w:rPr>
        <w:t>see</w:t>
      </w:r>
      <w:r w:rsidR="00C07449">
        <w:rPr>
          <w:lang w:val="en-US"/>
        </w:rPr>
        <w:t xml:space="preserve"> chap. 2.1</w:t>
      </w:r>
      <w:r w:rsidR="00C07449" w:rsidRPr="002C753F">
        <w:rPr>
          <w:lang w:val="en-US"/>
        </w:rPr>
        <w:t>;</w:t>
      </w:r>
      <w:r w:rsidRPr="00BF439C">
        <w:rPr>
          <w:highlight w:val="yellow"/>
          <w:lang w:val="en-US"/>
        </w:rPr>
        <w:t xml:space="preserve"> </w:t>
      </w:r>
      <w:hyperlink w:anchor="headerA1.3">
        <w:r w:rsidRPr="00BF439C">
          <w:rPr>
            <w:highlight w:val="yellow"/>
            <w:lang w:val="en-US"/>
          </w:rPr>
          <w:t>A1.</w:t>
        </w:r>
        <w:r w:rsidR="00176D0D">
          <w:rPr>
            <w:highlight w:val="yellow"/>
            <w:lang w:val="en-US"/>
          </w:rPr>
          <w:t>x</w:t>
        </w:r>
        <w:r w:rsidRPr="00BF439C">
          <w:rPr>
            <w:highlight w:val="yellow"/>
            <w:lang w:val="en-US"/>
          </w:rPr>
          <w:t>)</w:t>
        </w:r>
      </w:hyperlink>
      <w:r w:rsidRPr="00450098">
        <w:rPr>
          <w:lang w:val="en-US"/>
        </w:rPr>
        <w:t xml:space="preserve">. </w:t>
      </w:r>
      <w:r w:rsidR="004021A8" w:rsidRPr="00BF439C">
        <w:rPr>
          <w:lang w:val="en-US"/>
        </w:rPr>
        <w:t xml:space="preserve"> </w:t>
      </w:r>
      <w:r w:rsidR="004021A8" w:rsidRPr="004021A8">
        <w:rPr>
          <w:lang w:val="en-US"/>
        </w:rPr>
        <w:t>Logging was applied in 1986</w:t>
      </w:r>
      <w:r w:rsidR="00D219E8">
        <w:rPr>
          <w:lang w:val="en-US"/>
        </w:rPr>
        <w:t xml:space="preserve"> and </w:t>
      </w:r>
      <w:r w:rsidR="004021A8" w:rsidRPr="004021A8">
        <w:rPr>
          <w:lang w:val="en-US"/>
        </w:rPr>
        <w:t xml:space="preserve">in the consecutive years, the </w:t>
      </w:r>
      <w:r w:rsidR="00D219E8">
        <w:rPr>
          <w:lang w:val="en-US"/>
        </w:rPr>
        <w:t xml:space="preserve">secondary </w:t>
      </w:r>
      <w:r w:rsidR="004021A8" w:rsidRPr="004021A8">
        <w:rPr>
          <w:lang w:val="en-US"/>
        </w:rPr>
        <w:t>succession was recorded.</w:t>
      </w:r>
      <w:r w:rsidRPr="00450098">
        <w:rPr>
          <w:lang w:val="en-US"/>
        </w:rPr>
        <w:t xml:space="preserve"> </w:t>
      </w:r>
      <w:r w:rsidR="00D219E8" w:rsidRPr="00D219E8">
        <w:rPr>
          <w:lang w:val="en-US"/>
        </w:rPr>
        <w:t>The impact of logging was quantified by aboveground biomass loss (-33t</w:t>
      </w:r>
      <w:r w:rsidR="00D219E8" w:rsidRPr="00BF439C">
        <w:rPr>
          <w:vertAlign w:val="subscript"/>
          <w:lang w:val="en-US"/>
        </w:rPr>
        <w:t>ODM</w:t>
      </w:r>
      <w:r w:rsidR="00D219E8" w:rsidRPr="00D219E8">
        <w:rPr>
          <w:lang w:val="en-US"/>
        </w:rPr>
        <w:t xml:space="preserve">/ha) and stem number reduction of trees with a minimum diameter at breast height </w:t>
      </w:r>
      <w:r w:rsidR="00D04626">
        <w:rPr>
          <w:i/>
          <w:lang w:val="en-US"/>
        </w:rPr>
        <w:t>DBH</w:t>
      </w:r>
      <w:r w:rsidR="00D219E8" w:rsidRPr="00D219E8">
        <w:rPr>
          <w:lang w:val="en-US"/>
        </w:rPr>
        <w:t xml:space="preserve"> between 0.5m-0.6m </w:t>
      </w:r>
      <w:r w:rsidR="00D219E8">
        <w:rPr>
          <w:lang w:val="en-US"/>
        </w:rPr>
        <w:t xml:space="preserve">(cutting threshold) </w:t>
      </w:r>
      <w:r w:rsidR="00D219E8" w:rsidRPr="00D219E8">
        <w:rPr>
          <w:lang w:val="en-US"/>
        </w:rPr>
        <w:t>belonging to 58 commercial tree species (ca. -10ha</w:t>
      </w:r>
      <w:r w:rsidR="00D219E8" w:rsidRPr="00BF439C">
        <w:rPr>
          <w:vertAlign w:val="superscript"/>
          <w:lang w:val="en-US"/>
        </w:rPr>
        <w:t>-1</w:t>
      </w:r>
      <w:r w:rsidR="00D219E8" w:rsidRPr="00D219E8">
        <w:rPr>
          <w:lang w:val="en-US"/>
        </w:rPr>
        <w:t>).</w:t>
      </w:r>
      <w:r w:rsidR="00D219E8">
        <w:rPr>
          <w:lang w:val="en-US"/>
        </w:rPr>
        <w:t xml:space="preserve"> S</w:t>
      </w:r>
      <w:r w:rsidRPr="00450098">
        <w:rPr>
          <w:lang w:val="en-US"/>
        </w:rPr>
        <w:t xml:space="preserve">kid trails and logging roads were mapped during the logging operation </w:t>
      </w:r>
      <w:r w:rsidR="00AB744D">
        <w:rPr>
          <w:lang w:val="en-US"/>
        </w:rPr>
        <w:fldChar w:fldCharType="begin" w:fldLock="1"/>
      </w:r>
      <w:r w:rsidR="00AB744D">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AB744D">
        <w:rPr>
          <w:lang w:val="en-US"/>
        </w:rPr>
        <w:fldChar w:fldCharType="separate"/>
      </w:r>
      <w:r w:rsidR="00AB744D" w:rsidRPr="00AB744D">
        <w:rPr>
          <w:noProof/>
          <w:lang w:val="en-US"/>
        </w:rPr>
        <w:t>(Gourlet-Fleury et al., 2004)</w:t>
      </w:r>
      <w:r w:rsidR="00AB744D">
        <w:rPr>
          <w:lang w:val="en-US"/>
        </w:rPr>
        <w:fldChar w:fldCharType="end"/>
      </w:r>
      <w:r w:rsidRPr="00450098">
        <w:rPr>
          <w:lang w:val="en-US"/>
        </w:rPr>
        <w:t xml:space="preserve">. In the forest inventory data set all trees with a diameter at breast height </w:t>
      </w:r>
      <w:r w:rsidR="00D04626">
        <w:rPr>
          <w:i/>
          <w:lang w:val="en-US"/>
        </w:rPr>
        <w:t>DBH</w:t>
      </w:r>
      <w:r w:rsidRPr="00450098">
        <w:rPr>
          <w:lang w:val="en-US"/>
        </w:rPr>
        <w:t xml:space="preserve"> above </w:t>
      </w:r>
      <m:oMath>
        <m:r>
          <w:rPr>
            <w:rFonts w:ascii="Cambria Math" w:hAnsi="Cambria Math"/>
            <w:lang w:val="en-US"/>
          </w:rPr>
          <m:t>0.1</m:t>
        </m:r>
        <m:r>
          <w:rPr>
            <w:rFonts w:ascii="Cambria Math" w:hAnsi="Cambria Math"/>
          </w:rPr>
          <m:t>m</m:t>
        </m:r>
      </m:oMath>
      <w:r w:rsidRPr="00450098">
        <w:rPr>
          <w:lang w:val="en-US"/>
        </w:rPr>
        <w:t xml:space="preserve"> were localized between the years </w:t>
      </w:r>
      <m:oMath>
        <m:r>
          <w:rPr>
            <w:rFonts w:ascii="Cambria Math" w:hAnsi="Cambria Math"/>
            <w:lang w:val="en-US"/>
          </w:rPr>
          <m:t>1984</m:t>
        </m:r>
      </m:oMath>
      <w:r w:rsidR="00E9097D">
        <w:rPr>
          <w:lang w:val="en-US"/>
        </w:rPr>
        <w:t>-</w:t>
      </w:r>
      <m:oMath>
        <m:r>
          <w:rPr>
            <w:rFonts w:ascii="Cambria Math" w:hAnsi="Cambria Math"/>
            <w:lang w:val="en-US"/>
          </w:rPr>
          <m:t>2016</m:t>
        </m:r>
      </m:oMath>
      <w:r w:rsidRPr="00450098">
        <w:rPr>
          <w:lang w:val="en-US"/>
        </w:rPr>
        <w:t xml:space="preserve">, and tree species were determined botanically. For each observed tree the stem circumference [cm] was measured at a breast height of </w:t>
      </w:r>
      <w:r w:rsidR="00D219E8">
        <w:rPr>
          <w:lang w:val="en-US"/>
        </w:rPr>
        <w:t xml:space="preserve">1.3m </w:t>
      </w:r>
      <w:r w:rsidRPr="00450098">
        <w:rPr>
          <w:lang w:val="en-US"/>
        </w:rPr>
        <w:t xml:space="preserve">and then the </w:t>
      </w:r>
      <w:r w:rsidR="00D04626">
        <w:rPr>
          <w:i/>
          <w:lang w:val="en-US"/>
        </w:rPr>
        <w:t>DBH</w:t>
      </w:r>
      <w:r w:rsidRPr="00450098">
        <w:rPr>
          <w:lang w:val="en-US"/>
        </w:rPr>
        <w:t xml:space="preserve"> [m] was calculated. In some cases the normal </w:t>
      </w:r>
      <w:r w:rsidR="00D04626">
        <w:rPr>
          <w:i/>
          <w:lang w:val="en-US"/>
        </w:rPr>
        <w:t>DBH</w:t>
      </w:r>
      <w:r w:rsidRPr="00450098">
        <w:rPr>
          <w:lang w:val="en-US"/>
        </w:rPr>
        <w:t xml:space="preserve">-measure was impossible; so that the measure point was adjusted according to rules </w:t>
      </w:r>
      <w:hyperlink w:anchor="headerA1.2">
        <w:r w:rsidRPr="00450098">
          <w:rPr>
            <w:lang w:val="en-US"/>
          </w:rPr>
          <w:t>(</w:t>
        </w:r>
        <w:r w:rsidR="00176D0D">
          <w:rPr>
            <w:highlight w:val="yellow"/>
            <w:lang w:val="en-US"/>
          </w:rPr>
          <w:t>see</w:t>
        </w:r>
        <w:r w:rsidRPr="00BF439C">
          <w:rPr>
            <w:highlight w:val="yellow"/>
            <w:lang w:val="en-US"/>
          </w:rPr>
          <w:t xml:space="preserve"> A1.</w:t>
        </w:r>
        <w:r w:rsidR="00176D0D">
          <w:rPr>
            <w:highlight w:val="yellow"/>
            <w:lang w:val="en-US"/>
          </w:rPr>
          <w:t>x;</w:t>
        </w:r>
        <w:r w:rsidRPr="00BF439C">
          <w:rPr>
            <w:highlight w:val="yellow"/>
            <w:lang w:val="en-US"/>
          </w:rPr>
          <w:t xml:space="preserve"> </w:t>
        </w:r>
        <w:r w:rsidR="00C505A4">
          <w:rPr>
            <w:highlight w:val="yellow"/>
            <w:lang w:val="en-US"/>
          </w:rPr>
          <w:t>t</w:t>
        </w:r>
        <w:r w:rsidRPr="00BF439C">
          <w:rPr>
            <w:highlight w:val="yellow"/>
            <w:lang w:val="en-US"/>
          </w:rPr>
          <w:t>ab</w:t>
        </w:r>
        <w:r w:rsidR="00C505A4">
          <w:rPr>
            <w:highlight w:val="yellow"/>
            <w:lang w:val="en-US"/>
          </w:rPr>
          <w:t>le</w:t>
        </w:r>
        <w:r w:rsidRPr="00BF439C">
          <w:rPr>
            <w:highlight w:val="yellow"/>
            <w:lang w:val="en-US"/>
          </w:rPr>
          <w:t xml:space="preserve"> A1.</w:t>
        </w:r>
        <w:r w:rsidR="00176D0D">
          <w:rPr>
            <w:lang w:val="en-US"/>
          </w:rPr>
          <w:t>x</w:t>
        </w:r>
        <w:r w:rsidRPr="00450098">
          <w:rPr>
            <w:lang w:val="en-US"/>
          </w:rPr>
          <w:t>)</w:t>
        </w:r>
      </w:hyperlink>
      <w:r w:rsidRPr="00450098">
        <w:rPr>
          <w:lang w:val="en-US"/>
        </w:rPr>
        <w:t>. To eliminate errors that emerge in the forest inventory data</w:t>
      </w:r>
      <w:r w:rsidR="00AD261C">
        <w:rPr>
          <w:lang w:val="en-US"/>
        </w:rPr>
        <w:t>,</w:t>
      </w:r>
      <w:r w:rsidRPr="00450098">
        <w:rPr>
          <w:lang w:val="en-US"/>
        </w:rPr>
        <w:t xml:space="preserve"> a correction of the primary circumference measurement was calculated. Furthermore, the damage</w:t>
      </w:r>
      <w:r w:rsidR="00AD261C">
        <w:rPr>
          <w:lang w:val="en-US"/>
        </w:rPr>
        <w:t xml:space="preserve"> status of the</w:t>
      </w:r>
      <w:r w:rsidRPr="00450098">
        <w:rPr>
          <w:lang w:val="en-US"/>
        </w:rPr>
        <w:t xml:space="preserve"> trees was recorded using a categorical code for each type of damage </w:t>
      </w:r>
      <w:hyperlink w:anchor="headerA1.2">
        <w:r w:rsidRPr="00450098">
          <w:rPr>
            <w:lang w:val="en-US"/>
          </w:rPr>
          <w:t>(</w:t>
        </w:r>
        <w:r w:rsidR="00176D0D">
          <w:rPr>
            <w:highlight w:val="yellow"/>
            <w:lang w:val="en-US"/>
          </w:rPr>
          <w:t>see</w:t>
        </w:r>
        <w:r w:rsidRPr="00BF439C">
          <w:rPr>
            <w:highlight w:val="yellow"/>
            <w:lang w:val="en-US"/>
          </w:rPr>
          <w:t xml:space="preserve"> A1.</w:t>
        </w:r>
        <w:r w:rsidR="00176D0D">
          <w:rPr>
            <w:highlight w:val="yellow"/>
            <w:lang w:val="en-US"/>
          </w:rPr>
          <w:t>x</w:t>
        </w:r>
        <w:r w:rsidR="00C505A4">
          <w:rPr>
            <w:highlight w:val="yellow"/>
            <w:lang w:val="en-US"/>
          </w:rPr>
          <w:t>;</w:t>
        </w:r>
        <w:r w:rsidRPr="00BF439C">
          <w:rPr>
            <w:highlight w:val="yellow"/>
            <w:lang w:val="en-US"/>
          </w:rPr>
          <w:t xml:space="preserve"> </w:t>
        </w:r>
        <w:r w:rsidR="00C505A4">
          <w:rPr>
            <w:highlight w:val="yellow"/>
            <w:lang w:val="en-US"/>
          </w:rPr>
          <w:t>table</w:t>
        </w:r>
        <w:r w:rsidRPr="00BF439C">
          <w:rPr>
            <w:highlight w:val="yellow"/>
            <w:lang w:val="en-US"/>
          </w:rPr>
          <w:t xml:space="preserve"> A1.</w:t>
        </w:r>
        <w:r w:rsidR="00176D0D">
          <w:rPr>
            <w:lang w:val="en-US"/>
          </w:rPr>
          <w:t>x</w:t>
        </w:r>
        <w:r w:rsidRPr="00450098">
          <w:rPr>
            <w:lang w:val="en-US"/>
          </w:rPr>
          <w:t>)</w:t>
        </w:r>
      </w:hyperlink>
      <w:r w:rsidRPr="00450098">
        <w:rPr>
          <w:lang w:val="en-US"/>
        </w:rPr>
        <w:t>.</w:t>
      </w:r>
    </w:p>
    <w:p w:rsidR="00D7084D" w:rsidRPr="00450098" w:rsidRDefault="00450098" w:rsidP="002C753F">
      <w:pPr>
        <w:pStyle w:val="berschrift2"/>
      </w:pPr>
      <w:bookmarkStart w:id="7" w:name="header2.3"/>
      <w:bookmarkStart w:id="8" w:name="_Ref508619778"/>
      <w:bookmarkEnd w:id="7"/>
      <w:r w:rsidRPr="00450098">
        <w:t>2</w:t>
      </w:r>
      <w:r w:rsidR="00C07449">
        <w:t xml:space="preserve">.3 </w:t>
      </w:r>
      <w:r w:rsidRPr="00450098">
        <w:t xml:space="preserve">Parameterization of the FORMIND </w:t>
      </w:r>
      <w:r w:rsidR="00343441">
        <w:t xml:space="preserve">forest </w:t>
      </w:r>
      <w:r w:rsidRPr="00450098">
        <w:t>model</w:t>
      </w:r>
      <w:bookmarkEnd w:id="8"/>
    </w:p>
    <w:p w:rsidR="00D2310C" w:rsidRPr="00450098" w:rsidRDefault="00450098" w:rsidP="002C668F">
      <w:pPr>
        <w:rPr>
          <w:lang w:val="en-US"/>
        </w:rPr>
      </w:pPr>
      <w:r w:rsidRPr="00450098">
        <w:rPr>
          <w:lang w:val="en-US"/>
        </w:rPr>
        <w:t>The forest inventory data</w:t>
      </w:r>
      <w:r w:rsidR="00FC66B6">
        <w:rPr>
          <w:lang w:val="en-US"/>
        </w:rPr>
        <w:t xml:space="preserve"> of the </w:t>
      </w:r>
      <w:r w:rsidR="006F23A5">
        <w:rPr>
          <w:lang w:val="en-US"/>
        </w:rPr>
        <w:t xml:space="preserve">undisturbed </w:t>
      </w:r>
      <w:r w:rsidR="00FC66B6">
        <w:rPr>
          <w:lang w:val="en-US"/>
        </w:rPr>
        <w:t>plots</w:t>
      </w:r>
      <w:r w:rsidR="006F23A5">
        <w:rPr>
          <w:lang w:val="en-US"/>
        </w:rPr>
        <w:t xml:space="preserve"> (T0-control)</w:t>
      </w:r>
      <w:r w:rsidRPr="00450098">
        <w:rPr>
          <w:lang w:val="en-US"/>
        </w:rPr>
        <w:t xml:space="preserve"> were used (</w:t>
      </w:r>
      <w:r w:rsidRPr="00450098">
        <w:rPr>
          <w:i/>
          <w:lang w:val="en-US"/>
        </w:rPr>
        <w:t>i.</w:t>
      </w:r>
      <w:r w:rsidRPr="00450098">
        <w:rPr>
          <w:lang w:val="en-US"/>
        </w:rPr>
        <w:t xml:space="preserve">) to parameterize </w:t>
      </w:r>
      <w:r w:rsidR="006F23A5">
        <w:rPr>
          <w:lang w:val="en-US"/>
        </w:rPr>
        <w:t>tree allometry</w:t>
      </w:r>
      <w:r w:rsidRPr="00450098">
        <w:rPr>
          <w:lang w:val="en-US"/>
        </w:rPr>
        <w:t xml:space="preserve"> (e. g. maximum stem diameter increment, maximum tree height), (</w:t>
      </w:r>
      <w:r w:rsidRPr="00450098">
        <w:rPr>
          <w:i/>
          <w:lang w:val="en-US"/>
        </w:rPr>
        <w:t>ii.</w:t>
      </w:r>
      <w:r w:rsidRPr="00450098">
        <w:rPr>
          <w:lang w:val="en-US"/>
        </w:rPr>
        <w:t xml:space="preserve">) to </w:t>
      </w:r>
      <w:r w:rsidR="00AD261C">
        <w:rPr>
          <w:lang w:val="en-US"/>
        </w:rPr>
        <w:t>classify</w:t>
      </w:r>
      <w:r w:rsidR="00AD261C" w:rsidRPr="00450098">
        <w:rPr>
          <w:lang w:val="en-US"/>
        </w:rPr>
        <w:t xml:space="preserve"> </w:t>
      </w:r>
      <w:r w:rsidRPr="00450098">
        <w:rPr>
          <w:lang w:val="en-US"/>
        </w:rPr>
        <w:t xml:space="preserve">tree species into plant functional types </w:t>
      </w:r>
      <w:r w:rsidRPr="00450098">
        <w:rPr>
          <w:i/>
          <w:lang w:val="en-US"/>
        </w:rPr>
        <w:t>PFT</w:t>
      </w:r>
      <w:r w:rsidRPr="00450098">
        <w:rPr>
          <w:lang w:val="en-US"/>
        </w:rPr>
        <w:t>, (</w:t>
      </w:r>
      <w:r w:rsidRPr="00450098">
        <w:rPr>
          <w:i/>
          <w:lang w:val="en-US"/>
        </w:rPr>
        <w:t>iii.</w:t>
      </w:r>
      <w:r w:rsidRPr="00450098">
        <w:rPr>
          <w:lang w:val="en-US"/>
        </w:rPr>
        <w:t xml:space="preserve">) and to calibrate and fine-tune some remaining uncertain parameter values. Each tree species has been assigned to one of eight </w:t>
      </w:r>
      <w:r w:rsidRPr="00450098">
        <w:rPr>
          <w:i/>
          <w:lang w:val="en-US"/>
        </w:rPr>
        <w:t>PFT</w:t>
      </w:r>
      <w:r w:rsidRPr="00450098">
        <w:rPr>
          <w:lang w:val="en-US"/>
        </w:rPr>
        <w:t xml:space="preserve">s, corresponding to the species-specific 95% quantiles of both maximum stem diameter increment and maximum tree height. The tree species were divided into three classes of growth rates and four height classes.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BF439C">
        <w:rPr>
          <w:lang w:val="en-US"/>
        </w:rPr>
        <w:t xml:space="preserve">Table </w:t>
      </w:r>
      <w:r w:rsidR="00896708" w:rsidRPr="00BF439C">
        <w:rPr>
          <w:noProof/>
          <w:lang w:val="en-US"/>
        </w:rPr>
        <w:t>1</w:t>
      </w:r>
      <w:r w:rsidR="00896708">
        <w:rPr>
          <w:lang w:val="en-US"/>
        </w:rPr>
        <w:fldChar w:fldCharType="end"/>
      </w:r>
      <w:r w:rsidR="00896708">
        <w:rPr>
          <w:lang w:val="en-US"/>
        </w:rPr>
        <w:t xml:space="preserve"> </w:t>
      </w:r>
      <w:r w:rsidR="006F23A5">
        <w:rPr>
          <w:lang w:val="en-US"/>
        </w:rPr>
        <w:t>shows</w:t>
      </w:r>
      <w:r w:rsidRPr="00450098">
        <w:rPr>
          <w:lang w:val="en-US"/>
        </w:rPr>
        <w:t xml:space="preserve"> the functional traits</w:t>
      </w:r>
      <w:r w:rsidR="00345706">
        <w:rPr>
          <w:lang w:val="en-US"/>
        </w:rPr>
        <w:t xml:space="preserve"> </w:t>
      </w:r>
      <w:r w:rsidRPr="00450098">
        <w:rPr>
          <w:lang w:val="en-US"/>
        </w:rPr>
        <w:t xml:space="preserve">assigned for each </w:t>
      </w:r>
      <w:proofErr w:type="gramStart"/>
      <w:r w:rsidRPr="00450098">
        <w:rPr>
          <w:lang w:val="en-US"/>
        </w:rPr>
        <w:t xml:space="preserve">of the eight </w:t>
      </w:r>
      <w:r w:rsidRPr="00450098">
        <w:rPr>
          <w:i/>
          <w:lang w:val="en-US"/>
        </w:rPr>
        <w:t>PFT</w:t>
      </w:r>
      <w:r w:rsidRPr="00450098">
        <w:rPr>
          <w:lang w:val="en-US"/>
        </w:rPr>
        <w:t>s.</w:t>
      </w:r>
      <w:r w:rsidR="00345706">
        <w:rPr>
          <w:lang w:val="en-US"/>
        </w:rPr>
        <w:t xml:space="preserve">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BF439C">
        <w:rPr>
          <w:lang w:val="en-US"/>
        </w:rPr>
        <w:t xml:space="preserve">Table </w:t>
      </w:r>
      <w:r w:rsidR="00896708" w:rsidRPr="00BF439C">
        <w:rPr>
          <w:noProof/>
          <w:lang w:val="en-US"/>
        </w:rPr>
        <w:t>1</w:t>
      </w:r>
      <w:proofErr w:type="gramEnd"/>
      <w:r w:rsidR="00896708">
        <w:rPr>
          <w:lang w:val="en-US"/>
        </w:rPr>
        <w:fldChar w:fldCharType="end"/>
      </w:r>
      <w:r w:rsidR="00545E7C" w:rsidRPr="00450098">
        <w:rPr>
          <w:lang w:val="en-US"/>
        </w:rPr>
        <w:t xml:space="preserve"> also lists the attribute values of mean aboveground biomass</w:t>
      </w:r>
      <w:r w:rsidR="00545E7C">
        <w:rPr>
          <w:lang w:val="en-US"/>
        </w:rPr>
        <w:t>es</w:t>
      </w:r>
      <w:r w:rsidR="00545E7C" w:rsidRPr="00450098">
        <w:rPr>
          <w:lang w:val="en-US"/>
        </w:rPr>
        <w:t xml:space="preserve"> and </w:t>
      </w:r>
      <w:r w:rsidR="00545E7C">
        <w:rPr>
          <w:lang w:val="en-US"/>
        </w:rPr>
        <w:t xml:space="preserve">of </w:t>
      </w:r>
      <w:r w:rsidR="00545E7C" w:rsidRPr="00450098">
        <w:rPr>
          <w:lang w:val="en-US"/>
        </w:rPr>
        <w:t>mean</w:t>
      </w:r>
      <w:r w:rsidRPr="00450098">
        <w:rPr>
          <w:lang w:val="en-US"/>
        </w:rPr>
        <w:t xml:space="preserve"> tree number</w:t>
      </w:r>
      <w:r w:rsidR="00545E7C">
        <w:rPr>
          <w:lang w:val="en-US"/>
        </w:rPr>
        <w:t>s</w:t>
      </w:r>
      <w:r w:rsidRPr="00450098">
        <w:rPr>
          <w:lang w:val="en-US"/>
        </w:rPr>
        <w:t xml:space="preserve"> calculated from the forest inventory</w:t>
      </w:r>
      <w:r w:rsidR="00345706">
        <w:rPr>
          <w:lang w:val="en-US"/>
        </w:rPr>
        <w:t xml:space="preserve"> plots</w:t>
      </w:r>
      <w:r w:rsidRPr="00450098">
        <w:rPr>
          <w:lang w:val="en-US"/>
        </w:rPr>
        <w:t>.</w:t>
      </w:r>
      <w:r w:rsidR="00FC66B6">
        <w:rPr>
          <w:lang w:val="en-US"/>
        </w:rPr>
        <w:t xml:space="preserve"> </w:t>
      </w:r>
      <w:r w:rsidR="00345706">
        <w:rPr>
          <w:lang w:val="en-US"/>
        </w:rPr>
        <w:t>A few parameters were numerically calibrated (</w:t>
      </w:r>
      <w:proofErr w:type="spellStart"/>
      <w:r w:rsidR="00345706" w:rsidRPr="00450098">
        <w:rPr>
          <w:i/>
          <w:lang w:val="en-US"/>
        </w:rPr>
        <w:t>p</w:t>
      </w:r>
      <w:r w:rsidR="00345706" w:rsidRPr="00450098">
        <w:rPr>
          <w:i/>
          <w:vertAlign w:val="subscript"/>
          <w:lang w:val="en-US"/>
        </w:rPr>
        <w:t>max</w:t>
      </w:r>
      <w:proofErr w:type="spellEnd"/>
      <w:r w:rsidR="00345706">
        <w:rPr>
          <w:i/>
          <w:lang w:val="en-US"/>
        </w:rPr>
        <w:t>,</w:t>
      </w:r>
      <w:r w:rsidR="00345706">
        <w:rPr>
          <w:i/>
          <w:vertAlign w:val="subscript"/>
          <w:lang w:val="en-US"/>
        </w:rPr>
        <w:t xml:space="preserve"> </w:t>
      </w:r>
      <w:proofErr w:type="spellStart"/>
      <w:r w:rsidR="00345706" w:rsidRPr="00450098">
        <w:rPr>
          <w:i/>
          <w:lang w:val="en-US"/>
        </w:rPr>
        <w:t>g</w:t>
      </w:r>
      <w:r w:rsidR="00345706" w:rsidRPr="00450098">
        <w:rPr>
          <w:i/>
          <w:vertAlign w:val="subscript"/>
          <w:lang w:val="en-US"/>
        </w:rPr>
        <w:t>max</w:t>
      </w:r>
      <w:proofErr w:type="spellEnd"/>
      <w:r w:rsidR="00345706" w:rsidRPr="00450098">
        <w:rPr>
          <w:i/>
          <w:lang w:val="en-US"/>
        </w:rPr>
        <w:t xml:space="preserve">, </w:t>
      </w:r>
      <w:proofErr w:type="spellStart"/>
      <w:r w:rsidR="00345706" w:rsidRPr="00450098">
        <w:rPr>
          <w:i/>
          <w:lang w:val="en-US"/>
        </w:rPr>
        <w:t>g</w:t>
      </w:r>
      <w:r w:rsidR="00D04626">
        <w:rPr>
          <w:i/>
          <w:vertAlign w:val="subscript"/>
          <w:lang w:val="en-US"/>
        </w:rPr>
        <w:t>DBH</w:t>
      </w:r>
      <w:r w:rsidR="00345706" w:rsidRPr="00450098">
        <w:rPr>
          <w:i/>
          <w:vertAlign w:val="subscript"/>
          <w:lang w:val="en-US"/>
        </w:rPr>
        <w:t>max</w:t>
      </w:r>
      <w:proofErr w:type="spellEnd"/>
      <w:r w:rsidR="00345706">
        <w:rPr>
          <w:i/>
          <w:lang w:val="en-US"/>
        </w:rPr>
        <w:t>,</w:t>
      </w:r>
      <w:r w:rsidR="00345706">
        <w:rPr>
          <w:i/>
          <w:vertAlign w:val="subscript"/>
          <w:lang w:val="en-US"/>
        </w:rPr>
        <w:t xml:space="preserve"> </w:t>
      </w:r>
      <w:proofErr w:type="spellStart"/>
      <w:r w:rsidR="00345706" w:rsidRPr="00450098">
        <w:rPr>
          <w:i/>
          <w:lang w:val="en-US"/>
        </w:rPr>
        <w:t>N</w:t>
      </w:r>
      <w:r w:rsidR="00345706" w:rsidRPr="00450098">
        <w:rPr>
          <w:i/>
          <w:vertAlign w:val="subscript"/>
          <w:lang w:val="en-US"/>
        </w:rPr>
        <w:t>seed</w:t>
      </w:r>
      <w:proofErr w:type="spellEnd"/>
      <w:r w:rsidR="00345706">
        <w:rPr>
          <w:lang w:val="en-US"/>
        </w:rPr>
        <w:t xml:space="preserve">) using </w:t>
      </w:r>
      <w:r w:rsidR="00345706" w:rsidRPr="00450098">
        <w:rPr>
          <w:lang w:val="en-US"/>
        </w:rPr>
        <w:t xml:space="preserve">the dynamically dimensioned search </w:t>
      </w:r>
      <w:r w:rsidR="00345706" w:rsidRPr="00450098">
        <w:rPr>
          <w:i/>
          <w:lang w:val="en-US"/>
        </w:rPr>
        <w:t>DDS</w:t>
      </w:r>
      <w:r w:rsidR="00345706" w:rsidRPr="00450098">
        <w:rPr>
          <w:lang w:val="en-US"/>
        </w:rPr>
        <w:t xml:space="preserve"> </w:t>
      </w:r>
      <w:r w:rsidR="00345706">
        <w:rPr>
          <w:lang w:val="en-US"/>
        </w:rPr>
        <w:fldChar w:fldCharType="begin" w:fldLock="1"/>
      </w:r>
      <w:r w:rsidR="00345706">
        <w:rPr>
          <w:lang w:val="en-US"/>
        </w:rP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00345706">
        <w:rPr>
          <w:lang w:val="en-US"/>
        </w:rPr>
        <w:fldChar w:fldCharType="separate"/>
      </w:r>
      <w:r w:rsidR="00345706" w:rsidRPr="00E9097D">
        <w:rPr>
          <w:noProof/>
          <w:lang w:val="en-US"/>
        </w:rPr>
        <w:t>(Lehmann and Huth, 2015)</w:t>
      </w:r>
      <w:r w:rsidR="00345706">
        <w:rPr>
          <w:lang w:val="en-US"/>
        </w:rPr>
        <w:fldChar w:fldCharType="end"/>
      </w:r>
      <w:r w:rsidR="00345706">
        <w:rPr>
          <w:lang w:val="en-US"/>
        </w:rPr>
        <w:t xml:space="preserve">. For </w:t>
      </w:r>
      <w:r w:rsidRPr="00450098">
        <w:rPr>
          <w:lang w:val="en-US"/>
        </w:rPr>
        <w:t>the model calibration</w:t>
      </w:r>
      <w:r w:rsidR="00A94302">
        <w:rPr>
          <w:lang w:val="en-US"/>
        </w:rPr>
        <w:t xml:space="preserve"> </w:t>
      </w:r>
      <w:r w:rsidRPr="00450098">
        <w:rPr>
          <w:lang w:val="en-US"/>
        </w:rPr>
        <w:t xml:space="preserve">we </w:t>
      </w:r>
      <w:r w:rsidR="00345706">
        <w:rPr>
          <w:lang w:val="en-US"/>
        </w:rPr>
        <w:t>used</w:t>
      </w:r>
      <w:r w:rsidRPr="00450098">
        <w:rPr>
          <w:lang w:val="en-US"/>
        </w:rPr>
        <w:t xml:space="preserve"> the tree size distribution of each </w:t>
      </w:r>
      <w:r w:rsidRPr="00450098">
        <w:rPr>
          <w:i/>
          <w:lang w:val="en-US"/>
        </w:rPr>
        <w:t>PFT</w:t>
      </w:r>
      <w:r w:rsidRPr="00450098">
        <w:rPr>
          <w:lang w:val="en-US"/>
        </w:rPr>
        <w:t xml:space="preserve"> in order to </w:t>
      </w:r>
      <w:r w:rsidR="00345706">
        <w:rPr>
          <w:lang w:val="en-US"/>
        </w:rPr>
        <w:t>reproduce</w:t>
      </w:r>
      <w:r w:rsidR="00345706" w:rsidRPr="00450098">
        <w:rPr>
          <w:lang w:val="en-US"/>
        </w:rPr>
        <w:t xml:space="preserve"> </w:t>
      </w:r>
      <w:r w:rsidRPr="00450098">
        <w:rPr>
          <w:lang w:val="en-US"/>
        </w:rPr>
        <w:t xml:space="preserve">the forest stand structure as realistically as possible over time </w:t>
      </w:r>
      <w:hyperlink w:anchor="headerA1.1">
        <w:r w:rsidRPr="00450098">
          <w:rPr>
            <w:lang w:val="en-US"/>
          </w:rPr>
          <w:t>(</w:t>
        </w:r>
        <w:r w:rsidR="00AA1A91">
          <w:rPr>
            <w:highlight w:val="yellow"/>
            <w:lang w:val="en-US"/>
          </w:rPr>
          <w:t>figure</w:t>
        </w:r>
        <w:r w:rsidRPr="00BF439C">
          <w:rPr>
            <w:highlight w:val="yellow"/>
            <w:lang w:val="en-US"/>
          </w:rPr>
          <w:t xml:space="preserve"> A1.</w:t>
        </w:r>
        <w:r w:rsidR="00C505A4">
          <w:rPr>
            <w:lang w:val="en-US"/>
          </w:rPr>
          <w:t>x</w:t>
        </w:r>
        <w:r w:rsidRPr="00450098">
          <w:rPr>
            <w:lang w:val="en-US"/>
          </w:rPr>
          <w:t>)</w:t>
        </w:r>
      </w:hyperlink>
      <w:r w:rsidRPr="00450098">
        <w:rPr>
          <w:lang w:val="en-US"/>
        </w:rPr>
        <w:t xml:space="preserve">. </w:t>
      </w:r>
      <w:r w:rsidR="00345706">
        <w:rPr>
          <w:lang w:val="en-US"/>
        </w:rPr>
        <w:t>To compare the simulated results and forest inventory data</w:t>
      </w:r>
      <w:r w:rsidR="00CA2AD5">
        <w:rPr>
          <w:lang w:val="en-US"/>
        </w:rPr>
        <w:t xml:space="preserve"> we visualized both in 1:1 plots. </w:t>
      </w:r>
      <w:r w:rsidRPr="00450098">
        <w:rPr>
          <w:lang w:val="en-US"/>
        </w:rPr>
        <w:t xml:space="preserve">We maximized </w:t>
      </w:r>
      <w:r w:rsidRPr="00450098">
        <w:rPr>
          <w:lang w:val="en-US"/>
        </w:rPr>
        <w:lastRenderedPageBreak/>
        <w:t xml:space="preserve">the </w:t>
      </w:r>
      <w:r w:rsidRPr="00450098">
        <w:rPr>
          <w:i/>
          <w:lang w:val="en-US"/>
        </w:rPr>
        <w:t>R</w:t>
      </w:r>
      <w:r w:rsidRPr="00450098">
        <w:rPr>
          <w:i/>
          <w:vertAlign w:val="superscript"/>
          <w:lang w:val="en-US"/>
        </w:rPr>
        <w:t>2</w:t>
      </w:r>
      <w:r w:rsidRPr="00450098">
        <w:rPr>
          <w:lang w:val="en-US"/>
        </w:rPr>
        <w:t xml:space="preserve">, which is the quotient of the variances of the simulated and observed values </w:t>
      </w:r>
      <w:r w:rsidR="00AB744D">
        <w:rPr>
          <w:lang w:val="en-US"/>
        </w:rPr>
        <w:fldChar w:fldCharType="begin" w:fldLock="1"/>
      </w:r>
      <w:r w:rsidR="00AB744D">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AB744D">
        <w:rPr>
          <w:lang w:val="en-US"/>
        </w:rPr>
        <w:fldChar w:fldCharType="separate"/>
      </w:r>
      <w:r w:rsidR="00AB744D" w:rsidRPr="00AB744D">
        <w:rPr>
          <w:noProof/>
          <w:lang w:val="en-US"/>
        </w:rPr>
        <w:t>(Leyer and Wesche, 2007)</w:t>
      </w:r>
      <w:r w:rsidR="00AB744D">
        <w:rPr>
          <w:lang w:val="en-US"/>
        </w:rPr>
        <w:fldChar w:fldCharType="end"/>
      </w:r>
      <w:r w:rsidR="00FC66B6">
        <w:rPr>
          <w:lang w:val="en-US"/>
        </w:rPr>
        <w:t>.</w:t>
      </w:r>
    </w:p>
    <w:p w:rsidR="00D7084D" w:rsidRPr="00450098" w:rsidRDefault="00A94302">
      <w:pPr>
        <w:rPr>
          <w:lang w:val="en-US"/>
        </w:rPr>
      </w:pPr>
      <w:r>
        <w:rPr>
          <w:lang w:val="en-US"/>
        </w:rPr>
        <w:t>Furthermore</w:t>
      </w:r>
      <w:r w:rsidR="00450098" w:rsidRPr="00450098">
        <w:rPr>
          <w:lang w:val="en-US"/>
        </w:rPr>
        <w:t xml:space="preserve">, </w:t>
      </w:r>
      <w:r w:rsidR="00CA2AD5">
        <w:rPr>
          <w:lang w:val="en-US"/>
        </w:rPr>
        <w:t>a</w:t>
      </w:r>
      <w:r w:rsidR="00D2310C" w:rsidRPr="00450098">
        <w:rPr>
          <w:lang w:val="en-US"/>
        </w:rPr>
        <w:t xml:space="preserve"> management module was added in order to investigate the effects of selective logging. </w:t>
      </w:r>
      <w:r w:rsidR="00D2310C">
        <w:rPr>
          <w:lang w:val="en-US"/>
        </w:rPr>
        <w:t>T</w:t>
      </w:r>
      <w:r>
        <w:rPr>
          <w:lang w:val="en-US"/>
        </w:rPr>
        <w:t>he</w:t>
      </w:r>
      <w:r w:rsidRPr="00450098">
        <w:rPr>
          <w:lang w:val="en-US"/>
        </w:rPr>
        <w:t xml:space="preserve"> </w:t>
      </w:r>
      <w:r w:rsidR="00450098" w:rsidRPr="00450098">
        <w:rPr>
          <w:lang w:val="en-US"/>
        </w:rPr>
        <w:t xml:space="preserve">FORMIND parameters for the management module were determined from the </w:t>
      </w:r>
      <w:r w:rsidRPr="00450098">
        <w:rPr>
          <w:lang w:val="en-US"/>
        </w:rPr>
        <w:t xml:space="preserve">forest inventory data of the </w:t>
      </w:r>
      <w:r w:rsidR="00450098" w:rsidRPr="00450098">
        <w:rPr>
          <w:lang w:val="en-US"/>
        </w:rPr>
        <w:t>T1-</w:t>
      </w:r>
      <w:r w:rsidR="00450098" w:rsidRPr="00450098">
        <w:rPr>
          <w:i/>
          <w:lang w:val="en-US"/>
        </w:rPr>
        <w:t>RIL</w:t>
      </w:r>
      <w:r w:rsidR="00450098" w:rsidRPr="00450098">
        <w:rPr>
          <w:lang w:val="en-US"/>
        </w:rPr>
        <w:t xml:space="preserve"> plots: The proportion</w:t>
      </w:r>
      <w:r w:rsidR="00CA2AD5">
        <w:rPr>
          <w:lang w:val="en-US"/>
        </w:rPr>
        <w:t>s</w:t>
      </w:r>
      <w:r w:rsidR="00450098" w:rsidRPr="00450098">
        <w:rPr>
          <w:lang w:val="en-US"/>
        </w:rPr>
        <w:t xml:space="preserve"> of commercially usable tree species </w:t>
      </w:r>
      <w:r w:rsidR="00CA2AD5">
        <w:rPr>
          <w:lang w:val="en-US"/>
        </w:rPr>
        <w:t>per</w:t>
      </w:r>
      <w:r w:rsidR="00450098" w:rsidRPr="00450098">
        <w:rPr>
          <w:lang w:val="en-US"/>
        </w:rPr>
        <w:t xml:space="preserve"> PFT </w:t>
      </w:r>
      <w:r w:rsidR="00CA2AD5">
        <w:rPr>
          <w:lang w:val="en-US"/>
        </w:rPr>
        <w:t>as well as</w:t>
      </w:r>
      <w:r w:rsidR="00450098" w:rsidRPr="00450098">
        <w:rPr>
          <w:lang w:val="en-US"/>
        </w:rPr>
        <w:t xml:space="preserve"> the minimum </w:t>
      </w:r>
      <w:r w:rsidR="00D04626">
        <w:rPr>
          <w:i/>
          <w:lang w:val="en-US"/>
        </w:rPr>
        <w:t>DBH</w:t>
      </w:r>
      <w:r w:rsidR="00450098" w:rsidRPr="00450098">
        <w:rPr>
          <w:lang w:val="en-US"/>
        </w:rPr>
        <w:t xml:space="preserve"> of the </w:t>
      </w:r>
      <w:r w:rsidR="00726AFB">
        <w:rPr>
          <w:lang w:val="en-US"/>
        </w:rPr>
        <w:t>harvestable</w:t>
      </w:r>
      <w:r w:rsidR="00450098" w:rsidRPr="00450098">
        <w:rPr>
          <w:lang w:val="en-US"/>
        </w:rPr>
        <w:t xml:space="preserve"> </w:t>
      </w:r>
      <w:r w:rsidR="000E6842">
        <w:rPr>
          <w:lang w:val="en-US"/>
        </w:rPr>
        <w:t xml:space="preserve">commercial </w:t>
      </w:r>
      <w:r w:rsidR="00450098" w:rsidRPr="00450098">
        <w:rPr>
          <w:lang w:val="en-US"/>
        </w:rPr>
        <w:t xml:space="preserve">trees </w:t>
      </w:r>
      <w:r w:rsidR="00CA2AD5">
        <w:rPr>
          <w:lang w:val="en-US"/>
        </w:rPr>
        <w:t>(</w:t>
      </w:r>
      <w:r w:rsidR="00450098" w:rsidRPr="00450098">
        <w:rPr>
          <w:lang w:val="en-US"/>
        </w:rPr>
        <w:t>average of 0.55m</w:t>
      </w:r>
      <w:r w:rsidR="00CA2AD5">
        <w:rPr>
          <w:lang w:val="en-US"/>
        </w:rPr>
        <w:t>) were</w:t>
      </w:r>
      <w:r w:rsidR="00450098" w:rsidRPr="00450098">
        <w:rPr>
          <w:lang w:val="en-US"/>
        </w:rPr>
        <w:t xml:space="preserve"> calculated. The parameter </w:t>
      </w:r>
      <w:r w:rsidR="00450098" w:rsidRPr="00450098">
        <w:rPr>
          <w:i/>
          <w:lang w:val="en-US"/>
        </w:rPr>
        <w:t>dam</w:t>
      </w:r>
      <w:r w:rsidR="00450098" w:rsidRPr="00450098">
        <w:rPr>
          <w:i/>
          <w:vertAlign w:val="subscript"/>
          <w:lang w:val="en-US"/>
        </w:rPr>
        <w:t>1</w:t>
      </w:r>
      <w:r w:rsidR="00450098" w:rsidRPr="00450098">
        <w:rPr>
          <w:lang w:val="en-US"/>
        </w:rPr>
        <w:t xml:space="preserve"> </w:t>
      </w:r>
      <w:r w:rsidR="00CA2AD5">
        <w:rPr>
          <w:lang w:val="en-US"/>
        </w:rPr>
        <w:t>describes</w:t>
      </w:r>
      <w:r w:rsidR="00CA2AD5" w:rsidRPr="00450098">
        <w:rPr>
          <w:lang w:val="en-US"/>
        </w:rPr>
        <w:t xml:space="preserve"> </w:t>
      </w:r>
      <w:r w:rsidR="00450098" w:rsidRPr="00450098">
        <w:rPr>
          <w:lang w:val="en-US"/>
        </w:rPr>
        <w:t xml:space="preserve">the proportion of damaged trees in the residual forest stand per stem diameter class </w:t>
      </w:r>
      <w:proofErr w:type="spellStart"/>
      <w:r w:rsidR="00450098" w:rsidRPr="00450098">
        <w:rPr>
          <w:i/>
          <w:lang w:val="en-US"/>
        </w:rPr>
        <w:t>dam</w:t>
      </w:r>
      <w:r w:rsidR="00450098" w:rsidRPr="00450098">
        <w:rPr>
          <w:i/>
          <w:vertAlign w:val="subscript"/>
          <w:lang w:val="en-US"/>
        </w:rPr>
        <w:t>dia</w:t>
      </w:r>
      <w:proofErr w:type="spellEnd"/>
      <w:r w:rsidR="00450098" w:rsidRPr="00450098">
        <w:rPr>
          <w:lang w:val="en-US"/>
        </w:rPr>
        <w:t xml:space="preserve"> during a selective logging event. We have determined </w:t>
      </w:r>
      <w:r w:rsidR="0080016B">
        <w:rPr>
          <w:lang w:val="en-US"/>
        </w:rPr>
        <w:t>this</w:t>
      </w:r>
      <w:r w:rsidR="0080016B" w:rsidRPr="00450098">
        <w:rPr>
          <w:lang w:val="en-US"/>
        </w:rPr>
        <w:t xml:space="preserve"> </w:t>
      </w:r>
      <w:r w:rsidR="00450098" w:rsidRPr="00450098">
        <w:rPr>
          <w:lang w:val="en-US"/>
        </w:rPr>
        <w:t xml:space="preserve">proportion of </w:t>
      </w:r>
      <w:r w:rsidR="00AD261C">
        <w:rPr>
          <w:lang w:val="en-US"/>
        </w:rPr>
        <w:t>damage</w:t>
      </w:r>
      <w:r w:rsidR="00AD261C" w:rsidRPr="00450098">
        <w:rPr>
          <w:lang w:val="en-US"/>
        </w:rPr>
        <w:t xml:space="preserve"> </w:t>
      </w:r>
      <w:r w:rsidR="0080016B">
        <w:rPr>
          <w:lang w:val="en-US"/>
        </w:rPr>
        <w:t>out of the inventory data</w:t>
      </w:r>
      <w:r w:rsidR="00450098" w:rsidRPr="00450098">
        <w:rPr>
          <w:lang w:val="en-US"/>
        </w:rPr>
        <w:t>.</w:t>
      </w:r>
      <w:r w:rsidR="0080016B">
        <w:rPr>
          <w:lang w:val="en-US"/>
        </w:rPr>
        <w:t xml:space="preserve"> </w:t>
      </w:r>
      <w:r w:rsidR="00D2310C" w:rsidRPr="00D2310C">
        <w:rPr>
          <w:lang w:val="en-US"/>
        </w:rPr>
        <w:t xml:space="preserve">The </w:t>
      </w:r>
      <w:r w:rsidR="00935DAD">
        <w:rPr>
          <w:lang w:val="en-US"/>
        </w:rPr>
        <w:t xml:space="preserve">simulation results </w:t>
      </w:r>
      <w:r w:rsidR="00D2310C" w:rsidRPr="00D2310C">
        <w:rPr>
          <w:lang w:val="en-US"/>
        </w:rPr>
        <w:t xml:space="preserve">of this scenario were compared with </w:t>
      </w:r>
      <w:r w:rsidR="00D2310C">
        <w:rPr>
          <w:lang w:val="en-US"/>
        </w:rPr>
        <w:t>forest inventory</w:t>
      </w:r>
      <w:r w:rsidR="00D2310C" w:rsidRPr="00D2310C">
        <w:rPr>
          <w:lang w:val="en-US"/>
        </w:rPr>
        <w:t xml:space="preserve"> data from the </w:t>
      </w:r>
      <w:r w:rsidR="00912A12">
        <w:rPr>
          <w:lang w:val="en-US"/>
        </w:rPr>
        <w:t>logged</w:t>
      </w:r>
      <w:r w:rsidR="00D2310C" w:rsidRPr="00D2310C">
        <w:rPr>
          <w:lang w:val="en-US"/>
        </w:rPr>
        <w:t xml:space="preserve"> plots</w:t>
      </w:r>
      <w:r w:rsidR="00912A12">
        <w:rPr>
          <w:lang w:val="en-US"/>
        </w:rPr>
        <w:t xml:space="preserve"> (T1 plots)</w:t>
      </w:r>
      <w:r w:rsidR="00D2310C" w:rsidRPr="00450098">
        <w:rPr>
          <w:lang w:val="en-US"/>
        </w:rPr>
        <w:t xml:space="preserve">, such as the </w:t>
      </w:r>
      <w:r w:rsidR="00D2310C">
        <w:rPr>
          <w:lang w:val="en-US"/>
        </w:rPr>
        <w:t>stem</w:t>
      </w:r>
      <w:r w:rsidR="00D2310C" w:rsidRPr="00450098">
        <w:rPr>
          <w:lang w:val="en-US"/>
        </w:rPr>
        <w:t xml:space="preserve"> number and stem volume of the harvested commercial trees as well as the loss of the </w:t>
      </w:r>
      <w:r w:rsidR="004B7086">
        <w:rPr>
          <w:lang w:val="en-US"/>
        </w:rPr>
        <w:t>mean aboveground forest biomass</w:t>
      </w:r>
      <w:r w:rsidR="00D2310C" w:rsidRPr="00450098">
        <w:rPr>
          <w:lang w:val="en-US"/>
        </w:rPr>
        <w:t>.</w:t>
      </w:r>
      <w:r w:rsidR="00D2310C">
        <w:rPr>
          <w:lang w:val="en-US"/>
        </w:rPr>
        <w:t xml:space="preserve"> </w:t>
      </w:r>
      <w:r w:rsidR="00450098" w:rsidRPr="00450098">
        <w:rPr>
          <w:lang w:val="en-US"/>
        </w:rPr>
        <w:t xml:space="preserve">For </w:t>
      </w:r>
      <w:r w:rsidR="00912A12">
        <w:rPr>
          <w:lang w:val="en-US"/>
        </w:rPr>
        <w:t>more</w:t>
      </w:r>
      <w:r w:rsidR="00912A12" w:rsidRPr="00450098">
        <w:rPr>
          <w:lang w:val="en-US"/>
        </w:rPr>
        <w:t xml:space="preserve"> </w:t>
      </w:r>
      <w:r w:rsidR="00450098" w:rsidRPr="00450098">
        <w:rPr>
          <w:lang w:val="en-US"/>
        </w:rPr>
        <w:t xml:space="preserve">information about the parameterization, please, see </w:t>
      </w:r>
      <w:hyperlink w:anchor="headerA1">
        <w:r w:rsidR="00450098" w:rsidRPr="00BF439C">
          <w:rPr>
            <w:highlight w:val="yellow"/>
            <w:lang w:val="en-US"/>
          </w:rPr>
          <w:t>Appendix A1</w:t>
        </w:r>
      </w:hyperlink>
      <w:r w:rsidR="00450098" w:rsidRPr="00450098">
        <w:rPr>
          <w:lang w:val="en-US"/>
        </w:rPr>
        <w:t>.</w:t>
      </w:r>
      <w:r w:rsidR="0080016B">
        <w:rPr>
          <w:lang w:val="en-US"/>
        </w:rPr>
        <w:t xml:space="preserve"> </w:t>
      </w:r>
    </w:p>
    <w:p w:rsidR="00896708" w:rsidRPr="00BF439C" w:rsidRDefault="00896708" w:rsidP="00BF439C">
      <w:pPr>
        <w:pStyle w:val="Beschriftung1"/>
        <w:rPr>
          <w:lang w:val="en-US"/>
        </w:rPr>
      </w:pPr>
      <w:bookmarkStart w:id="9" w:name="_Ref508619521"/>
      <w:r w:rsidRPr="00BF439C">
        <w:rPr>
          <w:lang w:val="en-US"/>
        </w:rPr>
        <w:t xml:space="preserve">Table </w:t>
      </w:r>
      <w:r>
        <w:fldChar w:fldCharType="begin"/>
      </w:r>
      <w:r w:rsidRPr="00BF439C">
        <w:rPr>
          <w:lang w:val="en-US"/>
        </w:rPr>
        <w:instrText xml:space="preserve"> SEQ Table \* ARABIC </w:instrText>
      </w:r>
      <w:r>
        <w:fldChar w:fldCharType="separate"/>
      </w:r>
      <w:r w:rsidRPr="00BF439C">
        <w:rPr>
          <w:noProof/>
          <w:lang w:val="en-US"/>
        </w:rPr>
        <w:t>1</w:t>
      </w:r>
      <w:r>
        <w:fldChar w:fldCharType="end"/>
      </w:r>
      <w:bookmarkEnd w:id="9"/>
      <w:r w:rsidRPr="00BF439C">
        <w:rPr>
          <w:lang w:val="en-US"/>
        </w:rPr>
        <w:t>:</w:t>
      </w:r>
      <w:r w:rsidRPr="00896708">
        <w:rPr>
          <w:lang w:val="en-US"/>
        </w:rPr>
        <w:t xml:space="preserve"> </w:t>
      </w:r>
      <w:r w:rsidRPr="00450098">
        <w:rPr>
          <w:lang w:val="en-US"/>
        </w:rPr>
        <w:t xml:space="preserve">Grouping of tree species into eight plant function types </w:t>
      </w:r>
      <w:r w:rsidRPr="00450098">
        <w:rPr>
          <w:i/>
          <w:lang w:val="en-US"/>
        </w:rPr>
        <w:t>PFT</w:t>
      </w:r>
      <w:r w:rsidRPr="00450098">
        <w:rPr>
          <w:lang w:val="en-US"/>
        </w:rPr>
        <w:t xml:space="preserve"> for the Paracou test site</w:t>
      </w:r>
      <w:r>
        <w:rPr>
          <w:lang w:val="en-US"/>
        </w:rPr>
        <w:t xml:space="preserve"> (T0-control plots)</w:t>
      </w:r>
      <w:r w:rsidRPr="00450098">
        <w:rPr>
          <w:lang w:val="en-US"/>
        </w:rPr>
        <w:t xml:space="preserve">. </w:t>
      </w:r>
      <w:r w:rsidRPr="00327434">
        <w:rPr>
          <w:lang w:val="en-US"/>
        </w:rPr>
        <w:t xml:space="preserve">Functional traits were assigned to each </w:t>
      </w:r>
      <w:r w:rsidRPr="00292F03">
        <w:rPr>
          <w:i/>
          <w:lang w:val="en-US"/>
        </w:rPr>
        <w:t>PFT</w:t>
      </w:r>
      <w:r w:rsidRPr="00327434">
        <w:rPr>
          <w:lang w:val="en-US"/>
        </w:rPr>
        <w:t>. Besides, attribute values of the mean aboveground biomass, mean basal area, and mea</w:t>
      </w:r>
      <w:r>
        <w:rPr>
          <w:lang w:val="en-US"/>
        </w:rPr>
        <w:t>n stem number were calculated (a</w:t>
      </w:r>
      <w:r w:rsidRPr="00327434">
        <w:rPr>
          <w:lang w:val="en-US"/>
        </w:rPr>
        <w:t>veraged over all fo</w:t>
      </w:r>
      <w:r>
        <w:rPr>
          <w:lang w:val="en-US"/>
        </w:rPr>
        <w:t xml:space="preserve">rest inventory years 1984-2016; </w:t>
      </w:r>
      <w:r w:rsidRPr="00292F03">
        <w:rPr>
          <w:i/>
          <w:lang w:val="en-US"/>
        </w:rPr>
        <w:t>ODM</w:t>
      </w:r>
      <w:r w:rsidRPr="00292F03">
        <w:rPr>
          <w:lang w:val="en-US"/>
        </w:rPr>
        <w:t>: organic dry matter).</w:t>
      </w:r>
    </w:p>
    <w:tbl>
      <w:tblPr>
        <w:tblW w:w="4945" w:type="pct"/>
        <w:tblLook w:val="07E0" w:firstRow="1" w:lastRow="1" w:firstColumn="1" w:lastColumn="1" w:noHBand="1" w:noVBand="1"/>
      </w:tblPr>
      <w:tblGrid>
        <w:gridCol w:w="573"/>
        <w:gridCol w:w="1122"/>
        <w:gridCol w:w="1537"/>
        <w:gridCol w:w="1172"/>
        <w:gridCol w:w="1725"/>
        <w:gridCol w:w="1725"/>
        <w:gridCol w:w="1611"/>
      </w:tblGrid>
      <w:tr w:rsidR="00177113" w:rsidRPr="003E7649" w:rsidTr="00BF439C">
        <w:trPr>
          <w:trHeight w:val="283"/>
        </w:trPr>
        <w:tc>
          <w:tcPr>
            <w:tcW w:w="303"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PFT</w:t>
            </w:r>
          </w:p>
        </w:tc>
        <w:tc>
          <w:tcPr>
            <w:tcW w:w="593"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uccessional</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state</w:t>
            </w:r>
            <w:proofErr w:type="spellEnd"/>
          </w:p>
        </w:tc>
        <w:tc>
          <w:tcPr>
            <w:tcW w:w="812"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growth</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tes</w:t>
            </w:r>
            <w:proofErr w:type="spellEnd"/>
          </w:p>
        </w:tc>
        <w:tc>
          <w:tcPr>
            <w:tcW w:w="619"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tratification</w:t>
            </w:r>
            <w:proofErr w:type="spellEnd"/>
          </w:p>
        </w:tc>
        <w:tc>
          <w:tcPr>
            <w:tcW w:w="911" w:type="pct"/>
            <w:tcBorders>
              <w:bottom w:val="single" w:sz="4" w:space="0" w:color="auto"/>
            </w:tcBorders>
            <w:vAlign w:val="bottom"/>
          </w:tcPr>
          <w:p w:rsidR="00D7084D" w:rsidRPr="00725E78" w:rsidRDefault="00450098" w:rsidP="00BF439C">
            <w:pPr>
              <w:pStyle w:val="Tablestyle"/>
              <w:ind w:left="36" w:hanging="36"/>
              <w:rPr>
                <w:rFonts w:asciiTheme="minorHAnsi" w:hAnsiTheme="minorHAnsi"/>
                <w:sz w:val="18"/>
                <w:szCs w:val="18"/>
              </w:rPr>
            </w:pPr>
            <w:r w:rsidRPr="00725E78">
              <w:rPr>
                <w:rFonts w:asciiTheme="minorHAnsi" w:hAnsiTheme="minorHAnsi"/>
                <w:sz w:val="18"/>
                <w:szCs w:val="18"/>
              </w:rPr>
              <w:t xml:space="preserve"> </w:t>
            </w: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stem</w:t>
            </w:r>
            <w:proofErr w:type="spellEnd"/>
            <w:r w:rsidR="00744319" w:rsidRPr="00725E78">
              <w:rPr>
                <w:rFonts w:asciiTheme="minorHAnsi" w:hAnsiTheme="minorHAnsi"/>
                <w:sz w:val="18"/>
                <w:szCs w:val="18"/>
              </w:rPr>
              <w:t xml:space="preserve"> </w:t>
            </w:r>
            <w:proofErr w:type="spellStart"/>
            <w:r w:rsidR="00744319" w:rsidRPr="00725E78">
              <w:rPr>
                <w:rFonts w:asciiTheme="minorHAnsi" w:hAnsiTheme="minorHAnsi"/>
                <w:sz w:val="18"/>
                <w:szCs w:val="18"/>
              </w:rPr>
              <w:t>number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ha</w:t>
            </w:r>
            <w:r w:rsidRPr="00725E78">
              <w:rPr>
                <w:rFonts w:asciiTheme="minorHAnsi" w:hAnsiTheme="minorHAnsi"/>
                <w:sz w:val="18"/>
                <w:szCs w:val="18"/>
                <w:vertAlign w:val="superscript"/>
              </w:rPr>
              <w:t>-1</w:t>
            </w:r>
            <w:r w:rsidRPr="00725E78">
              <w:rPr>
                <w:rFonts w:asciiTheme="minorHAnsi" w:hAnsiTheme="minorHAnsi"/>
                <w:sz w:val="18"/>
                <w:szCs w:val="18"/>
              </w:rPr>
              <w:t>]</w:t>
            </w:r>
          </w:p>
        </w:tc>
        <w:tc>
          <w:tcPr>
            <w:tcW w:w="911"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biomas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w:t>
            </w:r>
            <w:proofErr w:type="spellStart"/>
            <w:r w:rsidRPr="00725E78">
              <w:rPr>
                <w:rFonts w:asciiTheme="minorHAnsi" w:hAnsiTheme="minorHAnsi"/>
                <w:sz w:val="18"/>
                <w:szCs w:val="18"/>
              </w:rPr>
              <w:t>t</w:t>
            </w:r>
            <w:r w:rsidRPr="00725E78">
              <w:rPr>
                <w:rFonts w:asciiTheme="minorHAnsi" w:hAnsiTheme="minorHAnsi"/>
                <w:sz w:val="18"/>
                <w:szCs w:val="18"/>
                <w:vertAlign w:val="subscript"/>
              </w:rPr>
              <w:t>ODM</w:t>
            </w:r>
            <w:proofErr w:type="spellEnd"/>
            <w:r w:rsidRPr="00725E78">
              <w:rPr>
                <w:rFonts w:asciiTheme="minorHAnsi" w:hAnsiTheme="minorHAnsi"/>
                <w:sz w:val="18"/>
                <w:szCs w:val="18"/>
              </w:rPr>
              <w:t>/ha]</w:t>
            </w:r>
          </w:p>
        </w:tc>
        <w:tc>
          <w:tcPr>
            <w:tcW w:w="851"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lang w:val="en-US"/>
              </w:rPr>
            </w:pPr>
            <w:r w:rsidRPr="00725E78">
              <w:rPr>
                <w:rFonts w:asciiTheme="minorHAnsi" w:hAnsiTheme="minorHAnsi"/>
                <w:sz w:val="18"/>
                <w:szCs w:val="18"/>
                <w:lang w:val="en-US"/>
              </w:rPr>
              <w:t xml:space="preserve">mean </w:t>
            </w:r>
            <w:r w:rsidR="00744319" w:rsidRPr="00725E78">
              <w:rPr>
                <w:rFonts w:asciiTheme="minorHAnsi" w:hAnsiTheme="minorHAnsi"/>
                <w:sz w:val="18"/>
                <w:szCs w:val="18"/>
                <w:lang w:val="en-US"/>
              </w:rPr>
              <w:t xml:space="preserve">basal area </w:t>
            </w:r>
            <w:r w:rsidRPr="00725E78">
              <w:rPr>
                <w:rFonts w:asciiTheme="minorHAnsi" w:hAnsiTheme="minorHAnsi"/>
                <w:sz w:val="18"/>
                <w:szCs w:val="18"/>
                <w:lang w:val="en-US"/>
              </w:rPr>
              <w:t>[m</w:t>
            </w:r>
            <w:r w:rsidRPr="00725E78">
              <w:rPr>
                <w:rFonts w:asciiTheme="minorHAnsi" w:hAnsiTheme="minorHAnsi"/>
                <w:sz w:val="18"/>
                <w:szCs w:val="18"/>
                <w:vertAlign w:val="superscript"/>
                <w:lang w:val="en-US"/>
              </w:rPr>
              <w:t>2</w:t>
            </w:r>
            <w:r w:rsidRPr="00725E78">
              <w:rPr>
                <w:rFonts w:asciiTheme="minorHAnsi" w:hAnsiTheme="minorHAnsi"/>
                <w:sz w:val="18"/>
                <w:szCs w:val="18"/>
                <w:lang w:val="en-US"/>
              </w:rPr>
              <w:t>/ha]</w:t>
            </w:r>
          </w:p>
        </w:tc>
      </w:tr>
      <w:tr w:rsidR="00725E78" w:rsidRPr="00CF247C" w:rsidTr="00BF439C">
        <w:trPr>
          <w:trHeight w:val="283"/>
        </w:trPr>
        <w:tc>
          <w:tcPr>
            <w:tcW w:w="303"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w:t>
            </w:r>
          </w:p>
        </w:tc>
        <w:tc>
          <w:tcPr>
            <w:tcW w:w="593" w:type="pct"/>
            <w:tcBorders>
              <w:top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Borders>
              <w:top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Borders>
              <w:top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under</w:t>
            </w:r>
            <w:proofErr w:type="spellEnd"/>
            <w:r w:rsidRPr="00725E78">
              <w:rPr>
                <w:rFonts w:asciiTheme="minorHAnsi" w:hAnsiTheme="minorHAnsi"/>
                <w:sz w:val="18"/>
                <w:szCs w:val="18"/>
              </w:rPr>
              <w:t>-story</w:t>
            </w:r>
          </w:p>
        </w:tc>
        <w:tc>
          <w:tcPr>
            <w:tcW w:w="911"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11</w:t>
            </w:r>
          </w:p>
        </w:tc>
        <w:tc>
          <w:tcPr>
            <w:tcW w:w="911"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20</w:t>
            </w:r>
          </w:p>
        </w:tc>
        <w:tc>
          <w:tcPr>
            <w:tcW w:w="851"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02</w:t>
            </w:r>
          </w:p>
        </w:tc>
      </w:tr>
      <w:tr w:rsidR="00725E78" w:rsidRPr="00CF247C" w:rsidTr="00BF439C">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36.63</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9.23</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05</w:t>
            </w:r>
          </w:p>
        </w:tc>
      </w:tr>
      <w:tr w:rsidR="00725E78" w:rsidRPr="00CF247C" w:rsidTr="00BF439C">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07</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91</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38</w:t>
            </w:r>
          </w:p>
        </w:tc>
      </w:tr>
      <w:tr w:rsidR="00725E78" w:rsidRPr="00CF247C" w:rsidTr="00BF439C">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4</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20</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0</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19</w:t>
            </w:r>
          </w:p>
        </w:tc>
      </w:tr>
      <w:tr w:rsidR="00725E78" w:rsidRPr="00CF247C" w:rsidTr="00BF439C">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4.59</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22.86</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09</w:t>
            </w:r>
          </w:p>
        </w:tc>
      </w:tr>
      <w:tr w:rsidR="00725E78" w:rsidRPr="00CF247C" w:rsidTr="00BF439C">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6</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4.64</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84.91</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25</w:t>
            </w:r>
          </w:p>
        </w:tc>
      </w:tr>
      <w:tr w:rsidR="00725E78" w:rsidRPr="00CF247C" w:rsidTr="00BF439C">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7</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6.90</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4.32</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4</w:t>
            </w:r>
          </w:p>
        </w:tc>
      </w:tr>
      <w:tr w:rsidR="00725E78" w:rsidRPr="00CF247C" w:rsidTr="00BF439C">
        <w:trPr>
          <w:trHeight w:val="283"/>
        </w:trPr>
        <w:tc>
          <w:tcPr>
            <w:tcW w:w="303"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w:t>
            </w:r>
          </w:p>
        </w:tc>
        <w:tc>
          <w:tcPr>
            <w:tcW w:w="593" w:type="pct"/>
            <w:tcBorders>
              <w:bottom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Borders>
              <w:bottom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whole</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nge</w:t>
            </w:r>
            <w:proofErr w:type="spellEnd"/>
          </w:p>
        </w:tc>
        <w:tc>
          <w:tcPr>
            <w:tcW w:w="619" w:type="pct"/>
            <w:tcBorders>
              <w:bottom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emergent</w:t>
            </w:r>
            <w:proofErr w:type="spellEnd"/>
          </w:p>
        </w:tc>
        <w:tc>
          <w:tcPr>
            <w:tcW w:w="911"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50</w:t>
            </w:r>
          </w:p>
        </w:tc>
        <w:tc>
          <w:tcPr>
            <w:tcW w:w="911"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0.68</w:t>
            </w:r>
          </w:p>
        </w:tc>
        <w:tc>
          <w:tcPr>
            <w:tcW w:w="851"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40</w:t>
            </w:r>
          </w:p>
        </w:tc>
      </w:tr>
      <w:tr w:rsidR="00725E78" w:rsidRPr="00CF247C" w:rsidTr="00BF439C">
        <w:trPr>
          <w:trHeight w:val="283"/>
        </w:trPr>
        <w:tc>
          <w:tcPr>
            <w:tcW w:w="303" w:type="pct"/>
            <w:tcBorders>
              <w:top w:val="single" w:sz="4" w:space="0" w:color="auto"/>
            </w:tcBorders>
          </w:tcPr>
          <w:p w:rsidR="00744319" w:rsidRPr="00725E78" w:rsidRDefault="00744319" w:rsidP="00725E78">
            <w:pPr>
              <w:pStyle w:val="Tablestyle"/>
              <w:rPr>
                <w:rFonts w:asciiTheme="minorHAnsi" w:hAnsiTheme="minorHAnsi"/>
                <w:sz w:val="18"/>
                <w:szCs w:val="18"/>
              </w:rPr>
            </w:pPr>
            <w:r w:rsidRPr="00725E78">
              <w:rPr>
                <w:rFonts w:asciiTheme="minorHAnsi" w:hAnsiTheme="minorHAnsi"/>
                <w:sz w:val="18"/>
                <w:szCs w:val="18"/>
              </w:rPr>
              <w:t>total</w:t>
            </w:r>
          </w:p>
        </w:tc>
        <w:tc>
          <w:tcPr>
            <w:tcW w:w="593" w:type="pct"/>
            <w:tcBorders>
              <w:top w:val="single" w:sz="4" w:space="0" w:color="auto"/>
            </w:tcBorders>
          </w:tcPr>
          <w:p w:rsidR="00744319" w:rsidRPr="00725E78" w:rsidRDefault="00744319" w:rsidP="00725E78">
            <w:pPr>
              <w:pStyle w:val="Tablestyle"/>
              <w:rPr>
                <w:rFonts w:asciiTheme="minorHAnsi" w:hAnsiTheme="minorHAnsi"/>
                <w:sz w:val="18"/>
                <w:szCs w:val="18"/>
              </w:rPr>
            </w:pPr>
          </w:p>
        </w:tc>
        <w:tc>
          <w:tcPr>
            <w:tcW w:w="812" w:type="pct"/>
            <w:tcBorders>
              <w:top w:val="single" w:sz="4" w:space="0" w:color="auto"/>
            </w:tcBorders>
          </w:tcPr>
          <w:p w:rsidR="00744319" w:rsidRPr="00725E78" w:rsidRDefault="00744319" w:rsidP="00725E78">
            <w:pPr>
              <w:pStyle w:val="Tablestyle"/>
              <w:rPr>
                <w:rFonts w:asciiTheme="minorHAnsi" w:hAnsiTheme="minorHAnsi"/>
                <w:sz w:val="18"/>
                <w:szCs w:val="18"/>
              </w:rPr>
            </w:pPr>
          </w:p>
        </w:tc>
        <w:tc>
          <w:tcPr>
            <w:tcW w:w="619" w:type="pct"/>
            <w:tcBorders>
              <w:top w:val="single" w:sz="4" w:space="0" w:color="auto"/>
            </w:tcBorders>
          </w:tcPr>
          <w:p w:rsidR="00744319" w:rsidRPr="00725E78" w:rsidRDefault="00744319" w:rsidP="00725E78">
            <w:pPr>
              <w:pStyle w:val="Tablestyle"/>
              <w:rPr>
                <w:rFonts w:asciiTheme="minorHAnsi" w:hAnsiTheme="minorHAnsi"/>
                <w:sz w:val="18"/>
                <w:szCs w:val="18"/>
              </w:rPr>
            </w:pPr>
          </w:p>
        </w:tc>
        <w:tc>
          <w:tcPr>
            <w:tcW w:w="911" w:type="pct"/>
            <w:tcBorders>
              <w:top w:val="single" w:sz="4" w:space="0" w:color="auto"/>
            </w:tcBorders>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620.64</w:t>
            </w:r>
          </w:p>
        </w:tc>
        <w:tc>
          <w:tcPr>
            <w:tcW w:w="911" w:type="pct"/>
            <w:tcBorders>
              <w:top w:val="single" w:sz="4" w:space="0" w:color="auto"/>
            </w:tcBorders>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417.81</w:t>
            </w:r>
          </w:p>
        </w:tc>
        <w:tc>
          <w:tcPr>
            <w:tcW w:w="851" w:type="pct"/>
            <w:tcBorders>
              <w:top w:val="single" w:sz="4" w:space="0" w:color="auto"/>
            </w:tcBorders>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30.72</w:t>
            </w:r>
          </w:p>
        </w:tc>
      </w:tr>
    </w:tbl>
    <w:p w:rsidR="00D7084D" w:rsidRDefault="00C07449" w:rsidP="002C753F">
      <w:pPr>
        <w:pStyle w:val="berschrift2"/>
      </w:pPr>
      <w:bookmarkStart w:id="10" w:name="the-simulation-experiment-disturbance-by"/>
      <w:bookmarkEnd w:id="10"/>
      <w:r>
        <w:t xml:space="preserve">2.4 </w:t>
      </w:r>
      <w:r w:rsidR="00912A12">
        <w:t>Simulation of different</w:t>
      </w:r>
      <w:r w:rsidR="00450098" w:rsidRPr="00450098">
        <w:t xml:space="preserve"> selective logging</w:t>
      </w:r>
      <w:r w:rsidR="00912A12">
        <w:t xml:space="preserve"> intensities</w:t>
      </w:r>
    </w:p>
    <w:p w:rsidR="00B02FF6" w:rsidRDefault="00A320EA" w:rsidP="00B02FF6">
      <w:pPr>
        <w:rPr>
          <w:lang w:val="en-US"/>
        </w:rPr>
      </w:pPr>
      <w:r w:rsidRPr="00450098">
        <w:rPr>
          <w:lang w:val="en-US"/>
        </w:rPr>
        <w:t>For the simulation</w:t>
      </w:r>
      <w:r>
        <w:rPr>
          <w:lang w:val="en-US"/>
        </w:rPr>
        <w:t xml:space="preserve"> of selective logging</w:t>
      </w:r>
      <w:r w:rsidRPr="00450098">
        <w:rPr>
          <w:lang w:val="en-US"/>
        </w:rPr>
        <w:t xml:space="preserve"> we switched on the management module and simulated </w:t>
      </w:r>
      <w:r>
        <w:rPr>
          <w:lang w:val="en-US"/>
        </w:rPr>
        <w:t>a single</w:t>
      </w:r>
      <w:r w:rsidRPr="00450098">
        <w:rPr>
          <w:lang w:val="en-US"/>
        </w:rPr>
        <w:t xml:space="preserve"> logging event. </w:t>
      </w:r>
      <w:r>
        <w:rPr>
          <w:lang w:val="en-US"/>
        </w:rPr>
        <w:t xml:space="preserve">To simulate different selective logging intensities we varied the </w:t>
      </w:r>
      <w:r w:rsidR="00D04626">
        <w:rPr>
          <w:i/>
          <w:lang w:val="en-US"/>
        </w:rPr>
        <w:t>DBH</w:t>
      </w:r>
      <w:r>
        <w:rPr>
          <w:lang w:val="en-US"/>
        </w:rPr>
        <w:t xml:space="preserve"> of lower cutting threshold</w:t>
      </w:r>
      <w:r w:rsidRPr="00844369">
        <w:rPr>
          <w:lang w:val="en-US"/>
        </w:rPr>
        <w:t xml:space="preserve"> </w:t>
      </w:r>
      <w:r w:rsidR="008E430B">
        <w:rPr>
          <w:lang w:val="en-US"/>
        </w:rPr>
        <w:t xml:space="preserve">(minimum </w:t>
      </w:r>
      <w:r w:rsidR="00D04626">
        <w:rPr>
          <w:i/>
          <w:lang w:val="en-US"/>
        </w:rPr>
        <w:t>DBH</w:t>
      </w:r>
      <w:r w:rsidR="008E430B">
        <w:rPr>
          <w:lang w:val="en-US"/>
        </w:rPr>
        <w:t xml:space="preserve"> of harvestable commercial trees) </w:t>
      </w:r>
      <w:r>
        <w:rPr>
          <w:lang w:val="en-US"/>
        </w:rPr>
        <w:t>in the interval 0.1m-1.0m</w:t>
      </w:r>
      <w:r w:rsidRPr="00844369">
        <w:rPr>
          <w:lang w:val="en-US"/>
        </w:rPr>
        <w:t xml:space="preserve"> in 0.1m</w:t>
      </w:r>
      <w:r>
        <w:rPr>
          <w:lang w:val="en-US"/>
        </w:rPr>
        <w:t>-steps</w:t>
      </w:r>
      <w:r w:rsidRPr="00844369">
        <w:rPr>
          <w:lang w:val="en-US"/>
        </w:rPr>
        <w:t>.</w:t>
      </w:r>
      <w:r w:rsidR="008E430B">
        <w:rPr>
          <w:lang w:val="en-US"/>
        </w:rPr>
        <w:t xml:space="preserve"> </w:t>
      </w:r>
      <w:r w:rsidR="00B65663">
        <w:rPr>
          <w:lang w:val="en-US"/>
        </w:rPr>
        <w:t>In total, w</w:t>
      </w:r>
      <w:r w:rsidR="00770627" w:rsidRPr="00450098">
        <w:rPr>
          <w:lang w:val="en-US"/>
        </w:rPr>
        <w:t xml:space="preserve">e simulated </w:t>
      </w:r>
      <w:r w:rsidR="00770627">
        <w:rPr>
          <w:lang w:val="en-US"/>
        </w:rPr>
        <w:t>10</w:t>
      </w:r>
      <w:r w:rsidR="00770627" w:rsidRPr="00450098">
        <w:rPr>
          <w:lang w:val="en-US"/>
        </w:rPr>
        <w:t xml:space="preserve"> logging scenarios</w:t>
      </w:r>
      <w:r w:rsidR="00770627">
        <w:rPr>
          <w:lang w:val="en-US"/>
        </w:rPr>
        <w:t xml:space="preserve"> with a varying </w:t>
      </w:r>
      <w:r w:rsidR="00912A12">
        <w:rPr>
          <w:lang w:val="en-US"/>
        </w:rPr>
        <w:t xml:space="preserve">cutting threshold </w:t>
      </w:r>
      <w:r w:rsidR="00770627" w:rsidRPr="00450098">
        <w:rPr>
          <w:lang w:val="en-US"/>
        </w:rPr>
        <w:t xml:space="preserve">and </w:t>
      </w:r>
      <w:r w:rsidR="004B7086">
        <w:rPr>
          <w:lang w:val="en-US"/>
        </w:rPr>
        <w:t>two</w:t>
      </w:r>
      <w:r w:rsidR="00770627" w:rsidRPr="00450098">
        <w:rPr>
          <w:lang w:val="en-US"/>
        </w:rPr>
        <w:t xml:space="preserve"> reference</w:t>
      </w:r>
      <w:r w:rsidR="00B65663">
        <w:rPr>
          <w:lang w:val="en-US"/>
        </w:rPr>
        <w:t xml:space="preserve"> scenarios</w:t>
      </w:r>
      <w:r w:rsidR="00770627" w:rsidRPr="00450098">
        <w:rPr>
          <w:lang w:val="en-US"/>
        </w:rPr>
        <w:t xml:space="preserve">. </w:t>
      </w:r>
      <w:r w:rsidR="004B7086">
        <w:rPr>
          <w:lang w:val="en-US"/>
        </w:rPr>
        <w:t xml:space="preserve">The first </w:t>
      </w:r>
      <w:r w:rsidR="00770627" w:rsidRPr="00C80813">
        <w:rPr>
          <w:lang w:val="en-US"/>
        </w:rPr>
        <w:t>reference</w:t>
      </w:r>
      <w:r w:rsidR="00726AFB">
        <w:rPr>
          <w:lang w:val="en-US"/>
        </w:rPr>
        <w:t xml:space="preserve"> illustrated</w:t>
      </w:r>
      <w:r w:rsidR="00770627" w:rsidRPr="00450098">
        <w:rPr>
          <w:lang w:val="en-US"/>
        </w:rPr>
        <w:t xml:space="preserve"> the undisturbed growth of </w:t>
      </w:r>
      <w:r w:rsidR="004B7086">
        <w:rPr>
          <w:lang w:val="en-US"/>
        </w:rPr>
        <w:t xml:space="preserve">primary </w:t>
      </w:r>
      <w:r w:rsidR="00770627" w:rsidRPr="00450098">
        <w:rPr>
          <w:lang w:val="en-US"/>
        </w:rPr>
        <w:t xml:space="preserve">forest in an equilibrium phase, </w:t>
      </w:r>
      <w:r w:rsidR="00770627">
        <w:rPr>
          <w:lang w:val="en-US"/>
        </w:rPr>
        <w:t xml:space="preserve">before </w:t>
      </w:r>
      <w:r w:rsidR="00770627" w:rsidRPr="00450098">
        <w:rPr>
          <w:lang w:val="en-US"/>
        </w:rPr>
        <w:t>selective logging</w:t>
      </w:r>
      <w:r w:rsidR="00770627">
        <w:rPr>
          <w:lang w:val="en-US"/>
        </w:rPr>
        <w:t xml:space="preserve"> took place</w:t>
      </w:r>
      <w:r w:rsidR="00487FAB">
        <w:rPr>
          <w:lang w:val="en-US"/>
        </w:rPr>
        <w:t xml:space="preserve"> (pre-logging phase)</w:t>
      </w:r>
      <w:r w:rsidR="00770627" w:rsidRPr="00450098">
        <w:rPr>
          <w:lang w:val="en-US"/>
        </w:rPr>
        <w:t xml:space="preserve">. </w:t>
      </w:r>
      <w:r w:rsidR="00B623DD">
        <w:rPr>
          <w:lang w:val="en-US"/>
        </w:rPr>
        <w:t xml:space="preserve">To simulate primary forest growth, we adopted parameter settings conforming to Paracou’s </w:t>
      </w:r>
      <w:r>
        <w:rPr>
          <w:lang w:val="en-US"/>
        </w:rPr>
        <w:t>undisturbed</w:t>
      </w:r>
      <w:r w:rsidR="00B623DD">
        <w:rPr>
          <w:lang w:val="en-US"/>
        </w:rPr>
        <w:t xml:space="preserve"> </w:t>
      </w:r>
      <w:r>
        <w:rPr>
          <w:lang w:val="en-US"/>
        </w:rPr>
        <w:t xml:space="preserve">control </w:t>
      </w:r>
      <w:r w:rsidR="00B623DD">
        <w:rPr>
          <w:lang w:val="en-US"/>
        </w:rPr>
        <w:t>plots</w:t>
      </w:r>
      <w:r>
        <w:rPr>
          <w:lang w:val="en-US"/>
        </w:rPr>
        <w:t xml:space="preserve"> (T0</w:t>
      </w:r>
      <w:r w:rsidR="008E430B">
        <w:rPr>
          <w:lang w:val="en-US"/>
        </w:rPr>
        <w:t xml:space="preserve">; </w:t>
      </w:r>
      <w:r w:rsidR="00896708">
        <w:rPr>
          <w:lang w:val="en-US"/>
        </w:rPr>
        <w:t>see</w:t>
      </w:r>
      <w:r w:rsidR="00C07449">
        <w:rPr>
          <w:lang w:val="en-US"/>
        </w:rPr>
        <w:t xml:space="preserve"> chap. 2.2</w:t>
      </w:r>
      <w:r w:rsidR="00896708">
        <w:rPr>
          <w:lang w:val="en-US"/>
        </w:rPr>
        <w:t>).</w:t>
      </w:r>
      <w:r w:rsidR="00B623DD">
        <w:rPr>
          <w:lang w:val="en-US"/>
        </w:rPr>
        <w:t xml:space="preserve"> </w:t>
      </w:r>
      <w:r w:rsidR="00487FAB" w:rsidRPr="00487FAB">
        <w:rPr>
          <w:lang w:val="en-US"/>
        </w:rPr>
        <w:t xml:space="preserve">As a second reference, we used parameter settings of the </w:t>
      </w:r>
      <w:r w:rsidR="00487FAB">
        <w:rPr>
          <w:lang w:val="en-US"/>
        </w:rPr>
        <w:t>reduced impact logging</w:t>
      </w:r>
      <w:r w:rsidR="00487FAB" w:rsidRPr="00487FAB">
        <w:rPr>
          <w:lang w:val="en-US"/>
        </w:rPr>
        <w:t xml:space="preserve"> scenario </w:t>
      </w:r>
      <w:r w:rsidR="00726AFB">
        <w:rPr>
          <w:lang w:val="en-US"/>
        </w:rPr>
        <w:t>according to Paracou’s T1 plots</w:t>
      </w:r>
      <w:r w:rsidR="00B65663">
        <w:rPr>
          <w:lang w:val="en-US"/>
        </w:rPr>
        <w:t>.</w:t>
      </w:r>
      <w:r w:rsidR="00487FAB">
        <w:rPr>
          <w:lang w:val="en-US"/>
        </w:rPr>
        <w:t xml:space="preserve"> </w:t>
      </w:r>
      <w:r>
        <w:rPr>
          <w:lang w:val="en-US"/>
        </w:rPr>
        <w:t>This referred to the</w:t>
      </w:r>
      <w:r w:rsidRPr="000E050F">
        <w:rPr>
          <w:lang w:val="en-US"/>
        </w:rPr>
        <w:t xml:space="preserve"> logging scenario with a cutting threshold of </w:t>
      </w:r>
      <w:r w:rsidR="00D04626">
        <w:rPr>
          <w:i/>
          <w:lang w:val="en-US"/>
        </w:rPr>
        <w:t>DBH</w:t>
      </w:r>
      <w:r w:rsidRPr="000E050F">
        <w:rPr>
          <w:lang w:val="en-US"/>
        </w:rPr>
        <w:t xml:space="preserve"> equal to 0.55m</w:t>
      </w:r>
      <w:r w:rsidR="00891A8B">
        <w:rPr>
          <w:lang w:val="en-US"/>
        </w:rPr>
        <w:t xml:space="preserve"> (</w:t>
      </w:r>
      <w:r w:rsidR="006B1905">
        <w:rPr>
          <w:lang w:val="en-US"/>
        </w:rPr>
        <w:t xml:space="preserve">so-called </w:t>
      </w:r>
      <w:r w:rsidR="00891A8B" w:rsidRPr="00BF439C">
        <w:rPr>
          <w:i/>
          <w:lang w:val="en-US"/>
        </w:rPr>
        <w:t>moderate scenario</w:t>
      </w:r>
      <w:r w:rsidR="00891A8B">
        <w:rPr>
          <w:lang w:val="en-US"/>
        </w:rPr>
        <w:t>)</w:t>
      </w:r>
      <w:r>
        <w:rPr>
          <w:lang w:val="en-US"/>
        </w:rPr>
        <w:t>, where t</w:t>
      </w:r>
      <w:r w:rsidRPr="000E050F">
        <w:rPr>
          <w:lang w:val="en-US"/>
        </w:rPr>
        <w:t>he fall direction of the felled trees to the nearest gap was controlled</w:t>
      </w:r>
      <w:r w:rsidR="008E430B">
        <w:rPr>
          <w:lang w:val="en-US"/>
        </w:rPr>
        <w:t xml:space="preserve">. </w:t>
      </w:r>
      <w:r w:rsidR="008E430B" w:rsidRPr="008E430B">
        <w:rPr>
          <w:lang w:val="en-US"/>
        </w:rPr>
        <w:t xml:space="preserve">In this case, the simulation results were compared with the associated field data </w:t>
      </w:r>
      <w:r w:rsidR="008E430B">
        <w:rPr>
          <w:lang w:val="en-US"/>
        </w:rPr>
        <w:t xml:space="preserve">(T1) </w:t>
      </w:r>
      <w:r w:rsidR="008E430B" w:rsidRPr="008E430B">
        <w:rPr>
          <w:lang w:val="en-US"/>
        </w:rPr>
        <w:t>during the secondary forest succession (post-logging phase).</w:t>
      </w:r>
      <w:r w:rsidR="008E430B">
        <w:rPr>
          <w:lang w:val="en-US"/>
        </w:rPr>
        <w:t xml:space="preserve"> </w:t>
      </w:r>
      <w:r w:rsidR="000E050F" w:rsidRPr="000E050F">
        <w:rPr>
          <w:lang w:val="en-US"/>
        </w:rPr>
        <w:t xml:space="preserve">In the other 10 logging scenarios, the direction of fall of felled trees to the nearest gap was not controlled and potentially harvestable trees </w:t>
      </w:r>
      <w:r w:rsidR="008E430B">
        <w:rPr>
          <w:lang w:val="en-US"/>
        </w:rPr>
        <w:t>were damaged</w:t>
      </w:r>
      <w:r w:rsidR="006B1905">
        <w:rPr>
          <w:lang w:val="en-US"/>
        </w:rPr>
        <w:t xml:space="preserve">. </w:t>
      </w:r>
      <w:r w:rsidR="006B1905" w:rsidRPr="006B1905">
        <w:rPr>
          <w:lang w:val="en-US"/>
        </w:rPr>
        <w:t xml:space="preserve">One of </w:t>
      </w:r>
      <w:r w:rsidR="006B1905">
        <w:rPr>
          <w:lang w:val="en-US"/>
        </w:rPr>
        <w:t>these</w:t>
      </w:r>
      <w:r w:rsidR="006B1905" w:rsidRPr="006B1905">
        <w:rPr>
          <w:lang w:val="en-US"/>
        </w:rPr>
        <w:t xml:space="preserve"> scenarios, with a </w:t>
      </w:r>
      <w:r w:rsidR="00D04626">
        <w:rPr>
          <w:lang w:val="en-US"/>
        </w:rPr>
        <w:t>DBH</w:t>
      </w:r>
      <w:r w:rsidR="006B1905" w:rsidRPr="006B1905">
        <w:rPr>
          <w:lang w:val="en-US"/>
        </w:rPr>
        <w:t xml:space="preserve"> of lower cutting threshold of 0.1m, was referred to as an </w:t>
      </w:r>
      <w:r w:rsidR="006B1905" w:rsidRPr="00BF439C">
        <w:rPr>
          <w:i/>
          <w:lang w:val="en-US"/>
        </w:rPr>
        <w:t>intense scenario</w:t>
      </w:r>
      <w:r w:rsidR="006B1905" w:rsidRPr="006B1905">
        <w:rPr>
          <w:lang w:val="en-US"/>
        </w:rPr>
        <w:t>.</w:t>
      </w:r>
    </w:p>
    <w:p w:rsidR="00B02FF6" w:rsidRDefault="00B02FF6" w:rsidP="00B02FF6">
      <w:pPr>
        <w:rPr>
          <w:lang w:val="en-US"/>
        </w:rPr>
      </w:pPr>
      <w:r w:rsidRPr="00450098">
        <w:rPr>
          <w:lang w:val="en-US"/>
        </w:rPr>
        <w:t xml:space="preserve">The simulation </w:t>
      </w:r>
      <w:r>
        <w:rPr>
          <w:lang w:val="en-US"/>
        </w:rPr>
        <w:t>for</w:t>
      </w:r>
      <w:r w:rsidRPr="00450098">
        <w:rPr>
          <w:lang w:val="en-US"/>
        </w:rPr>
        <w:t xml:space="preserve"> all scenarios began on a treeless (empty) area </w:t>
      </w:r>
      <w:r w:rsidR="002C668F">
        <w:rPr>
          <w:lang w:val="en-US"/>
        </w:rPr>
        <w:t>of</w:t>
      </w:r>
      <w:r w:rsidRPr="00450098">
        <w:rPr>
          <w:lang w:val="en-US"/>
        </w:rPr>
        <w:t xml:space="preserve"> 16 hectares. </w:t>
      </w:r>
      <w:r>
        <w:rPr>
          <w:lang w:val="en-US"/>
        </w:rPr>
        <w:t>A</w:t>
      </w:r>
      <w:r w:rsidRPr="00450098">
        <w:rPr>
          <w:lang w:val="en-US"/>
        </w:rPr>
        <w:t>nnual time steps</w:t>
      </w:r>
      <w:r>
        <w:rPr>
          <w:lang w:val="en-US"/>
        </w:rPr>
        <w:t xml:space="preserve"> and</w:t>
      </w:r>
      <w:r w:rsidRPr="00450098">
        <w:rPr>
          <w:lang w:val="en-US"/>
        </w:rPr>
        <w:t xml:space="preserve"> a total of </w:t>
      </w:r>
      <w:r>
        <w:rPr>
          <w:lang w:val="en-US"/>
        </w:rPr>
        <w:t>800</w:t>
      </w:r>
      <w:r w:rsidRPr="00450098">
        <w:rPr>
          <w:lang w:val="en-US"/>
        </w:rPr>
        <w:t xml:space="preserve"> years were simulated. </w:t>
      </w:r>
      <w:r>
        <w:rPr>
          <w:lang w:val="en-US"/>
        </w:rPr>
        <w:t>A</w:t>
      </w:r>
      <w:r w:rsidRPr="00450098">
        <w:rPr>
          <w:lang w:val="en-US"/>
        </w:rPr>
        <w:t xml:space="preserve"> single logging event took place after the 500</w:t>
      </w:r>
      <w:r w:rsidRPr="00450098">
        <w:rPr>
          <w:vertAlign w:val="superscript"/>
          <w:lang w:val="en-US"/>
        </w:rPr>
        <w:t>th</w:t>
      </w:r>
      <w:r w:rsidRPr="00450098">
        <w:rPr>
          <w:lang w:val="en-US"/>
        </w:rPr>
        <w:t xml:space="preserve"> simulation time step. </w:t>
      </w:r>
      <w:r>
        <w:rPr>
          <w:lang w:val="en-US"/>
        </w:rPr>
        <w:t>T</w:t>
      </w:r>
      <w:r w:rsidRPr="00450098">
        <w:rPr>
          <w:lang w:val="en-US"/>
        </w:rPr>
        <w:t>his was then assigned to the observed logging event in the year 1986</w:t>
      </w:r>
      <w:r w:rsidR="00B623DD">
        <w:rPr>
          <w:lang w:val="en-US"/>
        </w:rPr>
        <w:t>. By doing so, we could</w:t>
      </w:r>
      <w:r>
        <w:rPr>
          <w:lang w:val="en-US"/>
        </w:rPr>
        <w:t xml:space="preserve"> count years after </w:t>
      </w:r>
      <w:r w:rsidR="00B623DD">
        <w:rPr>
          <w:lang w:val="en-US"/>
        </w:rPr>
        <w:t xml:space="preserve">selective </w:t>
      </w:r>
      <w:r>
        <w:rPr>
          <w:lang w:val="en-US"/>
        </w:rPr>
        <w:t>logging</w:t>
      </w:r>
      <w:r w:rsidR="002C668F">
        <w:rPr>
          <w:lang w:val="en-US"/>
        </w:rPr>
        <w:t xml:space="preserve"> (time of logging equals zero)</w:t>
      </w:r>
      <w:r>
        <w:rPr>
          <w:lang w:val="en-US"/>
        </w:rPr>
        <w:t xml:space="preserve">. </w:t>
      </w:r>
      <w:r w:rsidRPr="00F31799">
        <w:rPr>
          <w:lang w:val="en-US"/>
        </w:rPr>
        <w:t xml:space="preserve">Of the total of 800 simulated years, we analyzed the </w:t>
      </w:r>
      <w:r w:rsidRPr="00F31799">
        <w:rPr>
          <w:lang w:val="en-US"/>
        </w:rPr>
        <w:lastRenderedPageBreak/>
        <w:t xml:space="preserve">last 350 years of each simulation scenario. The </w:t>
      </w:r>
      <w:r>
        <w:rPr>
          <w:lang w:val="en-US"/>
        </w:rPr>
        <w:t xml:space="preserve">time </w:t>
      </w:r>
      <w:r w:rsidRPr="00F31799">
        <w:rPr>
          <w:lang w:val="en-US"/>
        </w:rPr>
        <w:t>intervals</w:t>
      </w:r>
      <w:r>
        <w:rPr>
          <w:lang w:val="en-US"/>
        </w:rPr>
        <w:t xml:space="preserve"> </w:t>
      </w:r>
      <w:r w:rsidRPr="00F31799">
        <w:rPr>
          <w:lang w:val="en-US"/>
        </w:rPr>
        <w:t>[1;</w:t>
      </w:r>
      <w:r>
        <w:rPr>
          <w:lang w:val="en-US"/>
        </w:rPr>
        <w:t xml:space="preserve"> </w:t>
      </w:r>
      <w:r w:rsidRPr="00F31799">
        <w:rPr>
          <w:lang w:val="en-US"/>
        </w:rPr>
        <w:t>300] corresponded to the post-logging phase and</w:t>
      </w:r>
      <w:r>
        <w:rPr>
          <w:lang w:val="en-US"/>
        </w:rPr>
        <w:t xml:space="preserve"> </w:t>
      </w:r>
      <w:r w:rsidR="00D55F29">
        <w:rPr>
          <w:lang w:val="en-US"/>
        </w:rPr>
        <w:t xml:space="preserve">the time interval </w:t>
      </w:r>
      <w:r>
        <w:rPr>
          <w:lang w:val="en-US"/>
        </w:rPr>
        <w:t>[-</w:t>
      </w:r>
      <w:r w:rsidRPr="00F31799">
        <w:rPr>
          <w:lang w:val="en-US"/>
        </w:rPr>
        <w:t>50;</w:t>
      </w:r>
      <w:r>
        <w:rPr>
          <w:lang w:val="en-US"/>
        </w:rPr>
        <w:t xml:space="preserve"> </w:t>
      </w:r>
      <w:r w:rsidRPr="00F31799">
        <w:rPr>
          <w:lang w:val="en-US"/>
        </w:rPr>
        <w:t>0] to the pre-logging phase</w:t>
      </w:r>
      <w:r w:rsidRPr="006B347A">
        <w:rPr>
          <w:lang w:val="en-US"/>
        </w:rPr>
        <w:t>.</w:t>
      </w:r>
      <w:r>
        <w:rPr>
          <w:lang w:val="en-US"/>
        </w:rPr>
        <w:t xml:space="preserve"> Simulation results for the time interval [-500; -51]</w:t>
      </w:r>
      <w:r w:rsidRPr="00450098">
        <w:rPr>
          <w:lang w:val="en-US"/>
        </w:rPr>
        <w:t xml:space="preserve"> were excluded from further analy</w:t>
      </w:r>
      <w:r w:rsidR="00D55F29">
        <w:rPr>
          <w:lang w:val="en-US"/>
        </w:rPr>
        <w:t>si</w:t>
      </w:r>
      <w:r w:rsidRPr="00450098">
        <w:rPr>
          <w:lang w:val="en-US"/>
        </w:rPr>
        <w:t>s</w:t>
      </w:r>
      <w:r w:rsidRPr="00B02FF6">
        <w:rPr>
          <w:lang w:val="en-US"/>
        </w:rPr>
        <w:t xml:space="preserve"> </w:t>
      </w:r>
      <w:r w:rsidRPr="00BF439C">
        <w:rPr>
          <w:highlight w:val="yellow"/>
          <w:lang w:val="en-US"/>
        </w:rPr>
        <w:t>(</w:t>
      </w:r>
      <w:r w:rsidR="00176D0D">
        <w:rPr>
          <w:highlight w:val="yellow"/>
          <w:lang w:val="en-US"/>
        </w:rPr>
        <w:t>see</w:t>
      </w:r>
      <w:r w:rsidRPr="00BF439C">
        <w:rPr>
          <w:highlight w:val="yellow"/>
          <w:lang w:val="en-US"/>
        </w:rPr>
        <w:t xml:space="preserve"> Appendix </w:t>
      </w:r>
      <w:r w:rsidR="00C505A4">
        <w:rPr>
          <w:highlight w:val="yellow"/>
          <w:lang w:val="en-US"/>
        </w:rPr>
        <w:t>A</w:t>
      </w:r>
      <w:r w:rsidRPr="00BF439C">
        <w:rPr>
          <w:highlight w:val="yellow"/>
          <w:lang w:val="en-US"/>
        </w:rPr>
        <w:t>1)</w:t>
      </w:r>
      <w:r w:rsidRPr="00450098">
        <w:rPr>
          <w:lang w:val="en-US"/>
        </w:rPr>
        <w:t>.</w:t>
      </w:r>
      <w:r>
        <w:rPr>
          <w:lang w:val="en-US"/>
        </w:rPr>
        <w:t xml:space="preserve"> </w:t>
      </w:r>
    </w:p>
    <w:p w:rsidR="006F63E5" w:rsidRDefault="00D55F29" w:rsidP="00770627">
      <w:pPr>
        <w:rPr>
          <w:lang w:val="en-US"/>
        </w:rPr>
      </w:pPr>
      <w:r w:rsidRPr="00450098">
        <w:rPr>
          <w:lang w:val="en-US"/>
        </w:rPr>
        <w:t>Beyond the analysis of aboveground biomass</w:t>
      </w:r>
      <w:r>
        <w:rPr>
          <w:lang w:val="en-US"/>
        </w:rPr>
        <w:t xml:space="preserve"> </w:t>
      </w:r>
      <w:r w:rsidRPr="00BF439C">
        <w:rPr>
          <w:i/>
          <w:lang w:val="en-US"/>
        </w:rPr>
        <w:t>AGB</w:t>
      </w:r>
      <w:r>
        <w:rPr>
          <w:lang w:val="en-US"/>
        </w:rPr>
        <w:t xml:space="preserve"> for the three successional stages (</w:t>
      </w:r>
      <w:r w:rsidR="00176D0D" w:rsidRPr="00BF439C">
        <w:rPr>
          <w:lang w:val="en-US"/>
        </w:rPr>
        <w:t>see</w:t>
      </w:r>
      <w:r w:rsidRPr="00BF439C">
        <w:rPr>
          <w:lang w:val="en-US"/>
        </w:rPr>
        <w:t xml:space="preserve">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BF439C">
        <w:rPr>
          <w:lang w:val="en-US"/>
        </w:rPr>
        <w:t xml:space="preserve">Table </w:t>
      </w:r>
      <w:r w:rsidR="00896708" w:rsidRPr="00BF439C">
        <w:rPr>
          <w:noProof/>
          <w:lang w:val="en-US"/>
        </w:rPr>
        <w:t>1</w:t>
      </w:r>
      <w:r w:rsidR="00896708">
        <w:rPr>
          <w:lang w:val="en-US"/>
        </w:rPr>
        <w:fldChar w:fldCharType="end"/>
      </w:r>
      <w:r>
        <w:rPr>
          <w:lang w:val="en-US"/>
        </w:rPr>
        <w:t>) and the overall forest stand</w:t>
      </w:r>
      <w:r w:rsidRPr="00450098">
        <w:rPr>
          <w:lang w:val="en-US"/>
        </w:rPr>
        <w:t xml:space="preserve">, the </w:t>
      </w:r>
      <w:r>
        <w:rPr>
          <w:lang w:val="en-US"/>
        </w:rPr>
        <w:t xml:space="preserve">forest </w:t>
      </w:r>
      <w:r w:rsidRPr="00450098">
        <w:rPr>
          <w:lang w:val="en-US"/>
        </w:rPr>
        <w:t>model was used to extrapolate the development of the entire forest stand</w:t>
      </w:r>
      <w:r>
        <w:rPr>
          <w:lang w:val="en-US"/>
        </w:rPr>
        <w:t>’s</w:t>
      </w:r>
      <w:r w:rsidRPr="00450098">
        <w:rPr>
          <w:lang w:val="en-US"/>
        </w:rPr>
        <w:t xml:space="preserve"> gross primary production </w:t>
      </w:r>
      <w:r>
        <w:rPr>
          <w:i/>
          <w:lang w:val="en-US"/>
        </w:rPr>
        <w:t xml:space="preserve">GPP, </w:t>
      </w:r>
      <w:r>
        <w:rPr>
          <w:lang w:val="en-US"/>
        </w:rPr>
        <w:t xml:space="preserve">leaf area index </w:t>
      </w:r>
      <w:r w:rsidRPr="00BF439C">
        <w:rPr>
          <w:i/>
          <w:lang w:val="en-US"/>
        </w:rPr>
        <w:t>LAI</w:t>
      </w:r>
      <w:r>
        <w:rPr>
          <w:lang w:val="en-US"/>
        </w:rPr>
        <w:t xml:space="preserve"> and Shannon-index </w:t>
      </w:r>
      <w:r w:rsidRPr="00BF439C">
        <w:rPr>
          <w:i/>
          <w:lang w:val="en-US"/>
        </w:rPr>
        <w:t>H’</w:t>
      </w:r>
      <w:r w:rsidRPr="00450098">
        <w:rPr>
          <w:lang w:val="en-US"/>
        </w:rPr>
        <w:t>.</w:t>
      </w:r>
      <w:r w:rsidR="006F5C65">
        <w:rPr>
          <w:lang w:val="en-US"/>
        </w:rPr>
        <w:t xml:space="preserve"> </w:t>
      </w:r>
      <w:r>
        <w:rPr>
          <w:lang w:val="en-US"/>
        </w:rPr>
        <w:t>For these variables, w</w:t>
      </w:r>
      <w:r w:rsidRPr="00450098">
        <w:rPr>
          <w:lang w:val="en-US"/>
        </w:rPr>
        <w:t>e also analyzed the</w:t>
      </w:r>
      <w:r>
        <w:rPr>
          <w:lang w:val="en-US"/>
        </w:rPr>
        <w:t xml:space="preserve"> mean</w:t>
      </w:r>
      <w:r w:rsidRPr="00450098">
        <w:rPr>
          <w:lang w:val="en-US"/>
        </w:rPr>
        <w:t xml:space="preserve"> </w:t>
      </w:r>
      <w:r>
        <w:rPr>
          <w:lang w:val="en-US"/>
        </w:rPr>
        <w:t xml:space="preserve">recovery time after </w:t>
      </w:r>
      <w:r w:rsidR="002C668F">
        <w:rPr>
          <w:lang w:val="en-US"/>
        </w:rPr>
        <w:t>logging</w:t>
      </w:r>
      <w:r w:rsidRPr="00450098">
        <w:rPr>
          <w:lang w:val="en-US"/>
        </w:rPr>
        <w:t>.</w:t>
      </w:r>
      <w:r w:rsidRPr="00B02FF6">
        <w:rPr>
          <w:lang w:val="en-US"/>
        </w:rPr>
        <w:t xml:space="preserve"> </w:t>
      </w:r>
      <w:r w:rsidR="00E11872" w:rsidRPr="00664B98">
        <w:rPr>
          <w:lang w:val="en-US"/>
        </w:rPr>
        <w:t xml:space="preserve">Therefore we </w:t>
      </w:r>
      <w:r w:rsidR="00664B98" w:rsidRPr="00BF439C">
        <w:rPr>
          <w:lang w:val="en-US"/>
        </w:rPr>
        <w:t xml:space="preserve">used nearest least squares models to infer recovery time over </w:t>
      </w:r>
      <w:r w:rsidR="009B2678">
        <w:rPr>
          <w:lang w:val="en-US"/>
        </w:rPr>
        <w:t xml:space="preserve">logarithmic </w:t>
      </w:r>
      <w:r w:rsidR="00D04626">
        <w:rPr>
          <w:i/>
          <w:lang w:val="en-US"/>
        </w:rPr>
        <w:t>DBH</w:t>
      </w:r>
      <w:r w:rsidR="00664B98" w:rsidRPr="00BF439C">
        <w:rPr>
          <w:lang w:val="en-US"/>
        </w:rPr>
        <w:t xml:space="preserve"> of lower cutting threshold</w:t>
      </w:r>
      <w:r w:rsidR="00664B98">
        <w:rPr>
          <w:lang w:val="en-US"/>
        </w:rPr>
        <w:t xml:space="preserve"> (</w:t>
      </w:r>
      <w:r w:rsidR="00176D0D">
        <w:rPr>
          <w:highlight w:val="yellow"/>
          <w:lang w:val="en-US"/>
        </w:rPr>
        <w:t>see</w:t>
      </w:r>
      <w:r w:rsidR="00664B98" w:rsidRPr="00BF439C">
        <w:rPr>
          <w:highlight w:val="yellow"/>
          <w:lang w:val="en-US"/>
        </w:rPr>
        <w:t xml:space="preserve"> A1</w:t>
      </w:r>
      <w:r w:rsidR="00664B98">
        <w:rPr>
          <w:lang w:val="en-US"/>
        </w:rPr>
        <w:t>)</w:t>
      </w:r>
      <w:r w:rsidR="00664B98" w:rsidRPr="00BF439C">
        <w:rPr>
          <w:lang w:val="en-US"/>
        </w:rPr>
        <w:t>.</w:t>
      </w:r>
      <w:r w:rsidR="00664B98">
        <w:rPr>
          <w:lang w:val="en-US"/>
        </w:rPr>
        <w:t xml:space="preserve"> </w:t>
      </w:r>
      <w:r w:rsidR="00696E6A" w:rsidRPr="00696E6A">
        <w:rPr>
          <w:lang w:val="en-US"/>
        </w:rPr>
        <w:t>In our study</w:t>
      </w:r>
      <w:r w:rsidR="00696E6A">
        <w:rPr>
          <w:lang w:val="en-US"/>
        </w:rPr>
        <w:t>,</w:t>
      </w:r>
      <w:r w:rsidR="00696E6A" w:rsidRPr="00696E6A">
        <w:rPr>
          <w:lang w:val="en-US"/>
        </w:rPr>
        <w:t xml:space="preserve"> we used the Shannon</w:t>
      </w:r>
      <w:r w:rsidR="00696E6A">
        <w:rPr>
          <w:lang w:val="en-US"/>
        </w:rPr>
        <w:t>-</w:t>
      </w:r>
      <w:r w:rsidR="00696E6A" w:rsidRPr="00696E6A">
        <w:rPr>
          <w:lang w:val="en-US"/>
        </w:rPr>
        <w:t>index H' to explain the diversity of tree species</w:t>
      </w:r>
      <w:r w:rsidR="00541E28">
        <w:rPr>
          <w:lang w:val="en-US"/>
        </w:rPr>
        <w:t xml:space="preserve"> groups PFT</w:t>
      </w:r>
      <w:r w:rsidR="00696E6A" w:rsidRPr="00696E6A">
        <w:rPr>
          <w:lang w:val="en-US"/>
        </w:rPr>
        <w:t xml:space="preserve">, taking into account the </w:t>
      </w:r>
      <w:r w:rsidR="00541E28">
        <w:rPr>
          <w:lang w:val="en-US"/>
        </w:rPr>
        <w:t>abundance as well as the diversity</w:t>
      </w:r>
      <w:r w:rsidR="00696E6A" w:rsidRPr="00696E6A">
        <w:rPr>
          <w:lang w:val="en-US"/>
        </w:rPr>
        <w:t xml:space="preserve"> of species</w:t>
      </w:r>
      <w:r w:rsidR="006F63E5">
        <w:rPr>
          <w:lang w:val="en-US"/>
        </w:rPr>
        <w:t xml:space="preserve"> groups</w:t>
      </w:r>
      <w:r w:rsidR="00696E6A" w:rsidRPr="00696E6A">
        <w:rPr>
          <w:lang w:val="en-US"/>
        </w:rPr>
        <w:t xml:space="preserve"> </w:t>
      </w:r>
      <w:r w:rsidR="00541E28">
        <w:rPr>
          <w:lang w:val="en-US"/>
        </w:rPr>
        <w:t xml:space="preserve">and </w:t>
      </w:r>
      <w:r w:rsidR="00696E6A">
        <w:rPr>
          <w:lang w:val="en-US"/>
        </w:rPr>
        <w:fldChar w:fldCharType="begin" w:fldLock="1"/>
      </w:r>
      <w:r w:rsidR="00696E6A">
        <w:rPr>
          <w:lang w:val="en-US"/>
        </w:rPr>
        <w:instrText>ADDIN CSL_CITATION { "citationItems" : [ { "id" : "ITEM-1", "itemData" : { "DOI" : "10.1046/j.1466-822X.2003.00015.x", "ISBN" : "1466-8238", "ISSN" : "1466822X", "PMID" : "22519571", "abstract" : "In the literature, the terms species richness and species diversity are sometimes used interchangeably. We suggest that at the very least, authors should define what they mean by either term. Of the many species diversity indices used in the literature, the Shannon Index is perhaps most commonly used. On some occasions it is called the Shannon\u2013Wiener Index and on other occasions it is called the Shannon\u2013Weaver Index. We suggest an explanation for this dual use of terms and in so doing we offer a tribute to the late Claude Shannon (who passed away on 24 February 2001).", "author" : [ { "dropping-particle" : "", "family" : "Spellerberg", "given" : "Ian F.", "non-dropping-particle" : "", "parse-names" : false, "suffix" : "" }, { "dropping-particle" : "", "family" : "Fedor", "given" : "Peter J.", "non-dropping-particle" : "", "parse-names" : false, "suffix" : "" } ], "container-title" : "Global Ecology and Biogeography", "id" : "ITEM-1", "issue" : "3", "issued" : { "date-parts" : [ [ "2003", "5" ] ] }, "page" : "177-179", "title" : "A tribute to Claude Shannon (1916-2001) and a plea for more rigorous use of species richness, species diversity and the \u2018Shannon-Wiener\u2019 Index", "type" : "article-journal", "volume" : "12" }, "uris" : [ "http://www.mendeley.com/documents/?uuid=41aa2303-b72c-40ba-ad3e-a109b865e8ff" ] } ], "mendeley" : { "formattedCitation" : "(Spellerberg and Fedor, 2003)", "plainTextFormattedCitation" : "(Spellerberg and Fedor, 2003)", "previouslyFormattedCitation" : "(Spellerberg and Fedor, 2003)" }, "properties" : {  }, "schema" : "https://github.com/citation-style-language/schema/raw/master/csl-citation.json" }</w:instrText>
      </w:r>
      <w:r w:rsidR="00696E6A">
        <w:rPr>
          <w:lang w:val="en-US"/>
        </w:rPr>
        <w:fldChar w:fldCharType="separate"/>
      </w:r>
      <w:r w:rsidR="00696E6A" w:rsidRPr="00696E6A">
        <w:rPr>
          <w:noProof/>
          <w:lang w:val="en-US"/>
        </w:rPr>
        <w:t>(Spellerberg and Fedor, 2003)</w:t>
      </w:r>
      <w:r w:rsidR="00696E6A">
        <w:rPr>
          <w:lang w:val="en-US"/>
        </w:rPr>
        <w:fldChar w:fldCharType="end"/>
      </w:r>
      <w:r w:rsidR="00696E6A" w:rsidRPr="00696E6A">
        <w:rPr>
          <w:lang w:val="en-US"/>
        </w:rPr>
        <w:t>. A change in H' should illustrate the impact of damage on forest structure in different selective logging scenarios, where p</w:t>
      </w:r>
      <w:r w:rsidR="00696E6A" w:rsidRPr="00BF439C">
        <w:rPr>
          <w:vertAlign w:val="subscript"/>
          <w:lang w:val="en-US"/>
        </w:rPr>
        <w:t>i</w:t>
      </w:r>
      <w:r w:rsidR="00696E6A" w:rsidRPr="00696E6A">
        <w:rPr>
          <w:lang w:val="en-US"/>
        </w:rPr>
        <w:t xml:space="preserve"> is the proportion of individuals belonging to the </w:t>
      </w:r>
      <w:proofErr w:type="spellStart"/>
      <w:r w:rsidR="00696E6A" w:rsidRPr="00696E6A">
        <w:rPr>
          <w:lang w:val="en-US"/>
        </w:rPr>
        <w:t>i</w:t>
      </w:r>
      <w:r w:rsidR="00696E6A" w:rsidRPr="00BF439C">
        <w:rPr>
          <w:vertAlign w:val="superscript"/>
          <w:lang w:val="en-US"/>
        </w:rPr>
        <w:t>th</w:t>
      </w:r>
      <w:proofErr w:type="spellEnd"/>
      <w:r w:rsidR="00696E6A" w:rsidRPr="006F63E5">
        <w:rPr>
          <w:lang w:val="en-US"/>
        </w:rPr>
        <w:t xml:space="preserve"> </w:t>
      </w:r>
      <w:r w:rsidR="00541E28">
        <w:rPr>
          <w:lang w:val="en-US"/>
        </w:rPr>
        <w:t>PFT</w:t>
      </w:r>
      <w:r w:rsidR="00696E6A" w:rsidRPr="00696E6A">
        <w:rPr>
          <w:lang w:val="en-US"/>
        </w:rPr>
        <w:t xml:space="preserve"> </w:t>
      </w:r>
      <w:r w:rsidR="00541E28">
        <w:rPr>
          <w:lang w:val="en-US"/>
        </w:rPr>
        <w:t xml:space="preserve">and </w:t>
      </w:r>
      <w:r w:rsidR="00541E28" w:rsidRPr="00BF439C">
        <w:rPr>
          <w:i/>
          <w:lang w:val="en-US"/>
        </w:rPr>
        <w:t>P</w:t>
      </w:r>
      <w:r w:rsidR="00541E28">
        <w:rPr>
          <w:lang w:val="en-US"/>
        </w:rPr>
        <w:t xml:space="preserve"> the total number of PFTs </w:t>
      </w:r>
      <w:r w:rsidR="00696E6A" w:rsidRPr="00696E6A">
        <w:rPr>
          <w:lang w:val="en-US"/>
        </w:rPr>
        <w:t xml:space="preserve">in the data set </w:t>
      </w:r>
      <w:r w:rsidR="006F63E5">
        <w:rPr>
          <w:lang w:val="en-US"/>
        </w:rPr>
        <w:fldChar w:fldCharType="begin" w:fldLock="1"/>
      </w:r>
      <w:r w:rsidR="006F63E5">
        <w:rPr>
          <w:lang w:val="en-US"/>
        </w:rPr>
        <w:instrText>ADDIN CSL_CITATION { "citationItems" : [ { "id" : "ITEM-1", "itemData" : { "abstract" : "Huston, M. A. 1994 Biological diversity: the coexistence of species on changing landscapes. Cambridge University Press.", "author" : [ { "dropping-particle" : "", "family" : "Huston", "given" : "MA", "non-dropping-particle" : "", "parse-names" : false, "suffix" : "" } ], "container-title" : "Cambridge University Press, \u2026", "id" : "ITEM-1", "issued" : { "date-parts" : [ [ "1994" ] ] }, "title" : "Biological diversity: The coexistence of species on changing landscapes", "type" : "book" }, "uris" : [ "http://www.mendeley.com/documents/?uuid=97d99b4a-bff6-46fb-8dfa-8b2f14c85782" ] } ], "mendeley" : { "formattedCitation" : "(Huston, 1994)", "plainTextFormattedCitation" : "(Huston, 1994)", "previouslyFormattedCitation" : "(Huston, 1994)" }, "properties" : {  }, "schema" : "https://github.com/citation-style-language/schema/raw/master/csl-citation.json" }</w:instrText>
      </w:r>
      <w:r w:rsidR="006F63E5">
        <w:rPr>
          <w:lang w:val="en-US"/>
        </w:rPr>
        <w:fldChar w:fldCharType="separate"/>
      </w:r>
      <w:r w:rsidR="006F63E5" w:rsidRPr="006F63E5">
        <w:rPr>
          <w:noProof/>
          <w:lang w:val="en-US"/>
        </w:rPr>
        <w:t>(Huston, 1994)</w:t>
      </w:r>
      <w:r w:rsidR="006F63E5">
        <w:rPr>
          <w:lang w:val="en-US"/>
        </w:rPr>
        <w:fldChar w:fldCharType="end"/>
      </w:r>
      <w:r w:rsidR="006F63E5">
        <w:rPr>
          <w:lang w:val="en-US"/>
        </w:rPr>
        <w:t xml:space="preserve">: </w:t>
      </w:r>
    </w:p>
    <w:p w:rsidR="006F63E5" w:rsidRDefault="00EE5134" w:rsidP="00770627">
      <w:pPr>
        <w:rPr>
          <w:lang w:val="en-US"/>
        </w:rPr>
      </w:pPr>
      <m:oMath>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 xml:space="preserve">= - </m:t>
        </m:r>
        <m:f>
          <m:fPr>
            <m:ctrlPr>
              <w:rPr>
                <w:rFonts w:ascii="Cambria Math" w:hAnsi="Cambria Math"/>
                <w:lang w:val="en-US"/>
              </w:rPr>
            </m:ctrlPr>
          </m:fPr>
          <m:num>
            <m:nary>
              <m:naryPr>
                <m:chr m:val="∑"/>
                <m:grow m:val="1"/>
                <m:ctrlPr>
                  <w:rPr>
                    <w:rFonts w:ascii="Cambria Math" w:hAnsi="Cambria Math"/>
                    <w:lang w:val="en-US"/>
                  </w:rPr>
                </m:ctrlPr>
              </m:naryPr>
              <m:sub>
                <m:r>
                  <w:rPr>
                    <w:rFonts w:ascii="Cambria Math" w:hAnsi="Cambria Math"/>
                    <w:lang w:val="en-US"/>
                  </w:rPr>
                  <m:t>i=1</m:t>
                </m:r>
              </m:sub>
              <m:sup>
                <m:r>
                  <w:rPr>
                    <w:rFonts w:ascii="Cambria Math" w:hAnsi="Cambria Math"/>
                    <w:lang w:val="en-US"/>
                  </w:rPr>
                  <m:t>P</m:t>
                </m:r>
              </m:sup>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e>
            </m:nary>
            <m:r>
              <w:rPr>
                <w:rFonts w:ascii="Cambria Math" w:hAnsi="Cambria Math"/>
                <w:lang w:val="en-US"/>
              </w:rPr>
              <m:t xml:space="preserve">∙ln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num>
          <m:den>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e>
            </m:func>
          </m:den>
        </m:f>
        <m:r>
          <w:rPr>
            <w:rFonts w:ascii="Cambria Math" w:hAnsi="Cambria Math"/>
            <w:lang w:val="en-US"/>
          </w:rPr>
          <m:t xml:space="preserve"> </m:t>
        </m:r>
      </m:oMath>
      <w:r w:rsidR="003A3114">
        <w:rPr>
          <w:rFonts w:eastAsiaTheme="minorEastAsia"/>
          <w:lang w:val="en-US"/>
        </w:rPr>
        <w:t xml:space="preserve"> (1).</w:t>
      </w:r>
    </w:p>
    <w:p w:rsidR="009B2678" w:rsidRDefault="00E5252D" w:rsidP="00770627">
      <w:pPr>
        <w:rPr>
          <w:lang w:val="en-US"/>
        </w:rPr>
      </w:pPr>
      <w:r w:rsidRPr="00E5252D">
        <w:rPr>
          <w:lang w:val="en-US"/>
        </w:rPr>
        <w:t>H' has been standardized and can range between 0 and 1.</w:t>
      </w:r>
      <w:r w:rsidR="00696E6A" w:rsidRPr="00696E6A">
        <w:rPr>
          <w:lang w:val="en-US"/>
        </w:rPr>
        <w:t>In</w:t>
      </w:r>
      <w:r w:rsidR="00696E6A">
        <w:rPr>
          <w:lang w:val="en-US"/>
        </w:rPr>
        <w:t xml:space="preserve"> general, the higher the index</w:t>
      </w:r>
      <w:r w:rsidR="003A3114">
        <w:rPr>
          <w:lang w:val="en-US"/>
        </w:rPr>
        <w:t xml:space="preserve"> is</w:t>
      </w:r>
      <w:r w:rsidR="00696E6A">
        <w:rPr>
          <w:lang w:val="en-US"/>
        </w:rPr>
        <w:t xml:space="preserve">, </w:t>
      </w:r>
      <w:r w:rsidR="00696E6A" w:rsidRPr="00696E6A">
        <w:rPr>
          <w:lang w:val="en-US"/>
        </w:rPr>
        <w:t xml:space="preserve">the better the </w:t>
      </w:r>
      <w:r w:rsidR="003A3114">
        <w:rPr>
          <w:lang w:val="en-US"/>
        </w:rPr>
        <w:t>equal distribution</w:t>
      </w:r>
      <w:r w:rsidR="00696E6A" w:rsidRPr="00696E6A">
        <w:rPr>
          <w:lang w:val="en-US"/>
        </w:rPr>
        <w:t xml:space="preserve"> of species </w:t>
      </w:r>
      <w:r w:rsidR="003A3114">
        <w:rPr>
          <w:lang w:val="en-US"/>
        </w:rPr>
        <w:t xml:space="preserve">groups </w:t>
      </w:r>
      <w:r w:rsidR="00696E6A" w:rsidRPr="00696E6A">
        <w:rPr>
          <w:lang w:val="en-US"/>
        </w:rPr>
        <w:t>(Huston, 1994).</w:t>
      </w:r>
      <w:r w:rsidR="00696E6A">
        <w:rPr>
          <w:lang w:val="en-US"/>
        </w:rPr>
        <w:t xml:space="preserve"> </w:t>
      </w:r>
      <w:r w:rsidR="00806F36" w:rsidRPr="00450098">
        <w:rPr>
          <w:lang w:val="en-US"/>
        </w:rPr>
        <w:t xml:space="preserve">Standard deviations </w:t>
      </w:r>
      <w:r w:rsidR="00806F36">
        <w:rPr>
          <w:lang w:val="en-US"/>
        </w:rPr>
        <w:t xml:space="preserve">for the total forest stand’s </w:t>
      </w:r>
      <w:r w:rsidR="002C668F">
        <w:rPr>
          <w:lang w:val="en-US"/>
        </w:rPr>
        <w:t>aboveground biomass</w:t>
      </w:r>
      <w:r w:rsidR="006F5C65">
        <w:rPr>
          <w:lang w:val="en-US"/>
        </w:rPr>
        <w:t xml:space="preserve"> </w:t>
      </w:r>
      <w:r w:rsidR="00806F36" w:rsidRPr="00450098">
        <w:rPr>
          <w:lang w:val="en-US"/>
        </w:rPr>
        <w:t xml:space="preserve">were given to measure the deviation from the average forest attributes and to interpret the stability of the ecosystem </w:t>
      </w:r>
      <w:r w:rsidR="00545E7C">
        <w:rPr>
          <w:lang w:val="en-US"/>
        </w:rPr>
        <w:fldChar w:fldCharType="begin" w:fldLock="1"/>
      </w:r>
      <w:r w:rsidR="00545E7C">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545E7C">
        <w:rPr>
          <w:lang w:val="en-US"/>
        </w:rPr>
        <w:fldChar w:fldCharType="separate"/>
      </w:r>
      <w:r w:rsidR="00545E7C" w:rsidRPr="00545E7C">
        <w:rPr>
          <w:noProof/>
          <w:lang w:val="en-US"/>
        </w:rPr>
        <w:t>(Leyer and Wesche, 2007)</w:t>
      </w:r>
      <w:r w:rsidR="00545E7C">
        <w:rPr>
          <w:lang w:val="en-US"/>
        </w:rPr>
        <w:fldChar w:fldCharType="end"/>
      </w:r>
      <w:r w:rsidR="00806F36" w:rsidRPr="00450098">
        <w:rPr>
          <w:lang w:val="en-US"/>
        </w:rPr>
        <w:t>.</w:t>
      </w:r>
      <w:r w:rsidR="00806F36">
        <w:rPr>
          <w:lang w:val="en-US"/>
        </w:rPr>
        <w:t xml:space="preserve"> </w:t>
      </w:r>
    </w:p>
    <w:p w:rsidR="00D7084D" w:rsidRPr="002C753F" w:rsidRDefault="00450098" w:rsidP="00BF439C">
      <w:pPr>
        <w:pStyle w:val="berschrift1"/>
        <w:numPr>
          <w:ilvl w:val="0"/>
          <w:numId w:val="15"/>
        </w:numPr>
      </w:pPr>
      <w:bookmarkStart w:id="11" w:name="header3"/>
      <w:bookmarkEnd w:id="11"/>
      <w:r w:rsidRPr="00450098">
        <w:t>Results</w:t>
      </w:r>
    </w:p>
    <w:p w:rsidR="00F039C1" w:rsidRDefault="00C07449" w:rsidP="00BF439C">
      <w:pPr>
        <w:pStyle w:val="berschrift2"/>
      </w:pPr>
      <w:r>
        <w:t xml:space="preserve">3.1 </w:t>
      </w:r>
      <w:r w:rsidR="00F039C1">
        <w:t>Biomass dynamics of</w:t>
      </w:r>
      <w:r w:rsidR="005D799B">
        <w:t xml:space="preserve"> a</w:t>
      </w:r>
      <w:r w:rsidR="00F039C1">
        <w:t xml:space="preserve"> selectively logged forest</w:t>
      </w:r>
    </w:p>
    <w:p w:rsidR="0085613E" w:rsidRPr="00BF439C" w:rsidRDefault="00891A8B" w:rsidP="00BF439C">
      <w:pPr>
        <w:rPr>
          <w:b/>
          <w:bCs/>
          <w:lang w:val="en-US"/>
        </w:rPr>
      </w:pPr>
      <w:r>
        <w:rPr>
          <w:lang w:val="en-US"/>
        </w:rPr>
        <w:t>First we analyzed</w:t>
      </w:r>
      <w:r w:rsidR="00F2337C" w:rsidRPr="00F2337C">
        <w:rPr>
          <w:lang w:val="en-US"/>
        </w:rPr>
        <w:t xml:space="preserve"> selected simulation results of a moderate and an intensive logging scenario for the development of aboveground biomass </w:t>
      </w:r>
      <w:r w:rsidR="00F2337C">
        <w:rPr>
          <w:lang w:val="en-US"/>
        </w:rPr>
        <w:t>(</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sidR="00F47CD8">
        <w:rPr>
          <w:lang w:val="en-US"/>
        </w:rPr>
        <w:t>.a, c</w:t>
      </w:r>
      <w:r w:rsidR="00F2337C">
        <w:rPr>
          <w:lang w:val="en-US"/>
        </w:rPr>
        <w:t xml:space="preserve">) </w:t>
      </w:r>
      <w:r w:rsidR="00F2337C" w:rsidRPr="00F2337C">
        <w:rPr>
          <w:lang w:val="en-US"/>
        </w:rPr>
        <w:t>and gross primary production</w:t>
      </w:r>
      <w:r w:rsidR="00F2337C">
        <w:rPr>
          <w:lang w:val="en-US"/>
        </w:rPr>
        <w:t xml:space="preserve"> (</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sidR="00F47CD8">
        <w:rPr>
          <w:lang w:val="en-US"/>
        </w:rPr>
        <w:t>.d</w:t>
      </w:r>
      <w:r w:rsidR="00F2337C">
        <w:rPr>
          <w:lang w:val="en-US"/>
        </w:rPr>
        <w:t>)</w:t>
      </w:r>
      <w:r w:rsidR="00F2337C" w:rsidRPr="00F2337C">
        <w:rPr>
          <w:lang w:val="en-US"/>
        </w:rPr>
        <w:t>.</w:t>
      </w:r>
      <w:r w:rsidR="00F2337C">
        <w:rPr>
          <w:lang w:val="en-US"/>
        </w:rPr>
        <w:t xml:space="preserve"> </w:t>
      </w:r>
      <w:r w:rsidR="00DF7224">
        <w:rPr>
          <w:lang w:val="en-US"/>
        </w:rPr>
        <w:t>I</w:t>
      </w:r>
      <w:r w:rsidR="00F2337C">
        <w:rPr>
          <w:lang w:val="en-US"/>
        </w:rPr>
        <w:t xml:space="preserve">t can clearly </w:t>
      </w:r>
      <w:r w:rsidR="009F5E03">
        <w:rPr>
          <w:lang w:val="en-US"/>
        </w:rPr>
        <w:t xml:space="preserve">be </w:t>
      </w:r>
      <w:r w:rsidR="00F2337C" w:rsidRPr="008E1C15">
        <w:rPr>
          <w:lang w:val="en-US"/>
        </w:rPr>
        <w:t>seen</w:t>
      </w:r>
      <w:r w:rsidR="00F2337C">
        <w:rPr>
          <w:lang w:val="en-US"/>
        </w:rPr>
        <w:t xml:space="preserve"> that the </w:t>
      </w:r>
      <w:r>
        <w:rPr>
          <w:lang w:val="en-US"/>
        </w:rPr>
        <w:t xml:space="preserve">first </w:t>
      </w:r>
      <w:r w:rsidR="00F2337C">
        <w:rPr>
          <w:lang w:val="en-US"/>
        </w:rPr>
        <w:t>logging event (time = 0</w:t>
      </w:r>
      <w:r w:rsidR="00A17D2B">
        <w:rPr>
          <w:lang w:val="en-US"/>
        </w:rPr>
        <w:t>a</w:t>
      </w:r>
      <w:r w:rsidR="00F2337C">
        <w:rPr>
          <w:lang w:val="en-US"/>
        </w:rPr>
        <w:t xml:space="preserve">) in both scenarios was followed by an immediate decline in aboveground biomass </w:t>
      </w:r>
      <w:r w:rsidR="009F5E03">
        <w:rPr>
          <w:lang w:val="en-US"/>
        </w:rPr>
        <w:t>accompanied by an increase in productivity</w:t>
      </w:r>
      <w:r w:rsidR="00A17D2B">
        <w:rPr>
          <w:lang w:val="en-US"/>
        </w:rPr>
        <w:t xml:space="preserve"> in comparison to the reference </w:t>
      </w:r>
      <w:r w:rsidR="00B450C0">
        <w:rPr>
          <w:lang w:val="en-US"/>
        </w:rPr>
        <w:t xml:space="preserve">(mean </w:t>
      </w:r>
      <w:proofErr w:type="spellStart"/>
      <w:r w:rsidR="00A17D2B">
        <w:rPr>
          <w:lang w:val="en-US"/>
        </w:rPr>
        <w:t>AGB</w:t>
      </w:r>
      <w:r w:rsidR="00A17D2B" w:rsidRPr="00BF439C">
        <w:rPr>
          <w:vertAlign w:val="subscript"/>
          <w:lang w:val="en-US"/>
        </w:rPr>
        <w:t>ref</w:t>
      </w:r>
      <w:proofErr w:type="spellEnd"/>
      <w:r w:rsidR="00A17D2B">
        <w:rPr>
          <w:lang w:val="en-US"/>
        </w:rPr>
        <w:t xml:space="preserve"> 439</w:t>
      </w:r>
      <w:r w:rsidR="00C07449">
        <w:rPr>
          <w:lang w:val="en-US"/>
        </w:rPr>
        <w:t>t</w:t>
      </w:r>
      <w:r w:rsidR="00C07449" w:rsidRPr="00591680">
        <w:rPr>
          <w:vertAlign w:val="subscript"/>
          <w:lang w:val="en-US"/>
        </w:rPr>
        <w:t>ODM</w:t>
      </w:r>
      <w:r w:rsidR="00C07449">
        <w:rPr>
          <w:lang w:val="en-US"/>
        </w:rPr>
        <w:t xml:space="preserve"> </w:t>
      </w:r>
      <w:r w:rsidR="00A17D2B">
        <w:rPr>
          <w:lang w:val="en-US"/>
        </w:rPr>
        <w:t xml:space="preserve">/ha, mean </w:t>
      </w:r>
      <w:proofErr w:type="spellStart"/>
      <w:r w:rsidR="00A17D2B">
        <w:rPr>
          <w:lang w:val="en-US"/>
        </w:rPr>
        <w:t>sd</w:t>
      </w:r>
      <w:r w:rsidR="00A17D2B" w:rsidRPr="00BF439C">
        <w:rPr>
          <w:vertAlign w:val="subscript"/>
          <w:lang w:val="en-US"/>
        </w:rPr>
        <w:t>ref</w:t>
      </w:r>
      <w:proofErr w:type="spellEnd"/>
      <w:r w:rsidR="00A17D2B">
        <w:rPr>
          <w:lang w:val="en-US"/>
        </w:rPr>
        <w:t xml:space="preserve"> </w:t>
      </w:r>
      <w:r w:rsidR="00C07449">
        <w:rPr>
          <w:rFonts w:cs="Times New Roman"/>
          <w:lang w:val="en-US"/>
        </w:rPr>
        <w:t>±</w:t>
      </w:r>
      <w:r w:rsidR="00A17D2B">
        <w:rPr>
          <w:lang w:val="en-US"/>
        </w:rPr>
        <w:t>67</w:t>
      </w:r>
      <w:r w:rsidR="00C07449">
        <w:rPr>
          <w:lang w:val="en-US"/>
        </w:rPr>
        <w:t>t</w:t>
      </w:r>
      <w:r w:rsidR="00C07449" w:rsidRPr="00591680">
        <w:rPr>
          <w:vertAlign w:val="subscript"/>
          <w:lang w:val="en-US"/>
        </w:rPr>
        <w:t>ODM</w:t>
      </w:r>
      <w:r w:rsidR="00C07449">
        <w:rPr>
          <w:lang w:val="en-US"/>
        </w:rPr>
        <w:t xml:space="preserve"> </w:t>
      </w:r>
      <w:r w:rsidR="00A17D2B">
        <w:rPr>
          <w:lang w:val="en-US"/>
        </w:rPr>
        <w:t>/ha</w:t>
      </w:r>
      <w:r w:rsidR="00B450C0">
        <w:rPr>
          <w:lang w:val="en-US"/>
        </w:rPr>
        <w:t>;</w:t>
      </w:r>
      <w:r w:rsidR="00E9097D">
        <w:rPr>
          <w:lang w:val="en-US"/>
        </w:rPr>
        <w:t xml:space="preserve"> averaged over 16</w:t>
      </w:r>
      <w:r w:rsidR="00B450C0">
        <w:rPr>
          <w:lang w:val="en-US"/>
        </w:rPr>
        <w:t>ha simulation</w:t>
      </w:r>
      <w:r w:rsidR="00B65118">
        <w:rPr>
          <w:lang w:val="en-US"/>
        </w:rPr>
        <w:t xml:space="preserve"> area</w:t>
      </w:r>
      <w:r w:rsidR="00A17D2B">
        <w:rPr>
          <w:lang w:val="en-US"/>
        </w:rPr>
        <w:t xml:space="preserve">). </w:t>
      </w:r>
      <w:r w:rsidR="007D12C5">
        <w:rPr>
          <w:lang w:val="en-US"/>
        </w:rPr>
        <w:t>Generally, t</w:t>
      </w:r>
      <w:r w:rsidR="007D12C5" w:rsidRPr="0049763B">
        <w:rPr>
          <w:lang w:val="en-US"/>
        </w:rPr>
        <w:t xml:space="preserve">he decline in aboveground biomass </w:t>
      </w:r>
      <w:r w:rsidR="007D12C5">
        <w:rPr>
          <w:lang w:val="en-US"/>
        </w:rPr>
        <w:t>was</w:t>
      </w:r>
      <w:r w:rsidR="007D12C5" w:rsidRPr="0049763B">
        <w:rPr>
          <w:lang w:val="en-US"/>
        </w:rPr>
        <w:t xml:space="preserve"> directly proportional</w:t>
      </w:r>
      <w:r w:rsidR="00B450C0" w:rsidRPr="00B450C0">
        <w:rPr>
          <w:lang w:val="en-US"/>
        </w:rPr>
        <w:t xml:space="preserve"> </w:t>
      </w:r>
      <w:r w:rsidR="00B450C0" w:rsidRPr="0049763B">
        <w:rPr>
          <w:lang w:val="en-US"/>
        </w:rPr>
        <w:t>to the</w:t>
      </w:r>
      <w:r w:rsidR="00B450C0">
        <w:rPr>
          <w:lang w:val="en-US"/>
        </w:rPr>
        <w:t xml:space="preserve"> intensity of selective logging</w:t>
      </w:r>
      <w:r w:rsidR="007D12C5" w:rsidRPr="0049763B">
        <w:rPr>
          <w:lang w:val="en-US"/>
        </w:rPr>
        <w:t xml:space="preserve">, but the increase in productivity </w:t>
      </w:r>
      <w:r w:rsidR="007D12C5">
        <w:rPr>
          <w:lang w:val="en-US"/>
        </w:rPr>
        <w:t>was</w:t>
      </w:r>
      <w:r w:rsidR="007D12C5" w:rsidRPr="0049763B">
        <w:rPr>
          <w:lang w:val="en-US"/>
        </w:rPr>
        <w:t xml:space="preserve"> indirectly proportional</w:t>
      </w:r>
      <w:r w:rsidR="00343441">
        <w:rPr>
          <w:lang w:val="en-US"/>
        </w:rPr>
        <w:t xml:space="preserve">. </w:t>
      </w:r>
      <w:r w:rsidR="00B65118">
        <w:rPr>
          <w:lang w:val="en-US"/>
        </w:rPr>
        <w:t>In the simulation experiment, t</w:t>
      </w:r>
      <w:r w:rsidR="00B450C0">
        <w:rPr>
          <w:lang w:val="en-US"/>
        </w:rPr>
        <w:t>he logging intensity</w:t>
      </w:r>
      <w:r w:rsidR="007D12C5">
        <w:rPr>
          <w:lang w:val="en-US"/>
        </w:rPr>
        <w:t xml:space="preserve"> was expressed by the minimum </w:t>
      </w:r>
      <w:r w:rsidR="00B450C0">
        <w:rPr>
          <w:lang w:val="en-US"/>
        </w:rPr>
        <w:t>stem diameter</w:t>
      </w:r>
      <w:r w:rsidR="007D12C5">
        <w:rPr>
          <w:lang w:val="en-US"/>
        </w:rPr>
        <w:t xml:space="preserve"> at breast height </w:t>
      </w:r>
      <w:r w:rsidR="00D04626">
        <w:rPr>
          <w:i/>
          <w:lang w:val="en-US"/>
        </w:rPr>
        <w:t>DBH</w:t>
      </w:r>
      <w:r w:rsidR="007D12C5">
        <w:rPr>
          <w:lang w:val="en-US"/>
        </w:rPr>
        <w:t xml:space="preserve"> of harvestable commercial trees</w:t>
      </w:r>
      <w:r w:rsidR="00B65118">
        <w:rPr>
          <w:lang w:val="en-US"/>
        </w:rPr>
        <w:t xml:space="preserve"> (</w:t>
      </w:r>
      <w:r w:rsidR="00D04626">
        <w:rPr>
          <w:i/>
          <w:lang w:val="en-US"/>
        </w:rPr>
        <w:t>DBH</w:t>
      </w:r>
      <w:r w:rsidR="00545E7C">
        <w:rPr>
          <w:lang w:val="en-US"/>
        </w:rPr>
        <w:t xml:space="preserve"> of </w:t>
      </w:r>
      <w:r w:rsidR="00B65118">
        <w:rPr>
          <w:lang w:val="en-US"/>
        </w:rPr>
        <w:t>lower cutting threshold)</w:t>
      </w:r>
      <w:r w:rsidR="007D12C5">
        <w:rPr>
          <w:lang w:val="en-US"/>
        </w:rPr>
        <w:t xml:space="preserve">. </w:t>
      </w:r>
      <w:r w:rsidR="00A17D2B" w:rsidRPr="00A17D2B">
        <w:rPr>
          <w:lang w:val="en-US"/>
        </w:rPr>
        <w:t>In the moderate scenario, 10 trees per hectare were harvested with a</w:t>
      </w:r>
      <w:r w:rsidR="00B65118">
        <w:rPr>
          <w:lang w:val="en-US"/>
        </w:rPr>
        <w:t>n</w:t>
      </w:r>
      <w:r w:rsidR="00A17D2B" w:rsidRPr="00A17D2B">
        <w:rPr>
          <w:lang w:val="en-US"/>
        </w:rPr>
        <w:t xml:space="preserve"> </w:t>
      </w:r>
      <w:r w:rsidR="00B65118">
        <w:rPr>
          <w:lang w:val="en-US"/>
        </w:rPr>
        <w:t xml:space="preserve">overall </w:t>
      </w:r>
      <w:r w:rsidR="00A17D2B" w:rsidRPr="00A17D2B">
        <w:rPr>
          <w:lang w:val="en-US"/>
        </w:rPr>
        <w:t xml:space="preserve">commercial bole volume </w:t>
      </w:r>
      <w:r w:rsidR="00B65118">
        <w:rPr>
          <w:lang w:val="en-US"/>
        </w:rPr>
        <w:t>around</w:t>
      </w:r>
      <w:r w:rsidR="00A17D2B" w:rsidRPr="00A17D2B">
        <w:rPr>
          <w:lang w:val="en-US"/>
        </w:rPr>
        <w:t xml:space="preserve"> 39m</w:t>
      </w:r>
      <w:r w:rsidR="00A17D2B" w:rsidRPr="00BF439C">
        <w:rPr>
          <w:vertAlign w:val="superscript"/>
          <w:lang w:val="en-US"/>
        </w:rPr>
        <w:t>3</w:t>
      </w:r>
      <w:r w:rsidR="00B450C0">
        <w:rPr>
          <w:lang w:val="en-US"/>
        </w:rPr>
        <w:t>/ha</w:t>
      </w:r>
      <w:r w:rsidR="00F2138C">
        <w:rPr>
          <w:lang w:val="en-US"/>
        </w:rPr>
        <w:t>.</w:t>
      </w:r>
      <w:r w:rsidR="00B450C0">
        <w:rPr>
          <w:lang w:val="en-US"/>
        </w:rPr>
        <w:t xml:space="preserve"> </w:t>
      </w:r>
      <w:r w:rsidR="00F2138C">
        <w:rPr>
          <w:lang w:val="en-US"/>
        </w:rPr>
        <w:t>A</w:t>
      </w:r>
      <w:r w:rsidR="00A17D2B" w:rsidRPr="00A17D2B">
        <w:rPr>
          <w:lang w:val="en-US"/>
        </w:rPr>
        <w:t>boveground biomass decreased by 109</w:t>
      </w:r>
      <w:r w:rsidR="00C07449">
        <w:rPr>
          <w:lang w:val="en-US"/>
        </w:rPr>
        <w:t>t</w:t>
      </w:r>
      <w:r w:rsidR="00C07449" w:rsidRPr="00591680">
        <w:rPr>
          <w:vertAlign w:val="subscript"/>
          <w:lang w:val="en-US"/>
        </w:rPr>
        <w:t>ODM</w:t>
      </w:r>
      <w:r w:rsidR="00C07449" w:rsidRPr="00A17D2B">
        <w:rPr>
          <w:lang w:val="en-US"/>
        </w:rPr>
        <w:t xml:space="preserve"> </w:t>
      </w:r>
      <w:r w:rsidR="00A17D2B" w:rsidRPr="00A17D2B">
        <w:rPr>
          <w:lang w:val="en-US"/>
        </w:rPr>
        <w:t>/ha a year after logging.</w:t>
      </w:r>
      <w:r w:rsidR="007D12C5">
        <w:rPr>
          <w:lang w:val="en-US"/>
        </w:rPr>
        <w:t xml:space="preserve"> </w:t>
      </w:r>
      <w:r w:rsidR="00B65118">
        <w:rPr>
          <w:lang w:val="en-US"/>
        </w:rPr>
        <w:t>Compared to this, t</w:t>
      </w:r>
      <w:r w:rsidR="007D12C5" w:rsidRPr="007D12C5">
        <w:rPr>
          <w:lang w:val="en-US"/>
        </w:rPr>
        <w:t xml:space="preserve">he impact of selective logging </w:t>
      </w:r>
      <w:r w:rsidR="00B65118" w:rsidRPr="007D12C5">
        <w:rPr>
          <w:lang w:val="en-US"/>
        </w:rPr>
        <w:t xml:space="preserve">in the </w:t>
      </w:r>
      <w:r w:rsidR="00F2138C">
        <w:rPr>
          <w:lang w:val="en-US"/>
        </w:rPr>
        <w:t>intense</w:t>
      </w:r>
      <w:r w:rsidR="00B65118" w:rsidRPr="007D12C5">
        <w:rPr>
          <w:lang w:val="en-US"/>
        </w:rPr>
        <w:t xml:space="preserve"> scenario</w:t>
      </w:r>
      <w:r w:rsidR="00B65118">
        <w:rPr>
          <w:lang w:val="en-US"/>
        </w:rPr>
        <w:t>’s</w:t>
      </w:r>
      <w:r w:rsidR="00B65118" w:rsidRPr="007D12C5">
        <w:rPr>
          <w:lang w:val="en-US"/>
        </w:rPr>
        <w:t xml:space="preserve"> </w:t>
      </w:r>
      <w:r w:rsidR="00B65118">
        <w:rPr>
          <w:lang w:val="en-US"/>
        </w:rPr>
        <w:t xml:space="preserve">overall </w:t>
      </w:r>
      <w:r w:rsidR="007D12C5" w:rsidRPr="007D12C5">
        <w:rPr>
          <w:lang w:val="en-US"/>
        </w:rPr>
        <w:t xml:space="preserve">aboveground biomass was twice as strong </w:t>
      </w:r>
      <w:r w:rsidR="00B65118" w:rsidRPr="007D12C5">
        <w:rPr>
          <w:lang w:val="en-US"/>
        </w:rPr>
        <w:t xml:space="preserve">directly after </w:t>
      </w:r>
      <w:r w:rsidR="00B65118">
        <w:rPr>
          <w:lang w:val="en-US"/>
        </w:rPr>
        <w:t>logging</w:t>
      </w:r>
      <w:r w:rsidR="007D12C5" w:rsidRPr="007D12C5">
        <w:rPr>
          <w:lang w:val="en-US"/>
        </w:rPr>
        <w:t xml:space="preserve">. </w:t>
      </w:r>
      <w:r w:rsidR="00B65118">
        <w:rPr>
          <w:lang w:val="en-US"/>
        </w:rPr>
        <w:t>In this scenario, e.g. m</w:t>
      </w:r>
      <w:r w:rsidR="007D12C5" w:rsidRPr="007D12C5">
        <w:rPr>
          <w:lang w:val="en-US"/>
        </w:rPr>
        <w:t>ore than 30</w:t>
      </w:r>
      <w:r w:rsidR="007D12C5">
        <w:rPr>
          <w:lang w:val="en-US"/>
        </w:rPr>
        <w:t>6</w:t>
      </w:r>
      <w:r w:rsidR="007D12C5" w:rsidRPr="007D12C5">
        <w:rPr>
          <w:lang w:val="en-US"/>
        </w:rPr>
        <w:t xml:space="preserve"> commercial trees were harvested per hectar</w:t>
      </w:r>
      <w:r w:rsidR="007D12C5">
        <w:rPr>
          <w:lang w:val="en-US"/>
        </w:rPr>
        <w:t xml:space="preserve">e, with a </w:t>
      </w:r>
      <w:r w:rsidR="00B65118">
        <w:rPr>
          <w:lang w:val="en-US"/>
        </w:rPr>
        <w:t xml:space="preserve">totaled </w:t>
      </w:r>
      <w:r w:rsidR="007D12C5">
        <w:rPr>
          <w:lang w:val="en-US"/>
        </w:rPr>
        <w:t xml:space="preserve">stem volume </w:t>
      </w:r>
      <w:r w:rsidR="00B65118">
        <w:rPr>
          <w:lang w:val="en-US"/>
        </w:rPr>
        <w:t>of</w:t>
      </w:r>
      <w:r w:rsidR="007D12C5" w:rsidRPr="007D12C5">
        <w:rPr>
          <w:lang w:val="en-US"/>
        </w:rPr>
        <w:t xml:space="preserve"> 116m</w:t>
      </w:r>
      <w:r w:rsidR="007D12C5" w:rsidRPr="00BF439C">
        <w:rPr>
          <w:vertAlign w:val="superscript"/>
          <w:lang w:val="en-US"/>
        </w:rPr>
        <w:t>3</w:t>
      </w:r>
      <w:r w:rsidR="007D12C5">
        <w:rPr>
          <w:lang w:val="en-US"/>
        </w:rPr>
        <w:t>/ha</w:t>
      </w:r>
      <w:r w:rsidR="007D12C5" w:rsidRPr="007D12C5">
        <w:rPr>
          <w:lang w:val="en-US"/>
        </w:rPr>
        <w:t xml:space="preserve">, so that </w:t>
      </w:r>
      <w:r w:rsidR="00B65118">
        <w:rPr>
          <w:lang w:val="en-US"/>
        </w:rPr>
        <w:t>the overall</w:t>
      </w:r>
      <w:r w:rsidR="007D12C5" w:rsidRPr="007D12C5">
        <w:rPr>
          <w:lang w:val="en-US"/>
        </w:rPr>
        <w:t xml:space="preserve"> above</w:t>
      </w:r>
      <w:r w:rsidR="007D12C5">
        <w:rPr>
          <w:lang w:val="en-US"/>
        </w:rPr>
        <w:t>ground biomass decreased by 211</w:t>
      </w:r>
      <w:r w:rsidR="00C07449">
        <w:rPr>
          <w:lang w:val="en-US"/>
        </w:rPr>
        <w:t>t</w:t>
      </w:r>
      <w:r w:rsidR="00C07449" w:rsidRPr="00591680">
        <w:rPr>
          <w:vertAlign w:val="subscript"/>
          <w:lang w:val="en-US"/>
        </w:rPr>
        <w:t>ODM</w:t>
      </w:r>
      <w:r w:rsidR="00C07449" w:rsidRPr="007D12C5">
        <w:rPr>
          <w:lang w:val="en-US"/>
        </w:rPr>
        <w:t xml:space="preserve"> </w:t>
      </w:r>
      <w:r w:rsidR="007D12C5" w:rsidRPr="007D12C5">
        <w:rPr>
          <w:lang w:val="en-US"/>
        </w:rPr>
        <w:t>/ha.</w:t>
      </w:r>
    </w:p>
    <w:p w:rsidR="001B4778" w:rsidRPr="00BF439C" w:rsidRDefault="00F2138C" w:rsidP="00BF439C">
      <w:pPr>
        <w:rPr>
          <w:b/>
          <w:bCs/>
          <w:lang w:val="en-US"/>
        </w:rPr>
      </w:pPr>
      <w:r>
        <w:rPr>
          <w:lang w:val="en-US"/>
        </w:rPr>
        <w:t>In a second step we explored</w:t>
      </w:r>
      <w:r w:rsidR="00B65118">
        <w:rPr>
          <w:lang w:val="en-US"/>
        </w:rPr>
        <w:t xml:space="preserve"> the structural development of the forest stand by </w:t>
      </w:r>
      <w:r w:rsidR="00E032DF">
        <w:rPr>
          <w:lang w:val="en-US"/>
        </w:rPr>
        <w:t xml:space="preserve">comparing the </w:t>
      </w:r>
      <w:r w:rsidR="00B65118">
        <w:rPr>
          <w:lang w:val="en-US"/>
        </w:rPr>
        <w:t>species group composition</w:t>
      </w:r>
      <w:r w:rsidR="00E032DF">
        <w:rPr>
          <w:lang w:val="en-US"/>
        </w:rPr>
        <w:t xml:space="preserve">s of </w:t>
      </w:r>
      <w:r>
        <w:rPr>
          <w:lang w:val="en-US"/>
        </w:rPr>
        <w:t>the moderate and the intense</w:t>
      </w:r>
      <w:r w:rsidR="00E032DF">
        <w:rPr>
          <w:lang w:val="en-US"/>
        </w:rPr>
        <w:t xml:space="preserve"> scenarios</w:t>
      </w:r>
      <w:r w:rsidR="00B65118">
        <w:rPr>
          <w:lang w:val="en-US"/>
        </w:rPr>
        <w:t xml:space="preserve">. </w:t>
      </w:r>
      <w:r w:rsidR="00E032DF">
        <w:rPr>
          <w:lang w:val="en-US"/>
        </w:rPr>
        <w:t>In the moderate scenario (</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sidR="00E032DF">
        <w:rPr>
          <w:lang w:val="en-US"/>
        </w:rPr>
        <w:t>.a)</w:t>
      </w:r>
      <w:r w:rsidR="008A0C39">
        <w:rPr>
          <w:lang w:val="en-US"/>
        </w:rPr>
        <w:t xml:space="preserve"> t</w:t>
      </w:r>
      <w:r w:rsidR="00944D90">
        <w:rPr>
          <w:lang w:val="en-US"/>
        </w:rPr>
        <w:t xml:space="preserve">he tree species’ group composition shifted slightly in </w:t>
      </w:r>
      <w:r w:rsidR="00E032DF">
        <w:rPr>
          <w:lang w:val="en-US"/>
        </w:rPr>
        <w:t>about</w:t>
      </w:r>
      <w:r w:rsidR="00944D90">
        <w:rPr>
          <w:lang w:val="en-US"/>
        </w:rPr>
        <w:t xml:space="preserve"> </w:t>
      </w:r>
      <w:r>
        <w:rPr>
          <w:lang w:val="en-US"/>
        </w:rPr>
        <w:t>70-80 years</w:t>
      </w:r>
      <w:r w:rsidR="00944D90">
        <w:rPr>
          <w:lang w:val="en-US"/>
        </w:rPr>
        <w:t xml:space="preserve"> after logging</w:t>
      </w:r>
      <w:r w:rsidR="00E032DF">
        <w:rPr>
          <w:lang w:val="en-US"/>
        </w:rPr>
        <w:t>: t</w:t>
      </w:r>
      <w:r w:rsidR="005D799B">
        <w:rPr>
          <w:lang w:val="en-US"/>
        </w:rPr>
        <w:t xml:space="preserve">he aboveground biomass of the pioneer species recovered faster than that of the climax </w:t>
      </w:r>
      <w:r w:rsidR="00E032DF">
        <w:rPr>
          <w:lang w:val="en-US"/>
        </w:rPr>
        <w:t>or</w:t>
      </w:r>
      <w:r w:rsidR="005D799B">
        <w:rPr>
          <w:lang w:val="en-US"/>
        </w:rPr>
        <w:t xml:space="preserve"> intermediate </w:t>
      </w:r>
      <w:r w:rsidR="00E032DF">
        <w:rPr>
          <w:lang w:val="en-US"/>
        </w:rPr>
        <w:t xml:space="preserve">tree </w:t>
      </w:r>
      <w:r w:rsidR="005D799B">
        <w:rPr>
          <w:lang w:val="en-US"/>
        </w:rPr>
        <w:t xml:space="preserve">species. After </w:t>
      </w:r>
      <w:r w:rsidR="00E032DF">
        <w:rPr>
          <w:lang w:val="en-US"/>
        </w:rPr>
        <w:t>these</w:t>
      </w:r>
      <w:r w:rsidR="005D799B">
        <w:rPr>
          <w:lang w:val="en-US"/>
        </w:rPr>
        <w:t xml:space="preserve"> </w:t>
      </w:r>
      <w:r w:rsidR="00E032DF">
        <w:rPr>
          <w:lang w:val="en-US"/>
        </w:rPr>
        <w:t>seven decades both</w:t>
      </w:r>
      <w:r w:rsidR="005D799B">
        <w:rPr>
          <w:lang w:val="en-US"/>
        </w:rPr>
        <w:t xml:space="preserve"> the </w:t>
      </w:r>
      <w:r w:rsidR="00FB1BE7">
        <w:rPr>
          <w:lang w:val="en-US"/>
        </w:rPr>
        <w:t xml:space="preserve">forest stand structure and </w:t>
      </w:r>
      <w:r w:rsidR="00E032DF">
        <w:rPr>
          <w:lang w:val="en-US"/>
        </w:rPr>
        <w:t xml:space="preserve">the overall </w:t>
      </w:r>
      <w:r w:rsidR="00FB1BE7">
        <w:rPr>
          <w:lang w:val="en-US"/>
        </w:rPr>
        <w:t>biomass returned to the reference values</w:t>
      </w:r>
      <w:r w:rsidR="00E032DF">
        <w:rPr>
          <w:lang w:val="en-US"/>
        </w:rPr>
        <w:t xml:space="preserve"> of primary forest growth (</w:t>
      </w:r>
      <w:r w:rsidR="00F47CD8">
        <w:rPr>
          <w:lang w:val="en-US"/>
        </w:rPr>
        <w:t>pre-logging phase</w:t>
      </w:r>
      <w:r w:rsidR="00E032DF">
        <w:rPr>
          <w:lang w:val="en-US"/>
        </w:rPr>
        <w:t>)</w:t>
      </w:r>
      <w:r w:rsidR="00FB1BE7">
        <w:rPr>
          <w:lang w:val="en-US"/>
        </w:rPr>
        <w:t>.</w:t>
      </w:r>
      <w:r w:rsidR="00F47CD8">
        <w:rPr>
          <w:lang w:val="en-US"/>
        </w:rPr>
        <w:t xml:space="preserve"> The</w:t>
      </w:r>
      <w:r w:rsidR="00BD0563" w:rsidRPr="00BD0563">
        <w:rPr>
          <w:lang w:val="en-US"/>
        </w:rPr>
        <w:t xml:space="preserve"> comparison of the simulated and observed above</w:t>
      </w:r>
      <w:r w:rsidR="00F47CD8">
        <w:rPr>
          <w:lang w:val="en-US"/>
        </w:rPr>
        <w:t xml:space="preserve">ground biomass per </w:t>
      </w:r>
      <w:r w:rsidR="00114A2C">
        <w:rPr>
          <w:lang w:val="en-US"/>
        </w:rPr>
        <w:t>species group (</w:t>
      </w:r>
      <w:r w:rsidR="00114A2C" w:rsidRPr="00114A2C">
        <w:rPr>
          <w:lang w:val="en-US"/>
        </w:rPr>
        <w:t>PFTs grouped by successional stage)</w:t>
      </w:r>
      <w:r w:rsidR="004B6D39">
        <w:rPr>
          <w:lang w:val="en-US"/>
        </w:rPr>
        <w:t xml:space="preserve"> </w:t>
      </w:r>
      <w:r w:rsidR="00F47CD8">
        <w:rPr>
          <w:lang w:val="en-US"/>
        </w:rPr>
        <w:t xml:space="preserve">between 1986 and </w:t>
      </w:r>
      <w:r w:rsidR="00BD0563" w:rsidRPr="00BD0563">
        <w:rPr>
          <w:lang w:val="en-US"/>
        </w:rPr>
        <w:t xml:space="preserve">2016 shows that our model </w:t>
      </w:r>
      <w:r w:rsidR="00F47CD8">
        <w:rPr>
          <w:lang w:val="en-US"/>
        </w:rPr>
        <w:t>can</w:t>
      </w:r>
      <w:r w:rsidR="00BD0563" w:rsidRPr="00BD0563">
        <w:rPr>
          <w:lang w:val="en-US"/>
        </w:rPr>
        <w:t xml:space="preserve"> reproduce the dynamics and species group composition of a selectively </w:t>
      </w:r>
      <w:r w:rsidR="00F47CD8">
        <w:rPr>
          <w:lang w:val="en-US"/>
        </w:rPr>
        <w:t>logged</w:t>
      </w:r>
      <w:r w:rsidR="00BD0563" w:rsidRPr="00BD0563">
        <w:rPr>
          <w:lang w:val="en-US"/>
        </w:rPr>
        <w:t xml:space="preserve"> forest (</w:t>
      </w:r>
      <w:r w:rsidR="00F47CD8">
        <w:rPr>
          <w:lang w:val="en-US"/>
        </w:rPr>
        <w:fldChar w:fldCharType="begin"/>
      </w:r>
      <w:r w:rsidR="00F47CD8">
        <w:rPr>
          <w:lang w:val="en-US"/>
        </w:rPr>
        <w:instrText xml:space="preserve"> REF _Ref508619978 \h </w:instrText>
      </w:r>
      <w:r w:rsidR="00F47CD8">
        <w:rPr>
          <w:lang w:val="en-US"/>
        </w:rPr>
      </w:r>
      <w:r w:rsidR="00F47CD8">
        <w:rPr>
          <w:lang w:val="en-US"/>
        </w:rPr>
        <w:fldChar w:fldCharType="separate"/>
      </w:r>
      <w:r w:rsidR="00F47CD8" w:rsidRPr="003D10F0">
        <w:rPr>
          <w:lang w:val="en-US"/>
        </w:rPr>
        <w:t xml:space="preserve">Figure </w:t>
      </w:r>
      <w:r w:rsidR="00F47CD8" w:rsidRPr="001063D4">
        <w:rPr>
          <w:noProof/>
          <w:lang w:val="en-US"/>
        </w:rPr>
        <w:t>1</w:t>
      </w:r>
      <w:r w:rsidR="00F47CD8">
        <w:rPr>
          <w:lang w:val="en-US"/>
        </w:rPr>
        <w:fldChar w:fldCharType="end"/>
      </w:r>
      <w:r w:rsidR="00F47CD8">
        <w:rPr>
          <w:lang w:val="en-US"/>
        </w:rPr>
        <w:t>.b</w:t>
      </w:r>
      <w:r w:rsidR="00BD0563" w:rsidRPr="00BD0563">
        <w:rPr>
          <w:lang w:val="en-US"/>
        </w:rPr>
        <w:t>)</w:t>
      </w:r>
      <w:r w:rsidR="00FB1BE7">
        <w:rPr>
          <w:lang w:val="en-US"/>
        </w:rPr>
        <w:t>.</w:t>
      </w:r>
      <w:r w:rsidR="00F47CD8">
        <w:rPr>
          <w:lang w:val="en-US"/>
        </w:rPr>
        <w:t xml:space="preserve"> </w:t>
      </w:r>
      <w:r w:rsidR="00F47CD8" w:rsidRPr="00F47CD8">
        <w:rPr>
          <w:lang w:val="en-US"/>
        </w:rPr>
        <w:t>Overall, the simulated aboveground total biomass values correspond well to the observed values</w:t>
      </w:r>
      <w:r w:rsidR="004B6D39">
        <w:rPr>
          <w:lang w:val="en-US"/>
        </w:rPr>
        <w:t xml:space="preserve"> during the post-logging phase</w:t>
      </w:r>
      <w:r w:rsidR="00F47CD8" w:rsidRPr="00F47CD8">
        <w:rPr>
          <w:lang w:val="en-US"/>
        </w:rPr>
        <w:t xml:space="preserve"> (R</w:t>
      </w:r>
      <w:r w:rsidR="00F47CD8" w:rsidRPr="00BF439C">
        <w:rPr>
          <w:vertAlign w:val="superscript"/>
          <w:lang w:val="en-US"/>
        </w:rPr>
        <w:t>2</w:t>
      </w:r>
      <w:r w:rsidR="00F47CD8" w:rsidRPr="00F47CD8">
        <w:rPr>
          <w:lang w:val="en-US"/>
        </w:rPr>
        <w:t xml:space="preserve"> 0.991, </w:t>
      </w:r>
      <w:proofErr w:type="spellStart"/>
      <w:r w:rsidR="00F47CD8" w:rsidRPr="00F47CD8">
        <w:rPr>
          <w:lang w:val="en-US"/>
        </w:rPr>
        <w:t>rmse</w:t>
      </w:r>
      <w:proofErr w:type="spellEnd"/>
      <w:r w:rsidR="00F47CD8" w:rsidRPr="00F47CD8">
        <w:rPr>
          <w:lang w:val="en-US"/>
        </w:rPr>
        <w:t xml:space="preserve"> 4.6t</w:t>
      </w:r>
      <w:r w:rsidR="00F47CD8" w:rsidRPr="00BF439C">
        <w:rPr>
          <w:vertAlign w:val="subscript"/>
          <w:lang w:val="en-US"/>
        </w:rPr>
        <w:t>ODM</w:t>
      </w:r>
      <w:r w:rsidR="00F47CD8" w:rsidRPr="00F47CD8">
        <w:rPr>
          <w:lang w:val="en-US"/>
        </w:rPr>
        <w:t xml:space="preserve">/ha). </w:t>
      </w:r>
      <w:r w:rsidR="001765FE">
        <w:rPr>
          <w:lang w:val="en-US"/>
        </w:rPr>
        <w:t xml:space="preserve">However, the forest model slightly underestimated the </w:t>
      </w:r>
      <w:r w:rsidR="00114A2C">
        <w:rPr>
          <w:lang w:val="en-US"/>
        </w:rPr>
        <w:t xml:space="preserve">observed </w:t>
      </w:r>
      <w:r w:rsidR="00C12669">
        <w:rPr>
          <w:lang w:val="en-US"/>
        </w:rPr>
        <w:t>aboveground</w:t>
      </w:r>
      <w:r w:rsidR="00114A2C">
        <w:rPr>
          <w:lang w:val="en-US"/>
        </w:rPr>
        <w:t xml:space="preserve"> </w:t>
      </w:r>
      <w:r w:rsidR="001765FE">
        <w:rPr>
          <w:lang w:val="en-US"/>
        </w:rPr>
        <w:t>biomass</w:t>
      </w:r>
      <w:r w:rsidR="00114A2C">
        <w:rPr>
          <w:lang w:val="en-US"/>
        </w:rPr>
        <w:t xml:space="preserve"> </w:t>
      </w:r>
      <w:r w:rsidR="001765FE">
        <w:rPr>
          <w:lang w:val="en-US"/>
        </w:rPr>
        <w:t xml:space="preserve">of climax species during three decades after </w:t>
      </w:r>
      <w:r w:rsidR="001765FE">
        <w:rPr>
          <w:lang w:val="en-US"/>
        </w:rPr>
        <w:lastRenderedPageBreak/>
        <w:t>selective logging</w:t>
      </w:r>
      <w:r w:rsidR="001B4778">
        <w:rPr>
          <w:lang w:val="en-US"/>
        </w:rPr>
        <w:t xml:space="preserve">. </w:t>
      </w:r>
      <w:r w:rsidR="001B4778" w:rsidRPr="001B4778">
        <w:rPr>
          <w:lang w:val="en-US"/>
        </w:rPr>
        <w:t xml:space="preserve">For the post-logging phase, the forest model also slightly </w:t>
      </w:r>
      <w:r w:rsidR="002252D7">
        <w:rPr>
          <w:lang w:val="en-US"/>
        </w:rPr>
        <w:t>overestimated</w:t>
      </w:r>
      <w:r w:rsidR="001B4778" w:rsidRPr="001B4778">
        <w:rPr>
          <w:lang w:val="en-US"/>
        </w:rPr>
        <w:t xml:space="preserve"> the observed total mean </w:t>
      </w:r>
      <w:r w:rsidR="002252D7">
        <w:rPr>
          <w:lang w:val="en-US"/>
        </w:rPr>
        <w:t xml:space="preserve">aboveground </w:t>
      </w:r>
      <w:r w:rsidR="001B4778" w:rsidRPr="001B4778">
        <w:rPr>
          <w:lang w:val="en-US"/>
        </w:rPr>
        <w:t xml:space="preserve">biomass </w:t>
      </w:r>
      <w:r w:rsidR="002252D7" w:rsidRPr="00C56BA1">
        <w:rPr>
          <w:lang w:val="en-US"/>
        </w:rPr>
        <w:t>(418t</w:t>
      </w:r>
      <w:r w:rsidR="002252D7" w:rsidRPr="00C56BA1">
        <w:rPr>
          <w:vertAlign w:val="subscript"/>
          <w:lang w:val="en-US"/>
        </w:rPr>
        <w:t>ODM</w:t>
      </w:r>
      <w:r w:rsidR="002252D7" w:rsidRPr="00C56BA1">
        <w:rPr>
          <w:lang w:val="en-US"/>
        </w:rPr>
        <w:t xml:space="preserve">/ha) </w:t>
      </w:r>
      <w:r w:rsidR="001B4778" w:rsidRPr="001B4778">
        <w:rPr>
          <w:lang w:val="en-US"/>
        </w:rPr>
        <w:t xml:space="preserve">with 5%. The deviations between </w:t>
      </w:r>
      <w:r w:rsidR="002252D7">
        <w:rPr>
          <w:lang w:val="en-US"/>
        </w:rPr>
        <w:t>observed</w:t>
      </w:r>
      <w:r w:rsidR="001B4778" w:rsidRPr="001B4778">
        <w:rPr>
          <w:lang w:val="en-US"/>
        </w:rPr>
        <w:t xml:space="preserve"> and simulated biomass values were less than the </w:t>
      </w:r>
      <w:r w:rsidR="002252D7">
        <w:rPr>
          <w:lang w:val="en-US"/>
        </w:rPr>
        <w:t xml:space="preserve">observed </w:t>
      </w:r>
      <w:r w:rsidR="001B4778" w:rsidRPr="001B4778">
        <w:rPr>
          <w:lang w:val="en-US"/>
        </w:rPr>
        <w:t>standard deviation</w:t>
      </w:r>
      <w:r w:rsidR="002252D7">
        <w:rPr>
          <w:lang w:val="en-US"/>
        </w:rPr>
        <w:t xml:space="preserve"> (</w:t>
      </w:r>
      <w:proofErr w:type="spellStart"/>
      <w:r w:rsidR="002252D7">
        <w:rPr>
          <w:lang w:val="en-US"/>
        </w:rPr>
        <w:t>sd</w:t>
      </w:r>
      <w:r w:rsidR="002252D7" w:rsidRPr="00BF439C">
        <w:rPr>
          <w:vertAlign w:val="subscript"/>
          <w:lang w:val="en-US"/>
        </w:rPr>
        <w:t>obs</w:t>
      </w:r>
      <w:proofErr w:type="spellEnd"/>
      <w:r w:rsidR="002252D7">
        <w:rPr>
          <w:lang w:val="en-US"/>
        </w:rPr>
        <w:t xml:space="preserve"> </w:t>
      </w:r>
      <w:r w:rsidR="002252D7">
        <w:rPr>
          <w:rFonts w:cs="Times New Roman"/>
          <w:lang w:val="en-US"/>
        </w:rPr>
        <w:t>±</w:t>
      </w:r>
      <w:r w:rsidR="002252D7">
        <w:rPr>
          <w:lang w:val="en-US"/>
        </w:rPr>
        <w:t>67t</w:t>
      </w:r>
      <w:r w:rsidR="002252D7" w:rsidRPr="00BF439C">
        <w:rPr>
          <w:vertAlign w:val="subscript"/>
          <w:lang w:val="en-US"/>
        </w:rPr>
        <w:t>ODM</w:t>
      </w:r>
      <w:r w:rsidR="002252D7">
        <w:rPr>
          <w:lang w:val="en-US"/>
        </w:rPr>
        <w:t>/ha)</w:t>
      </w:r>
      <w:r w:rsidR="00F47CD8" w:rsidRPr="00C41A5C">
        <w:rPr>
          <w:lang w:val="en-US"/>
        </w:rPr>
        <w:t xml:space="preserve"> </w:t>
      </w:r>
      <w:r w:rsidR="00F47CD8">
        <w:rPr>
          <w:lang w:val="en-US"/>
        </w:rPr>
        <w:t xml:space="preserve">(see also </w:t>
      </w:r>
      <w:r w:rsidR="001765FE" w:rsidRPr="00BF439C">
        <w:rPr>
          <w:highlight w:val="yellow"/>
          <w:lang w:val="en-US"/>
        </w:rPr>
        <w:t xml:space="preserve">Appendix </w:t>
      </w:r>
      <w:r w:rsidR="008A0C39" w:rsidRPr="00BF439C">
        <w:rPr>
          <w:highlight w:val="yellow"/>
          <w:lang w:val="en-US"/>
        </w:rPr>
        <w:t>A</w:t>
      </w:r>
      <w:r w:rsidR="001765FE" w:rsidRPr="00BF439C">
        <w:rPr>
          <w:highlight w:val="yellow"/>
          <w:lang w:val="en-US"/>
        </w:rPr>
        <w:t>1</w:t>
      </w:r>
      <w:r w:rsidR="00F47CD8">
        <w:rPr>
          <w:lang w:val="en-US"/>
        </w:rPr>
        <w:t>)</w:t>
      </w:r>
      <w:r w:rsidR="001765FE" w:rsidRPr="001765FE">
        <w:rPr>
          <w:lang w:val="en-US"/>
        </w:rPr>
        <w:t>.</w:t>
      </w:r>
      <w:r w:rsidR="008A0C39">
        <w:rPr>
          <w:lang w:val="en-US"/>
        </w:rPr>
        <w:t xml:space="preserve"> </w:t>
      </w:r>
    </w:p>
    <w:p w:rsidR="008A0C39" w:rsidRDefault="00F47CD8" w:rsidP="00BF439C">
      <w:pPr>
        <w:rPr>
          <w:lang w:val="en-US"/>
        </w:rPr>
      </w:pPr>
      <w:r>
        <w:rPr>
          <w:lang w:val="en-US"/>
        </w:rPr>
        <w:t xml:space="preserve">The </w:t>
      </w:r>
      <w:r w:rsidR="00C12669" w:rsidRPr="0085613E">
        <w:rPr>
          <w:lang w:val="en-US"/>
        </w:rPr>
        <w:t xml:space="preserve">intense scenario </w:t>
      </w:r>
      <w:r w:rsidR="00C12669">
        <w:rPr>
          <w:lang w:val="en-US"/>
        </w:rPr>
        <w:t>(</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Pr>
          <w:lang w:val="en-US"/>
        </w:rPr>
        <w:t>.c</w:t>
      </w:r>
      <w:r w:rsidR="00C12669">
        <w:rPr>
          <w:lang w:val="en-US"/>
        </w:rPr>
        <w:t xml:space="preserve">) </w:t>
      </w:r>
      <w:r w:rsidR="00C12669" w:rsidRPr="0085613E">
        <w:rPr>
          <w:lang w:val="en-US"/>
        </w:rPr>
        <w:t>was characterized by a strong</w:t>
      </w:r>
      <w:r w:rsidR="00C12669">
        <w:rPr>
          <w:lang w:val="en-US"/>
        </w:rPr>
        <w:t xml:space="preserve">er shift </w:t>
      </w:r>
      <w:r w:rsidR="00C12669" w:rsidRPr="0085613E">
        <w:rPr>
          <w:lang w:val="en-US"/>
        </w:rPr>
        <w:t xml:space="preserve">in the species group composition </w:t>
      </w:r>
      <w:r w:rsidR="0085613E" w:rsidRPr="0085613E">
        <w:rPr>
          <w:lang w:val="en-US"/>
        </w:rPr>
        <w:t xml:space="preserve">and the </w:t>
      </w:r>
      <w:r w:rsidR="00C12669">
        <w:rPr>
          <w:lang w:val="en-US"/>
        </w:rPr>
        <w:t xml:space="preserve">aboveground </w:t>
      </w:r>
      <w:r w:rsidR="0085613E" w:rsidRPr="0085613E">
        <w:rPr>
          <w:lang w:val="en-US"/>
        </w:rPr>
        <w:t xml:space="preserve">biomass was </w:t>
      </w:r>
      <w:r w:rsidR="00C12669">
        <w:rPr>
          <w:lang w:val="en-US"/>
        </w:rPr>
        <w:t xml:space="preserve">only </w:t>
      </w:r>
      <w:r w:rsidR="0085613E" w:rsidRPr="0085613E">
        <w:rPr>
          <w:lang w:val="en-US"/>
        </w:rPr>
        <w:t>slowly recovering (1</w:t>
      </w:r>
      <w:r w:rsidR="00F822CC">
        <w:rPr>
          <w:lang w:val="en-US"/>
        </w:rPr>
        <w:t>38</w:t>
      </w:r>
      <w:r w:rsidR="00984778">
        <w:rPr>
          <w:lang w:val="en-US"/>
        </w:rPr>
        <w:t>a</w:t>
      </w:r>
      <w:r w:rsidR="0085613E" w:rsidRPr="0085613E">
        <w:rPr>
          <w:lang w:val="en-US"/>
        </w:rPr>
        <w:t>)</w:t>
      </w:r>
      <w:r w:rsidR="00C12669">
        <w:rPr>
          <w:lang w:val="en-US"/>
        </w:rPr>
        <w:t xml:space="preserve"> compared to the moderate scenario</w:t>
      </w:r>
      <w:r w:rsidR="0085613E" w:rsidRPr="0085613E">
        <w:rPr>
          <w:lang w:val="en-US"/>
        </w:rPr>
        <w:t xml:space="preserve">. A rapid increase in </w:t>
      </w:r>
      <w:r w:rsidR="00C12669">
        <w:rPr>
          <w:lang w:val="en-US"/>
        </w:rPr>
        <w:t xml:space="preserve">the </w:t>
      </w:r>
      <w:r w:rsidR="0085613E" w:rsidRPr="0085613E">
        <w:rPr>
          <w:lang w:val="en-US"/>
        </w:rPr>
        <w:t>forest</w:t>
      </w:r>
      <w:r w:rsidR="00C12669">
        <w:rPr>
          <w:lang w:val="en-US"/>
        </w:rPr>
        <w:t xml:space="preserve"> stand’s overall aboveground</w:t>
      </w:r>
      <w:r w:rsidR="0085613E" w:rsidRPr="0085613E">
        <w:rPr>
          <w:lang w:val="en-US"/>
        </w:rPr>
        <w:t xml:space="preserve"> biomass was particularly not</w:t>
      </w:r>
      <w:r w:rsidR="00C12669">
        <w:rPr>
          <w:lang w:val="en-US"/>
        </w:rPr>
        <w:t xml:space="preserve">iceable during </w:t>
      </w:r>
      <w:r w:rsidR="0085613E" w:rsidRPr="0085613E">
        <w:rPr>
          <w:lang w:val="en-US"/>
        </w:rPr>
        <w:t>about 50 years after logging.</w:t>
      </w:r>
      <w:r w:rsidR="00343441">
        <w:rPr>
          <w:lang w:val="en-US"/>
        </w:rPr>
        <w:t xml:space="preserve"> This </w:t>
      </w:r>
      <w:r w:rsidR="00C12669">
        <w:rPr>
          <w:lang w:val="en-US"/>
        </w:rPr>
        <w:t xml:space="preserve">rapid </w:t>
      </w:r>
      <w:r w:rsidR="00343441">
        <w:rPr>
          <w:lang w:val="en-US"/>
        </w:rPr>
        <w:t xml:space="preserve">increase was </w:t>
      </w:r>
      <w:r w:rsidR="00343441" w:rsidRPr="0085613E">
        <w:rPr>
          <w:lang w:val="en-US"/>
        </w:rPr>
        <w:t xml:space="preserve">dominated </w:t>
      </w:r>
      <w:r w:rsidR="00343441">
        <w:rPr>
          <w:lang w:val="en-US"/>
        </w:rPr>
        <w:t xml:space="preserve">mainly </w:t>
      </w:r>
      <w:r w:rsidR="00343441" w:rsidRPr="0085613E">
        <w:rPr>
          <w:lang w:val="en-US"/>
        </w:rPr>
        <w:t xml:space="preserve">by </w:t>
      </w:r>
      <w:r w:rsidR="00C12669">
        <w:rPr>
          <w:lang w:val="en-US"/>
        </w:rPr>
        <w:t xml:space="preserve">the increase of </w:t>
      </w:r>
      <w:r w:rsidR="00B450C0">
        <w:rPr>
          <w:lang w:val="en-US"/>
        </w:rPr>
        <w:t xml:space="preserve">fast-growing </w:t>
      </w:r>
      <w:r w:rsidR="00343441" w:rsidRPr="0085613E">
        <w:rPr>
          <w:lang w:val="en-US"/>
        </w:rPr>
        <w:t>pioneer species</w:t>
      </w:r>
      <w:r w:rsidR="00C12669">
        <w:rPr>
          <w:lang w:val="en-US"/>
        </w:rPr>
        <w:t>’ biomass</w:t>
      </w:r>
      <w:r w:rsidR="00343441">
        <w:rPr>
          <w:lang w:val="en-US"/>
        </w:rPr>
        <w:t>.</w:t>
      </w:r>
      <w:r w:rsidR="0085613E" w:rsidRPr="0085613E">
        <w:rPr>
          <w:lang w:val="en-US"/>
        </w:rPr>
        <w:t xml:space="preserve"> </w:t>
      </w:r>
      <w:r w:rsidR="00B450C0">
        <w:rPr>
          <w:lang w:val="en-US"/>
        </w:rPr>
        <w:t>The</w:t>
      </w:r>
      <w:r w:rsidR="0085613E" w:rsidRPr="0085613E">
        <w:rPr>
          <w:lang w:val="en-US"/>
        </w:rPr>
        <w:t xml:space="preserve"> initial </w:t>
      </w:r>
      <w:r w:rsidR="00C12669">
        <w:rPr>
          <w:lang w:val="en-US"/>
        </w:rPr>
        <w:t xml:space="preserve">phase of rapid </w:t>
      </w:r>
      <w:r w:rsidR="001C371C">
        <w:rPr>
          <w:lang w:val="en-US"/>
        </w:rPr>
        <w:t>gross primary production</w:t>
      </w:r>
      <w:r w:rsidR="00C12669">
        <w:rPr>
          <w:lang w:val="en-US"/>
        </w:rPr>
        <w:t xml:space="preserve"> was followed by a</w:t>
      </w:r>
      <w:r w:rsidR="0085613E" w:rsidRPr="0085613E">
        <w:rPr>
          <w:lang w:val="en-US"/>
        </w:rPr>
        <w:t xml:space="preserve"> phase,</w:t>
      </w:r>
      <w:r w:rsidR="00C12669">
        <w:rPr>
          <w:lang w:val="en-US"/>
        </w:rPr>
        <w:t xml:space="preserve"> which was</w:t>
      </w:r>
      <w:r w:rsidR="0085613E" w:rsidRPr="0085613E">
        <w:rPr>
          <w:lang w:val="en-US"/>
        </w:rPr>
        <w:t xml:space="preserve"> characterized by lower productivity rates</w:t>
      </w:r>
      <w:r w:rsidR="001C371C">
        <w:rPr>
          <w:lang w:val="en-US"/>
        </w:rPr>
        <w:t xml:space="preserve"> (</w:t>
      </w:r>
      <w:r w:rsidR="001C371C">
        <w:rPr>
          <w:lang w:val="en-US"/>
        </w:rPr>
        <w:fldChar w:fldCharType="begin"/>
      </w:r>
      <w:r w:rsidR="001C371C">
        <w:rPr>
          <w:lang w:val="en-US"/>
        </w:rPr>
        <w:instrText xml:space="preserve"> REF _Ref508619978 \h </w:instrText>
      </w:r>
      <w:r w:rsidR="001C371C">
        <w:rPr>
          <w:lang w:val="en-US"/>
        </w:rPr>
      </w:r>
      <w:r w:rsidR="001C371C">
        <w:rPr>
          <w:lang w:val="en-US"/>
        </w:rPr>
        <w:fldChar w:fldCharType="separate"/>
      </w:r>
      <w:r w:rsidR="001C371C" w:rsidRPr="000562AF">
        <w:rPr>
          <w:lang w:val="en-US"/>
        </w:rPr>
        <w:t xml:space="preserve">Figure </w:t>
      </w:r>
      <w:r w:rsidR="001C371C">
        <w:rPr>
          <w:noProof/>
          <w:lang w:val="en-US"/>
        </w:rPr>
        <w:t>1</w:t>
      </w:r>
      <w:r w:rsidR="001C371C">
        <w:rPr>
          <w:lang w:val="en-US"/>
        </w:rPr>
        <w:fldChar w:fldCharType="end"/>
      </w:r>
      <w:r w:rsidR="001C371C">
        <w:rPr>
          <w:lang w:val="en-US"/>
        </w:rPr>
        <w:t>.d)</w:t>
      </w:r>
      <w:r w:rsidR="0085613E" w:rsidRPr="0085613E">
        <w:rPr>
          <w:lang w:val="en-US"/>
        </w:rPr>
        <w:t>.</w:t>
      </w:r>
    </w:p>
    <w:p w:rsidR="004D04AD" w:rsidRPr="00BF439C" w:rsidRDefault="004D04AD" w:rsidP="004D04AD">
      <w:pPr>
        <w:rPr>
          <w:b/>
          <w:bCs/>
          <w:lang w:val="en-US"/>
        </w:rPr>
      </w:pPr>
    </w:p>
    <w:p w:rsidR="00896708" w:rsidRDefault="004D04AD" w:rsidP="004D04AD">
      <w:pPr>
        <w:keepNext/>
        <w:jc w:val="center"/>
      </w:pPr>
      <w:r>
        <w:rPr>
          <w:noProof/>
          <w:lang w:val="en-US"/>
        </w:rPr>
        <w:drawing>
          <wp:inline distT="0" distB="0" distL="0" distR="0" wp14:anchorId="4B147B6F" wp14:editId="6BD04097">
            <wp:extent cx="4873285" cy="3960000"/>
            <wp:effectExtent l="0" t="0" r="3810" b="2540"/>
            <wp:docPr id="8" name="Grafik 8" descr="C:\Users\hiltner\Arbeit\Diss\TP3_Publikationen\ArtikelTwo\dataOutput\figures\fig_5thDraft\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ltner\Arbeit\Diss\TP3_Publikationen\ArtikelTwo\dataOutput\figures\fig_5thDraft\Bild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3285" cy="3960000"/>
                    </a:xfrm>
                    <a:prstGeom prst="rect">
                      <a:avLst/>
                    </a:prstGeom>
                    <a:noFill/>
                    <a:ln>
                      <a:noFill/>
                    </a:ln>
                  </pic:spPr>
                </pic:pic>
              </a:graphicData>
            </a:graphic>
          </wp:inline>
        </w:drawing>
      </w:r>
    </w:p>
    <w:p w:rsidR="000E6842" w:rsidRPr="00BF439C" w:rsidRDefault="00896708" w:rsidP="00BF439C">
      <w:pPr>
        <w:pStyle w:val="Beschriftung1"/>
        <w:rPr>
          <w:lang w:val="en-US"/>
        </w:rPr>
      </w:pPr>
      <w:bookmarkStart w:id="12" w:name="_Ref508619978"/>
      <w:r w:rsidRPr="00BF439C">
        <w:rPr>
          <w:lang w:val="en-US"/>
        </w:rPr>
        <w:t xml:space="preserve">Figure </w:t>
      </w:r>
      <w:r>
        <w:fldChar w:fldCharType="begin"/>
      </w:r>
      <w:r w:rsidRPr="00BF439C">
        <w:rPr>
          <w:lang w:val="en-US"/>
        </w:rPr>
        <w:instrText xml:space="preserve"> SEQ Figure \* ARABIC </w:instrText>
      </w:r>
      <w:r>
        <w:fldChar w:fldCharType="separate"/>
      </w:r>
      <w:r w:rsidR="007B3936">
        <w:rPr>
          <w:noProof/>
          <w:lang w:val="en-US"/>
        </w:rPr>
        <w:t>1</w:t>
      </w:r>
      <w:r>
        <w:fldChar w:fldCharType="end"/>
      </w:r>
      <w:bookmarkEnd w:id="12"/>
      <w:r w:rsidRPr="00BF439C">
        <w:rPr>
          <w:lang w:val="en-US"/>
        </w:rPr>
        <w:t>:</w:t>
      </w:r>
      <w:r w:rsidRPr="00896708">
        <w:rPr>
          <w:lang w:val="en-US"/>
        </w:rPr>
        <w:t xml:space="preserve"> </w:t>
      </w:r>
      <w:r>
        <w:rPr>
          <w:lang w:val="en-US"/>
        </w:rPr>
        <w:t>D</w:t>
      </w:r>
      <w:r w:rsidRPr="001C1800">
        <w:rPr>
          <w:lang w:val="en-US"/>
        </w:rPr>
        <w:t xml:space="preserve">evelopment of the mean aboveground biomass plus standard deviation (a., </w:t>
      </w:r>
      <w:r w:rsidR="002C225B">
        <w:rPr>
          <w:lang w:val="en-US"/>
        </w:rPr>
        <w:t>b</w:t>
      </w:r>
      <w:r w:rsidRPr="001C1800">
        <w:rPr>
          <w:lang w:val="en-US"/>
        </w:rPr>
        <w:t>.) and the mean gross primary production (</w:t>
      </w:r>
      <w:r w:rsidR="00B45F6C">
        <w:rPr>
          <w:lang w:val="en-US"/>
        </w:rPr>
        <w:t>d</w:t>
      </w:r>
      <w:r w:rsidRPr="001C1800">
        <w:rPr>
          <w:lang w:val="en-US"/>
        </w:rPr>
        <w:t xml:space="preserve">.) of </w:t>
      </w:r>
      <w:r>
        <w:rPr>
          <w:lang w:val="en-US"/>
        </w:rPr>
        <w:t xml:space="preserve">both </w:t>
      </w:r>
      <w:r w:rsidRPr="001C1800">
        <w:rPr>
          <w:lang w:val="en-US"/>
        </w:rPr>
        <w:t xml:space="preserve">the entire forest stand (grayish lines) </w:t>
      </w:r>
      <w:r>
        <w:rPr>
          <w:lang w:val="en-US"/>
        </w:rPr>
        <w:t>and</w:t>
      </w:r>
      <w:r w:rsidRPr="001C1800">
        <w:rPr>
          <w:lang w:val="en-US"/>
        </w:rPr>
        <w:t xml:space="preserve"> </w:t>
      </w:r>
      <w:r>
        <w:rPr>
          <w:lang w:val="en-US"/>
        </w:rPr>
        <w:t xml:space="preserve">the </w:t>
      </w:r>
      <w:r w:rsidRPr="001C1800">
        <w:rPr>
          <w:lang w:val="en-US"/>
        </w:rPr>
        <w:t>tree species grouped according to functional trai</w:t>
      </w:r>
      <w:r>
        <w:rPr>
          <w:lang w:val="en-US"/>
        </w:rPr>
        <w:t>ts of successional stage (colored lines; A</w:t>
      </w:r>
      <w:r w:rsidRPr="001C1800">
        <w:rPr>
          <w:lang w:val="en-US"/>
        </w:rPr>
        <w:t>verages of 16ha-simulations).</w:t>
      </w:r>
      <w:r>
        <w:rPr>
          <w:lang w:val="en-US"/>
        </w:rPr>
        <w:t xml:space="preserve"> </w:t>
      </w:r>
      <w:r w:rsidRPr="001C1800">
        <w:rPr>
          <w:lang w:val="en-US"/>
        </w:rPr>
        <w:t>The dashed lines indicate the moment of the selective logging event (time</w:t>
      </w:r>
      <w:r>
        <w:rPr>
          <w:lang w:val="en-US"/>
        </w:rPr>
        <w:t>=</w:t>
      </w:r>
      <w:r w:rsidRPr="001C1800">
        <w:rPr>
          <w:lang w:val="en-US"/>
        </w:rPr>
        <w:t>0</w:t>
      </w:r>
      <w:r>
        <w:rPr>
          <w:lang w:val="en-US"/>
        </w:rPr>
        <w:t>a</w:t>
      </w:r>
      <w:r w:rsidRPr="001C1800">
        <w:rPr>
          <w:lang w:val="en-US"/>
        </w:rPr>
        <w:t>) after a 50-year spin-up time, which reflects primary forest growth as a reference</w:t>
      </w:r>
      <w:r>
        <w:rPr>
          <w:lang w:val="en-US"/>
        </w:rPr>
        <w:t xml:space="preserve"> (dark gray)</w:t>
      </w:r>
      <w:r w:rsidRPr="001C1800">
        <w:rPr>
          <w:lang w:val="en-US"/>
        </w:rPr>
        <w:t xml:space="preserve">. </w:t>
      </w:r>
      <w:r w:rsidRPr="00DD0F18">
        <w:rPr>
          <w:lang w:val="en-US"/>
        </w:rPr>
        <w:t xml:space="preserve">The selected simulation results refer to parameter settings used in the FORMIND forest model of a moderate </w:t>
      </w:r>
      <w:r>
        <w:rPr>
          <w:lang w:val="en-US"/>
        </w:rPr>
        <w:t xml:space="preserve">(light gray) </w:t>
      </w:r>
      <w:r w:rsidRPr="00DD0F18">
        <w:rPr>
          <w:lang w:val="en-US"/>
        </w:rPr>
        <w:t xml:space="preserve">and an intense </w:t>
      </w:r>
      <w:r>
        <w:rPr>
          <w:lang w:val="en-US"/>
        </w:rPr>
        <w:t xml:space="preserve">(medium gray) </w:t>
      </w:r>
      <w:r w:rsidRPr="00DD0F18">
        <w:rPr>
          <w:lang w:val="en-US"/>
        </w:rPr>
        <w:t xml:space="preserve">selective logging scenario in which the minimum </w:t>
      </w:r>
      <w:r w:rsidR="00D04626">
        <w:rPr>
          <w:i/>
          <w:lang w:val="en-US"/>
        </w:rPr>
        <w:t>DBH</w:t>
      </w:r>
      <w:r w:rsidRPr="00DD0F18">
        <w:rPr>
          <w:lang w:val="en-US"/>
        </w:rPr>
        <w:t xml:space="preserve"> value</w:t>
      </w:r>
      <w:r>
        <w:rPr>
          <w:lang w:val="en-US"/>
        </w:rPr>
        <w:t>s</w:t>
      </w:r>
      <w:r w:rsidRPr="00DD0F18">
        <w:rPr>
          <w:lang w:val="en-US"/>
        </w:rPr>
        <w:t xml:space="preserve"> of harvestable commercial tree</w:t>
      </w:r>
      <w:r>
        <w:rPr>
          <w:lang w:val="en-US"/>
        </w:rPr>
        <w:t>s were</w:t>
      </w:r>
      <w:r w:rsidRPr="00DD0F18">
        <w:rPr>
          <w:lang w:val="en-US"/>
        </w:rPr>
        <w:t xml:space="preserve"> varied.</w:t>
      </w:r>
      <w:r w:rsidRPr="001C1800">
        <w:rPr>
          <w:lang w:val="en-US"/>
        </w:rPr>
        <w:t xml:space="preserve"> </w:t>
      </w:r>
      <w:r w:rsidRPr="00FB0B20">
        <w:rPr>
          <w:lang w:val="en-US"/>
        </w:rPr>
        <w:t>The dots in the left panel indicate mean annual aboveground biomass values calculated on basis of</w:t>
      </w:r>
      <w:r>
        <w:rPr>
          <w:lang w:val="en-US"/>
        </w:rPr>
        <w:t xml:space="preserve"> Paracou’s</w:t>
      </w:r>
      <w:r w:rsidRPr="00FB0B20">
        <w:rPr>
          <w:lang w:val="en-US"/>
        </w:rPr>
        <w:t xml:space="preserve"> forest inventory data of the </w:t>
      </w:r>
      <w:r>
        <w:rPr>
          <w:lang w:val="en-US"/>
        </w:rPr>
        <w:t xml:space="preserve">T1 plots. </w:t>
      </w:r>
      <w:r w:rsidRPr="0020583A">
        <w:rPr>
          <w:lang w:val="en-US"/>
        </w:rPr>
        <w:t>The year of logging (1986) was assigned to simulat</w:t>
      </w:r>
      <w:r>
        <w:rPr>
          <w:lang w:val="en-US"/>
        </w:rPr>
        <w:t>ed</w:t>
      </w:r>
      <w:r w:rsidRPr="0020583A">
        <w:rPr>
          <w:lang w:val="en-US"/>
        </w:rPr>
        <w:t xml:space="preserve"> time </w:t>
      </w:r>
      <w:r>
        <w:rPr>
          <w:lang w:val="en-US"/>
        </w:rPr>
        <w:t>equaled</w:t>
      </w:r>
      <w:r w:rsidRPr="0020583A">
        <w:rPr>
          <w:lang w:val="en-US"/>
        </w:rPr>
        <w:t xml:space="preserve"> 0.</w:t>
      </w:r>
      <w:r w:rsidR="00B45F6C">
        <w:rPr>
          <w:lang w:val="en-US"/>
        </w:rPr>
        <w:t xml:space="preserve"> </w:t>
      </w:r>
      <w:r w:rsidR="00B45F6C" w:rsidRPr="00BF439C">
        <w:rPr>
          <w:lang w:val="en-US"/>
        </w:rPr>
        <w:t>b.) Comparison of the temporal development of observed (dots) and simulated (line graph) aboveground biomass</w:t>
      </w:r>
      <w:r w:rsidR="00B45F6C">
        <w:rPr>
          <w:lang w:val="en-US"/>
        </w:rPr>
        <w:t>es</w:t>
      </w:r>
      <w:r w:rsidR="00B45F6C" w:rsidRPr="00BF439C">
        <w:rPr>
          <w:lang w:val="en-US"/>
        </w:rPr>
        <w:t xml:space="preserve"> after </w:t>
      </w:r>
      <w:r w:rsidR="00B45F6C" w:rsidRPr="00E526AD">
        <w:rPr>
          <w:lang w:val="en-US"/>
        </w:rPr>
        <w:t>logging</w:t>
      </w:r>
      <w:r w:rsidR="00B45F6C" w:rsidRPr="00BF439C">
        <w:rPr>
          <w:lang w:val="en-US"/>
        </w:rPr>
        <w:t>. Light-demanding pioneers are reddish, shade-tolerant climate species are greenish, emergent are violet, and intermediate species are bluish-colored.</w:t>
      </w:r>
      <w:r w:rsidR="00B45F6C">
        <w:rPr>
          <w:lang w:val="en-US"/>
        </w:rPr>
        <w:t xml:space="preserve"> The simulated logging</w:t>
      </w:r>
      <w:r w:rsidR="00B45F6C" w:rsidRPr="00450098">
        <w:rPr>
          <w:lang w:val="en-US"/>
        </w:rPr>
        <w:t xml:space="preserve"> was assigned to the observed logging event in the year 1986</w:t>
      </w:r>
      <w:r w:rsidR="00B45F6C">
        <w:rPr>
          <w:lang w:val="en-US"/>
        </w:rPr>
        <w:t>.</w:t>
      </w:r>
    </w:p>
    <w:p w:rsidR="008E1C15" w:rsidRDefault="00C07449">
      <w:pPr>
        <w:pStyle w:val="berschrift2"/>
      </w:pPr>
      <w:r>
        <w:t xml:space="preserve">3.2 </w:t>
      </w:r>
      <w:r w:rsidR="008E1C15">
        <w:t xml:space="preserve">Effect of </w:t>
      </w:r>
      <w:r w:rsidR="00241340">
        <w:t>different selective logging</w:t>
      </w:r>
      <w:r w:rsidR="008E1C15">
        <w:t xml:space="preserve"> intensities on ecosystem functions</w:t>
      </w:r>
    </w:p>
    <w:p w:rsidR="00B909D1" w:rsidRDefault="00453C19" w:rsidP="00BF439C">
      <w:pPr>
        <w:rPr>
          <w:lang w:val="en-US"/>
        </w:rPr>
      </w:pPr>
      <w:r>
        <w:rPr>
          <w:lang w:val="en-US"/>
        </w:rPr>
        <w:t>In a third step we</w:t>
      </w:r>
      <w:r w:rsidR="008E1C15" w:rsidRPr="00E368B4">
        <w:rPr>
          <w:lang w:val="en-US"/>
        </w:rPr>
        <w:t xml:space="preserve"> investigate</w:t>
      </w:r>
      <w:r>
        <w:rPr>
          <w:lang w:val="en-US"/>
        </w:rPr>
        <w:t>d</w:t>
      </w:r>
      <w:r w:rsidR="008E1C15" w:rsidRPr="00E368B4">
        <w:rPr>
          <w:lang w:val="en-US"/>
        </w:rPr>
        <w:t xml:space="preserve"> the </w:t>
      </w:r>
      <w:r>
        <w:rPr>
          <w:lang w:val="en-US"/>
        </w:rPr>
        <w:t>impacts of different logging intensities</w:t>
      </w:r>
      <w:r w:rsidR="008E1C15" w:rsidRPr="00E368B4">
        <w:rPr>
          <w:lang w:val="en-US"/>
        </w:rPr>
        <w:t xml:space="preserve"> on the productivity of the </w:t>
      </w:r>
      <w:r w:rsidR="00BE3AC7">
        <w:rPr>
          <w:lang w:val="en-US"/>
        </w:rPr>
        <w:t>remnant</w:t>
      </w:r>
      <w:r w:rsidR="008E1C15" w:rsidRPr="00E368B4">
        <w:rPr>
          <w:lang w:val="en-US"/>
        </w:rPr>
        <w:t xml:space="preserve"> </w:t>
      </w:r>
      <w:r w:rsidR="008E1C15">
        <w:rPr>
          <w:lang w:val="en-US"/>
        </w:rPr>
        <w:t>forest stand</w:t>
      </w:r>
      <w:r w:rsidR="00BE3AC7">
        <w:rPr>
          <w:lang w:val="en-US"/>
        </w:rPr>
        <w:t>’s aboveground</w:t>
      </w:r>
      <w:r w:rsidR="008E1C15">
        <w:rPr>
          <w:lang w:val="en-US"/>
        </w:rPr>
        <w:t xml:space="preserve"> </w:t>
      </w:r>
      <w:r w:rsidR="008E1C15" w:rsidRPr="00E368B4">
        <w:rPr>
          <w:lang w:val="en-US"/>
        </w:rPr>
        <w:t>biomass</w:t>
      </w:r>
      <w:r w:rsidR="00982F79">
        <w:rPr>
          <w:lang w:val="en-US"/>
        </w:rPr>
        <w:t xml:space="preserve"> in a set of simulation scenarios</w:t>
      </w:r>
      <w:r w:rsidR="00BE3AC7">
        <w:rPr>
          <w:lang w:val="en-US"/>
        </w:rPr>
        <w:t xml:space="preserve">. </w:t>
      </w:r>
      <w:r w:rsidR="00104D13" w:rsidRPr="00104D13">
        <w:rPr>
          <w:lang w:val="en-US"/>
        </w:rPr>
        <w:t xml:space="preserve">Therefore, we experimentally varied the </w:t>
      </w:r>
      <w:r w:rsidR="00D04626">
        <w:rPr>
          <w:i/>
          <w:lang w:val="en-US"/>
        </w:rPr>
        <w:t>DBH</w:t>
      </w:r>
      <w:r w:rsidR="00104D13" w:rsidRPr="00104D13">
        <w:rPr>
          <w:lang w:val="en-US"/>
        </w:rPr>
        <w:t xml:space="preserve"> of the lower cutting threshold stepwise in 0.1m-intervals between 0.1m-</w:t>
      </w:r>
      <w:r w:rsidR="00104D13" w:rsidRPr="00104D13">
        <w:rPr>
          <w:lang w:val="en-US"/>
        </w:rPr>
        <w:lastRenderedPageBreak/>
        <w:t xml:space="preserve">1.0m. </w:t>
      </w:r>
      <w:r w:rsidR="008E1C15" w:rsidRPr="00E368B4">
        <w:rPr>
          <w:lang w:val="en-US"/>
        </w:rPr>
        <w:t>The diagrams in</w:t>
      </w:r>
      <w:r w:rsidR="00896708">
        <w:rPr>
          <w:lang w:val="en-US"/>
        </w:rPr>
        <w:t xml:space="preserve">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BF439C">
        <w:rPr>
          <w:lang w:val="en-US"/>
        </w:rPr>
        <w:t xml:space="preserve">Figure </w:t>
      </w:r>
      <w:r w:rsidR="00896708" w:rsidRPr="00BF439C">
        <w:rPr>
          <w:noProof/>
          <w:lang w:val="en-US"/>
        </w:rPr>
        <w:t>2</w:t>
      </w:r>
      <w:r w:rsidR="00896708">
        <w:rPr>
          <w:lang w:val="en-US"/>
        </w:rPr>
        <w:fldChar w:fldCharType="end"/>
      </w:r>
      <w:r w:rsidR="0016218B">
        <w:rPr>
          <w:lang w:val="en-US"/>
        </w:rPr>
        <w:t xml:space="preserve">.a and 2.b </w:t>
      </w:r>
      <w:r w:rsidR="008E1C15" w:rsidRPr="00E368B4">
        <w:rPr>
          <w:lang w:val="en-US"/>
        </w:rPr>
        <w:t xml:space="preserve">show the correlations between </w:t>
      </w:r>
      <w:r>
        <w:rPr>
          <w:lang w:val="en-US"/>
        </w:rPr>
        <w:t xml:space="preserve">a </w:t>
      </w:r>
      <w:r w:rsidR="008E1C15" w:rsidRPr="00E368B4">
        <w:rPr>
          <w:lang w:val="en-US"/>
        </w:rPr>
        <w:t>chang</w:t>
      </w:r>
      <w:r>
        <w:rPr>
          <w:lang w:val="en-US"/>
        </w:rPr>
        <w:t>ing</w:t>
      </w:r>
      <w:r w:rsidR="008E1C15" w:rsidRPr="00E368B4">
        <w:rPr>
          <w:lang w:val="en-US"/>
        </w:rPr>
        <w:t xml:space="preserve"> </w:t>
      </w:r>
      <w:r w:rsidR="0016218B">
        <w:rPr>
          <w:lang w:val="en-US"/>
        </w:rPr>
        <w:t xml:space="preserve">cutting </w:t>
      </w:r>
      <w:r w:rsidR="008E1C15" w:rsidRPr="00E368B4">
        <w:rPr>
          <w:lang w:val="en-US"/>
        </w:rPr>
        <w:t xml:space="preserve">threshold and </w:t>
      </w:r>
      <w:r w:rsidR="008E1C15">
        <w:rPr>
          <w:lang w:val="en-US"/>
        </w:rPr>
        <w:t>the remaining forest</w:t>
      </w:r>
      <w:r w:rsidR="0016218B">
        <w:rPr>
          <w:lang w:val="en-US"/>
        </w:rPr>
        <w:t xml:space="preserve"> stand</w:t>
      </w:r>
      <w:r w:rsidR="008E1C15">
        <w:rPr>
          <w:lang w:val="en-US"/>
        </w:rPr>
        <w:t xml:space="preserve"> </w:t>
      </w:r>
      <w:r w:rsidR="008E1C15" w:rsidRPr="00E368B4">
        <w:rPr>
          <w:lang w:val="en-US"/>
        </w:rPr>
        <w:t>biom</w:t>
      </w:r>
      <w:r w:rsidR="008E1C15">
        <w:rPr>
          <w:lang w:val="en-US"/>
        </w:rPr>
        <w:t>ass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BF439C">
        <w:rPr>
          <w:lang w:val="en-US"/>
        </w:rPr>
        <w:t xml:space="preserve">Figure </w:t>
      </w:r>
      <w:r w:rsidR="00896708" w:rsidRPr="00BF439C">
        <w:rPr>
          <w:noProof/>
          <w:lang w:val="en-US"/>
        </w:rPr>
        <w:t>2</w:t>
      </w:r>
      <w:r w:rsidR="00896708">
        <w:rPr>
          <w:lang w:val="en-US"/>
        </w:rPr>
        <w:fldChar w:fldCharType="end"/>
      </w:r>
      <w:r w:rsidR="008E1C15">
        <w:rPr>
          <w:lang w:val="en-US"/>
        </w:rPr>
        <w:t xml:space="preserve">.a) </w:t>
      </w:r>
      <w:r w:rsidR="0016218B">
        <w:rPr>
          <w:lang w:val="en-US"/>
        </w:rPr>
        <w:t xml:space="preserve">or </w:t>
      </w:r>
      <w:r w:rsidR="008E1C15">
        <w:rPr>
          <w:lang w:val="en-US"/>
        </w:rPr>
        <w:t>gross primary production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BF439C">
        <w:rPr>
          <w:lang w:val="en-US"/>
        </w:rPr>
        <w:t xml:space="preserve">Figure </w:t>
      </w:r>
      <w:r w:rsidR="00896708" w:rsidRPr="00BF439C">
        <w:rPr>
          <w:noProof/>
          <w:lang w:val="en-US"/>
        </w:rPr>
        <w:t>2</w:t>
      </w:r>
      <w:r w:rsidR="00896708">
        <w:rPr>
          <w:lang w:val="en-US"/>
        </w:rPr>
        <w:fldChar w:fldCharType="end"/>
      </w:r>
      <w:r w:rsidR="008E1C15">
        <w:rPr>
          <w:lang w:val="en-US"/>
        </w:rPr>
        <w:t>.b)</w:t>
      </w:r>
      <w:r w:rsidR="0016218B">
        <w:rPr>
          <w:lang w:val="en-US"/>
        </w:rPr>
        <w:t xml:space="preserve">. The correlations are given as linear regression models for </w:t>
      </w:r>
      <w:r w:rsidR="00104D13">
        <w:rPr>
          <w:lang w:val="en-US"/>
        </w:rPr>
        <w:t>discrete</w:t>
      </w:r>
      <w:r w:rsidR="0016218B">
        <w:rPr>
          <w:lang w:val="en-US"/>
        </w:rPr>
        <w:t xml:space="preserve"> year</w:t>
      </w:r>
      <w:r w:rsidR="00104D13">
        <w:rPr>
          <w:lang w:val="en-US"/>
        </w:rPr>
        <w:t>s</w:t>
      </w:r>
      <w:r w:rsidR="008E1C15">
        <w:rPr>
          <w:lang w:val="en-US"/>
        </w:rPr>
        <w:t xml:space="preserve"> during the first </w:t>
      </w:r>
      <w:r w:rsidR="00104D13">
        <w:rPr>
          <w:lang w:val="en-US"/>
        </w:rPr>
        <w:t>six</w:t>
      </w:r>
      <w:r w:rsidR="008E1C15">
        <w:rPr>
          <w:lang w:val="en-US"/>
        </w:rPr>
        <w:t xml:space="preserve"> decades after logging. </w:t>
      </w:r>
      <w:r w:rsidR="0016218B">
        <w:rPr>
          <w:lang w:val="en-US"/>
        </w:rPr>
        <w:t>In general the following applied: The</w:t>
      </w:r>
      <w:r w:rsidR="00C91F15" w:rsidRPr="00C91F15">
        <w:rPr>
          <w:lang w:val="en-US"/>
        </w:rPr>
        <w:t xml:space="preserve"> higher the </w:t>
      </w:r>
      <w:r w:rsidR="0016218B">
        <w:rPr>
          <w:lang w:val="en-US"/>
        </w:rPr>
        <w:t xml:space="preserve">cutting </w:t>
      </w:r>
      <w:r w:rsidR="00C91F15" w:rsidRPr="00C91F15">
        <w:rPr>
          <w:lang w:val="en-US"/>
        </w:rPr>
        <w:t xml:space="preserve">threshold of harvestable commercial trees </w:t>
      </w:r>
      <w:r w:rsidR="0016218B">
        <w:rPr>
          <w:lang w:val="en-US"/>
        </w:rPr>
        <w:t>was</w:t>
      </w:r>
      <w:r w:rsidR="00C91F15" w:rsidRPr="00C91F15">
        <w:rPr>
          <w:lang w:val="en-US"/>
        </w:rPr>
        <w:t xml:space="preserve">, the smaller the number of trees harvested and the higher the remaining </w:t>
      </w:r>
      <w:r w:rsidR="00C27E6C">
        <w:rPr>
          <w:lang w:val="en-US"/>
        </w:rPr>
        <w:t xml:space="preserve">forest stand </w:t>
      </w:r>
      <w:r w:rsidR="00C91F15" w:rsidRPr="00C91F15">
        <w:rPr>
          <w:lang w:val="en-US"/>
        </w:rPr>
        <w:t xml:space="preserve">biomass. In the case of </w:t>
      </w:r>
      <w:r w:rsidR="00B805B4">
        <w:rPr>
          <w:lang w:val="en-US"/>
        </w:rPr>
        <w:t>gross primary production</w:t>
      </w:r>
      <w:r w:rsidR="00C91F15" w:rsidRPr="00C91F15">
        <w:rPr>
          <w:lang w:val="en-US"/>
        </w:rPr>
        <w:t xml:space="preserve">, </w:t>
      </w:r>
      <w:r w:rsidR="00104D13">
        <w:rPr>
          <w:lang w:val="en-US"/>
        </w:rPr>
        <w:t xml:space="preserve">a </w:t>
      </w:r>
      <w:r w:rsidR="00C91F15" w:rsidRPr="00C91F15">
        <w:rPr>
          <w:lang w:val="en-US"/>
        </w:rPr>
        <w:t xml:space="preserve">higher </w:t>
      </w:r>
      <w:r w:rsidR="00B805B4">
        <w:rPr>
          <w:lang w:val="en-US"/>
        </w:rPr>
        <w:t>logging</w:t>
      </w:r>
      <w:r w:rsidR="00C91F15" w:rsidRPr="00C91F15">
        <w:rPr>
          <w:lang w:val="en-US"/>
        </w:rPr>
        <w:t xml:space="preserve"> intensity resulted in </w:t>
      </w:r>
      <w:r w:rsidR="000E0EE1">
        <w:rPr>
          <w:lang w:val="en-US"/>
        </w:rPr>
        <w:t xml:space="preserve">a </w:t>
      </w:r>
      <w:r>
        <w:rPr>
          <w:lang w:val="en-US"/>
        </w:rPr>
        <w:t>longer recovery time</w:t>
      </w:r>
      <w:r w:rsidR="005F11B5">
        <w:rPr>
          <w:lang w:val="en-US"/>
        </w:rPr>
        <w:t xml:space="preserve"> as well as a</w:t>
      </w:r>
      <w:r w:rsidR="009B2678" w:rsidRPr="009B2678">
        <w:rPr>
          <w:lang w:val="en-US"/>
        </w:rPr>
        <w:t xml:space="preserve"> higher productivity.</w:t>
      </w:r>
      <w:r w:rsidR="009B2678">
        <w:rPr>
          <w:lang w:val="en-US"/>
        </w:rPr>
        <w:t xml:space="preserve"> </w:t>
      </w:r>
      <w:r w:rsidR="00C27E6C">
        <w:rPr>
          <w:lang w:val="en-US"/>
        </w:rPr>
        <w:t>Analogous to</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BF439C">
        <w:rPr>
          <w:lang w:val="en-US"/>
        </w:rPr>
        <w:t xml:space="preserve">Figure </w:t>
      </w:r>
      <w:r w:rsidR="007B3936" w:rsidRPr="00BF439C">
        <w:rPr>
          <w:noProof/>
          <w:lang w:val="en-US"/>
        </w:rPr>
        <w:t>2</w:t>
      </w:r>
      <w:r w:rsidR="007B3936">
        <w:rPr>
          <w:lang w:val="en-US"/>
        </w:rPr>
        <w:fldChar w:fldCharType="end"/>
      </w:r>
      <w:r w:rsidR="00C27E6C">
        <w:rPr>
          <w:lang w:val="en-US"/>
        </w:rPr>
        <w:t>.a and 2.b, t</w:t>
      </w:r>
      <w:r w:rsidR="009C20CD">
        <w:rPr>
          <w:lang w:val="en-US"/>
        </w:rPr>
        <w:t>he diagram in</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BF439C">
        <w:rPr>
          <w:lang w:val="en-US"/>
        </w:rPr>
        <w:t xml:space="preserve">Figure </w:t>
      </w:r>
      <w:r w:rsidR="007B3936" w:rsidRPr="00BF439C">
        <w:rPr>
          <w:noProof/>
          <w:lang w:val="en-US"/>
        </w:rPr>
        <w:t>2</w:t>
      </w:r>
      <w:r w:rsidR="007B3936">
        <w:rPr>
          <w:lang w:val="en-US"/>
        </w:rPr>
        <w:fldChar w:fldCharType="end"/>
      </w:r>
      <w:r w:rsidR="009C20CD">
        <w:rPr>
          <w:lang w:val="en-US"/>
        </w:rPr>
        <w:t>.c represents the</w:t>
      </w:r>
      <w:r w:rsidR="00B909D1" w:rsidRPr="005B1C2E">
        <w:rPr>
          <w:lang w:val="en-US"/>
        </w:rPr>
        <w:t xml:space="preserve"> relationship</w:t>
      </w:r>
      <w:r w:rsidR="009C20CD">
        <w:rPr>
          <w:lang w:val="en-US"/>
        </w:rPr>
        <w:t>s</w:t>
      </w:r>
      <w:r w:rsidR="00B909D1" w:rsidRPr="005B1C2E">
        <w:rPr>
          <w:lang w:val="en-US"/>
        </w:rPr>
        <w:t xml:space="preserve"> </w:t>
      </w:r>
      <w:r w:rsidR="0016218B">
        <w:rPr>
          <w:lang w:val="en-US"/>
        </w:rPr>
        <w:t xml:space="preserve">revealed </w:t>
      </w:r>
      <w:r w:rsidR="00B909D1" w:rsidRPr="005B1C2E">
        <w:rPr>
          <w:lang w:val="en-US"/>
        </w:rPr>
        <w:t xml:space="preserve">between </w:t>
      </w:r>
      <w:r w:rsidR="00B909D1">
        <w:rPr>
          <w:lang w:val="en-US"/>
        </w:rPr>
        <w:t xml:space="preserve">the </w:t>
      </w:r>
      <w:r w:rsidR="00B909D1" w:rsidRPr="005B1C2E">
        <w:rPr>
          <w:lang w:val="en-US"/>
        </w:rPr>
        <w:t>forest</w:t>
      </w:r>
      <w:r w:rsidR="00B909D1">
        <w:rPr>
          <w:lang w:val="en-US"/>
        </w:rPr>
        <w:t>’s</w:t>
      </w:r>
      <w:r w:rsidR="00B909D1" w:rsidRPr="005B1C2E">
        <w:rPr>
          <w:lang w:val="en-US"/>
        </w:rPr>
        <w:t xml:space="preserve"> </w:t>
      </w:r>
      <w:r w:rsidR="0016218B">
        <w:rPr>
          <w:lang w:val="en-US"/>
        </w:rPr>
        <w:t>gross primary production</w:t>
      </w:r>
      <w:r w:rsidR="00B909D1" w:rsidRPr="005B1C2E">
        <w:rPr>
          <w:lang w:val="en-US"/>
        </w:rPr>
        <w:t xml:space="preserve"> and </w:t>
      </w:r>
      <w:r w:rsidR="00C27E6C">
        <w:rPr>
          <w:lang w:val="en-US"/>
        </w:rPr>
        <w:t xml:space="preserve">changes in the remaining </w:t>
      </w:r>
      <w:r w:rsidR="009C20CD">
        <w:rPr>
          <w:lang w:val="en-US"/>
        </w:rPr>
        <w:t xml:space="preserve">forest stand </w:t>
      </w:r>
      <w:r w:rsidR="00B909D1" w:rsidRPr="005B1C2E">
        <w:rPr>
          <w:lang w:val="en-US"/>
        </w:rPr>
        <w:t>biomass</w:t>
      </w:r>
      <w:r w:rsidR="00B909D1">
        <w:rPr>
          <w:lang w:val="en-US"/>
        </w:rPr>
        <w:t xml:space="preserve"> </w:t>
      </w:r>
      <w:r w:rsidR="0016218B">
        <w:rPr>
          <w:lang w:val="en-US"/>
        </w:rPr>
        <w:t>for every year during</w:t>
      </w:r>
      <w:r w:rsidR="009C20CD">
        <w:rPr>
          <w:lang w:val="en-US"/>
        </w:rPr>
        <w:t xml:space="preserve"> the three decades </w:t>
      </w:r>
      <w:r w:rsidR="00B909D1" w:rsidRPr="005B1C2E">
        <w:rPr>
          <w:lang w:val="en-US"/>
        </w:rPr>
        <w:t xml:space="preserve">after </w:t>
      </w:r>
      <w:r w:rsidR="00B909D1">
        <w:rPr>
          <w:lang w:val="en-US"/>
        </w:rPr>
        <w:t>selective logging</w:t>
      </w:r>
      <w:r w:rsidR="009C20CD">
        <w:rPr>
          <w:lang w:val="en-US"/>
        </w:rPr>
        <w:t>.</w:t>
      </w:r>
      <w:r w:rsidR="000E0EE1">
        <w:rPr>
          <w:lang w:val="en-US"/>
        </w:rPr>
        <w:t xml:space="preserve"> The interactions revealed by our model simulations are non-linear.</w:t>
      </w:r>
      <w:r w:rsidR="00C27E6C">
        <w:rPr>
          <w:lang w:val="en-US"/>
        </w:rPr>
        <w:t xml:space="preserve"> </w:t>
      </w:r>
      <w:r w:rsidR="009C20CD">
        <w:rPr>
          <w:lang w:val="en-US"/>
        </w:rPr>
        <w:t xml:space="preserve"> </w:t>
      </w:r>
    </w:p>
    <w:p w:rsidR="00896708" w:rsidRPr="00BF439C" w:rsidRDefault="004D04AD" w:rsidP="00BF439C">
      <w:pPr>
        <w:keepNext/>
        <w:rPr>
          <w:lang w:val="en-US"/>
        </w:rPr>
      </w:pPr>
      <w:r>
        <w:rPr>
          <w:noProof/>
          <w:lang w:val="en-US"/>
        </w:rPr>
        <w:drawing>
          <wp:inline distT="0" distB="0" distL="0" distR="0" wp14:anchorId="2F4AD6F2" wp14:editId="6524BF94">
            <wp:extent cx="5931535" cy="1939925"/>
            <wp:effectExtent l="0" t="0" r="0" b="3175"/>
            <wp:docPr id="9" name="Grafik 9" descr="C:\Users\hiltner\Arbeit\Diss\TP3_Publikationen\ArtikelTwo\dataOutput\figures\fig_5thDraft\Bil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ltner\Arbeit\Diss\TP3_Publikationen\ArtikelTwo\dataOutput\figures\fig_5thDraft\Bild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1939925"/>
                    </a:xfrm>
                    <a:prstGeom prst="rect">
                      <a:avLst/>
                    </a:prstGeom>
                    <a:noFill/>
                    <a:ln>
                      <a:noFill/>
                    </a:ln>
                  </pic:spPr>
                </pic:pic>
              </a:graphicData>
            </a:graphic>
          </wp:inline>
        </w:drawing>
      </w:r>
    </w:p>
    <w:p w:rsidR="00B909D1" w:rsidRDefault="00896708" w:rsidP="00BF439C">
      <w:pPr>
        <w:pStyle w:val="Beschriftung1"/>
        <w:rPr>
          <w:lang w:val="en-US"/>
        </w:rPr>
      </w:pPr>
      <w:bookmarkStart w:id="13" w:name="_Ref508620155"/>
      <w:r w:rsidRPr="00BF439C">
        <w:rPr>
          <w:lang w:val="en-US"/>
        </w:rPr>
        <w:t xml:space="preserve">Figure </w:t>
      </w:r>
      <w:r>
        <w:fldChar w:fldCharType="begin"/>
      </w:r>
      <w:r w:rsidRPr="00BF439C">
        <w:rPr>
          <w:lang w:val="en-US"/>
        </w:rPr>
        <w:instrText xml:space="preserve"> SEQ Figure \* ARABIC </w:instrText>
      </w:r>
      <w:r>
        <w:fldChar w:fldCharType="separate"/>
      </w:r>
      <w:r w:rsidRPr="00BF439C">
        <w:rPr>
          <w:noProof/>
          <w:lang w:val="en-US"/>
        </w:rPr>
        <w:t>2</w:t>
      </w:r>
      <w:r>
        <w:fldChar w:fldCharType="end"/>
      </w:r>
      <w:bookmarkEnd w:id="13"/>
      <w:r w:rsidRPr="00BF439C">
        <w:rPr>
          <w:lang w:val="en-US"/>
        </w:rPr>
        <w:t>:</w:t>
      </w:r>
      <w:r w:rsidRPr="00896708">
        <w:rPr>
          <w:lang w:val="en-US"/>
        </w:rPr>
        <w:t xml:space="preserve"> </w:t>
      </w:r>
      <w:r w:rsidRPr="000D2D7A">
        <w:rPr>
          <w:lang w:val="en-US"/>
        </w:rPr>
        <w:t xml:space="preserve">Interrelationships between aboveground biomass (a.) or gross primary production (b.) and minimum </w:t>
      </w:r>
      <w:r w:rsidR="00D04626">
        <w:rPr>
          <w:i/>
          <w:lang w:val="en-US"/>
        </w:rPr>
        <w:t>DBH</w:t>
      </w:r>
      <w:r w:rsidRPr="000D2D7A">
        <w:rPr>
          <w:lang w:val="en-US"/>
        </w:rPr>
        <w:t xml:space="preserve"> of harvestable commercial trees during three decades after the selective logging event (0</w:t>
      </w:r>
      <w:r w:rsidR="00984778">
        <w:rPr>
          <w:lang w:val="en-US"/>
        </w:rPr>
        <w:t>a</w:t>
      </w:r>
      <w:r w:rsidRPr="000D2D7A">
        <w:rPr>
          <w:lang w:val="en-US"/>
        </w:rPr>
        <w:t xml:space="preserve"> &lt; time</w:t>
      </w:r>
      <w:r>
        <w:rPr>
          <w:lang w:val="en-US"/>
        </w:rPr>
        <w:t xml:space="preserve"> ≤ </w:t>
      </w:r>
      <w:r w:rsidR="00E67CCE">
        <w:rPr>
          <w:lang w:val="en-US"/>
        </w:rPr>
        <w:t>60</w:t>
      </w:r>
      <w:r w:rsidR="00984778">
        <w:rPr>
          <w:lang w:val="en-US"/>
        </w:rPr>
        <w:t>a</w:t>
      </w:r>
      <w:r>
        <w:rPr>
          <w:lang w:val="en-US"/>
        </w:rPr>
        <w:t>; see</w:t>
      </w:r>
      <w:r w:rsidRPr="000D2D7A">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BF439C">
        <w:rPr>
          <w:lang w:val="en-US"/>
        </w:rPr>
        <w:t xml:space="preserve">Figure </w:t>
      </w:r>
      <w:r w:rsidR="007B3936">
        <w:rPr>
          <w:noProof/>
          <w:lang w:val="en-US"/>
        </w:rPr>
        <w:t>1</w:t>
      </w:r>
      <w:r w:rsidR="007B3936">
        <w:rPr>
          <w:lang w:val="en-US"/>
        </w:rPr>
        <w:fldChar w:fldCharType="end"/>
      </w:r>
      <w:r w:rsidRPr="000D2D7A">
        <w:rPr>
          <w:lang w:val="en-US"/>
        </w:rPr>
        <w:t>). The trend lines were determined using the linear regression of a second-degree polynomial.</w:t>
      </w:r>
      <w:r>
        <w:rPr>
          <w:lang w:val="en-US"/>
        </w:rPr>
        <w:t xml:space="preserve"> Relationships of </w:t>
      </w:r>
      <w:r w:rsidRPr="00A678A5">
        <w:rPr>
          <w:lang w:val="en-US"/>
        </w:rPr>
        <w:t xml:space="preserve">gross primary </w:t>
      </w:r>
      <w:r>
        <w:rPr>
          <w:lang w:val="en-US"/>
        </w:rPr>
        <w:t>productivity</w:t>
      </w:r>
      <w:r w:rsidRPr="00A678A5">
        <w:rPr>
          <w:lang w:val="en-US"/>
        </w:rPr>
        <w:t xml:space="preserve"> to the </w:t>
      </w:r>
      <w:r>
        <w:rPr>
          <w:lang w:val="en-US"/>
        </w:rPr>
        <w:t>aboveground biomass</w:t>
      </w:r>
      <w:r w:rsidRPr="00A678A5">
        <w:rPr>
          <w:lang w:val="en-US"/>
        </w:rPr>
        <w:t xml:space="preserve"> </w:t>
      </w:r>
      <w:r>
        <w:rPr>
          <w:lang w:val="en-US"/>
        </w:rPr>
        <w:t xml:space="preserve">(c.) </w:t>
      </w:r>
      <w:r w:rsidRPr="00A678A5">
        <w:rPr>
          <w:lang w:val="en-US"/>
        </w:rPr>
        <w:t>during three decades after the selective logging event (</w:t>
      </w:r>
      <w:r>
        <w:rPr>
          <w:lang w:val="en-US"/>
        </w:rPr>
        <w:t>0</w:t>
      </w:r>
      <w:r w:rsidR="00984778">
        <w:rPr>
          <w:lang w:val="en-US"/>
        </w:rPr>
        <w:t>a</w:t>
      </w:r>
      <w:r>
        <w:rPr>
          <w:lang w:val="en-US"/>
        </w:rPr>
        <w:t xml:space="preserve"> </w:t>
      </w:r>
      <w:r w:rsidRPr="000D2D7A">
        <w:rPr>
          <w:lang w:val="en-US"/>
        </w:rPr>
        <w:t xml:space="preserve">&lt; </w:t>
      </w:r>
      <w:r w:rsidRPr="00A678A5">
        <w:rPr>
          <w:lang w:val="en-US"/>
        </w:rPr>
        <w:t xml:space="preserve">time </w:t>
      </w:r>
      <w:r>
        <w:rPr>
          <w:lang w:val="en-US"/>
        </w:rPr>
        <w:t xml:space="preserve">≤ </w:t>
      </w:r>
      <w:r w:rsidR="00E67CCE">
        <w:rPr>
          <w:lang w:val="en-US"/>
        </w:rPr>
        <w:t>60</w:t>
      </w:r>
      <w:r w:rsidR="00984778">
        <w:rPr>
          <w:lang w:val="en-US"/>
        </w:rPr>
        <w:t>a</w:t>
      </w:r>
      <w:r>
        <w:rPr>
          <w:lang w:val="en-US"/>
        </w:rPr>
        <w:t>; see</w:t>
      </w:r>
      <w:r w:rsidR="007B3936">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BF439C">
        <w:rPr>
          <w:lang w:val="en-US"/>
        </w:rPr>
        <w:t xml:space="preserve">Figure </w:t>
      </w:r>
      <w:r w:rsidR="007B3936">
        <w:rPr>
          <w:noProof/>
          <w:lang w:val="en-US"/>
        </w:rPr>
        <w:t>1</w:t>
      </w:r>
      <w:r w:rsidR="007B3936">
        <w:rPr>
          <w:lang w:val="en-US"/>
        </w:rPr>
        <w:fldChar w:fldCharType="end"/>
      </w:r>
      <w:r w:rsidRPr="00A678A5">
        <w:rPr>
          <w:lang w:val="en-US"/>
        </w:rPr>
        <w:t xml:space="preserve">). The trend lines were determined using </w:t>
      </w:r>
      <w:r>
        <w:rPr>
          <w:lang w:val="en-US"/>
        </w:rPr>
        <w:t>a least square regression of a logarithmic AGB</w:t>
      </w:r>
      <w:r w:rsidRPr="00A678A5">
        <w:rPr>
          <w:lang w:val="en-US"/>
        </w:rPr>
        <w:t>.</w:t>
      </w:r>
    </w:p>
    <w:p w:rsidR="00491DC1" w:rsidRDefault="00491DC1" w:rsidP="00104D13">
      <w:pPr>
        <w:rPr>
          <w:lang w:val="en-US"/>
        </w:rPr>
      </w:pPr>
    </w:p>
    <w:p w:rsidR="00104D13" w:rsidRPr="00B61B61" w:rsidRDefault="00491DC1" w:rsidP="00104D13">
      <w:pPr>
        <w:rPr>
          <w:lang w:val="en-US"/>
        </w:rPr>
      </w:pPr>
      <w:r>
        <w:rPr>
          <w:lang w:val="en-US"/>
        </w:rPr>
        <w:t>Further</w:t>
      </w:r>
      <w:r w:rsidR="00104D13" w:rsidRPr="00601769">
        <w:rPr>
          <w:lang w:val="en-US"/>
        </w:rPr>
        <w:t xml:space="preserve">, </w:t>
      </w:r>
      <w:r w:rsidR="000E0EE1">
        <w:rPr>
          <w:lang w:val="en-US"/>
        </w:rPr>
        <w:t>we analyzed</w:t>
      </w:r>
      <w:r w:rsidR="000E0EE1" w:rsidRPr="00B61B61">
        <w:rPr>
          <w:lang w:val="en-US"/>
        </w:rPr>
        <w:t xml:space="preserve"> </w:t>
      </w:r>
      <w:r w:rsidR="000E0EE1">
        <w:rPr>
          <w:lang w:val="en-US"/>
        </w:rPr>
        <w:t>extrapolated</w:t>
      </w:r>
      <w:r w:rsidR="000E0EE1" w:rsidRPr="00B61B61">
        <w:rPr>
          <w:lang w:val="en-US"/>
        </w:rPr>
        <w:t xml:space="preserve"> variables</w:t>
      </w:r>
      <w:r w:rsidR="000E0EE1">
        <w:rPr>
          <w:lang w:val="en-US"/>
        </w:rPr>
        <w:t>, such as t</w:t>
      </w:r>
      <w:r w:rsidR="000E0EE1" w:rsidRPr="00B61B61">
        <w:rPr>
          <w:lang w:val="en-US"/>
        </w:rPr>
        <w:t xml:space="preserve">he </w:t>
      </w:r>
      <w:r w:rsidR="000E0EE1">
        <w:rPr>
          <w:lang w:val="en-US"/>
        </w:rPr>
        <w:t xml:space="preserve">aboveground </w:t>
      </w:r>
      <w:r w:rsidR="000E0EE1" w:rsidRPr="00B61B61">
        <w:rPr>
          <w:lang w:val="en-US"/>
        </w:rPr>
        <w:t>biomass, gross primary production, cro</w:t>
      </w:r>
      <w:r w:rsidR="000E0EE1">
        <w:rPr>
          <w:lang w:val="en-US"/>
        </w:rPr>
        <w:t>wn density (given as leaf area index), and</w:t>
      </w:r>
      <w:r w:rsidR="000E0EE1" w:rsidRPr="00B61B61">
        <w:rPr>
          <w:lang w:val="en-US"/>
        </w:rPr>
        <w:t xml:space="preserve"> species-group diversity (given as </w:t>
      </w:r>
      <w:r w:rsidR="000E0EE1">
        <w:rPr>
          <w:lang w:val="en-US"/>
        </w:rPr>
        <w:t xml:space="preserve">Shannon-index) and </w:t>
      </w:r>
      <w:r w:rsidR="00104D13" w:rsidRPr="00601769">
        <w:rPr>
          <w:lang w:val="en-US"/>
        </w:rPr>
        <w:t xml:space="preserve">compared the duration that the entire forest stand needed to recover </w:t>
      </w:r>
      <w:r w:rsidR="000E0EE1">
        <w:rPr>
          <w:lang w:val="en-US"/>
        </w:rPr>
        <w:t xml:space="preserve">on average </w:t>
      </w:r>
      <w:r w:rsidR="00104D13" w:rsidRPr="00601769">
        <w:rPr>
          <w:lang w:val="en-US"/>
        </w:rPr>
        <w:t>after logging</w:t>
      </w:r>
      <w:r w:rsidR="00104D13">
        <w:rPr>
          <w:lang w:val="en-US"/>
        </w:rPr>
        <w:t xml:space="preserve"> (mean recovery time</w:t>
      </w:r>
      <w:r w:rsidR="000E0EE1">
        <w:rPr>
          <w:lang w:val="en-US"/>
        </w:rPr>
        <w:t xml:space="preserve">; </w:t>
      </w:r>
      <w:r w:rsidR="000E0EE1">
        <w:rPr>
          <w:lang w:val="en-US"/>
        </w:rPr>
        <w:fldChar w:fldCharType="begin"/>
      </w:r>
      <w:r w:rsidR="000E0EE1">
        <w:rPr>
          <w:lang w:val="en-US"/>
        </w:rPr>
        <w:instrText xml:space="preserve"> REF _Ref511399864 \h </w:instrText>
      </w:r>
      <w:r w:rsidR="000E0EE1">
        <w:rPr>
          <w:lang w:val="en-US"/>
        </w:rPr>
      </w:r>
      <w:r w:rsidR="000E0EE1">
        <w:rPr>
          <w:lang w:val="en-US"/>
        </w:rPr>
        <w:fldChar w:fldCharType="separate"/>
      </w:r>
      <w:r w:rsidR="000E0EE1" w:rsidRPr="00F74B9E">
        <w:rPr>
          <w:lang w:val="en-US"/>
        </w:rPr>
        <w:t xml:space="preserve">Figure </w:t>
      </w:r>
      <w:r w:rsidR="000E0EE1">
        <w:rPr>
          <w:noProof/>
          <w:lang w:val="en-US"/>
        </w:rPr>
        <w:t>3</w:t>
      </w:r>
      <w:r w:rsidR="000E0EE1">
        <w:rPr>
          <w:lang w:val="en-US"/>
        </w:rPr>
        <w:fldChar w:fldCharType="end"/>
      </w:r>
      <w:r w:rsidR="000E0EE1">
        <w:rPr>
          <w:lang w:val="en-US"/>
        </w:rPr>
        <w:t xml:space="preserve">). </w:t>
      </w:r>
      <w:r w:rsidR="00104D13" w:rsidRPr="00601769">
        <w:rPr>
          <w:lang w:val="en-US"/>
        </w:rPr>
        <w:t>The bar chart in</w:t>
      </w:r>
      <w:r w:rsidR="00104D13">
        <w:rPr>
          <w:lang w:val="en-US"/>
        </w:rPr>
        <w:t xml:space="preserve"> </w:t>
      </w:r>
      <w:r w:rsidR="00104D13">
        <w:rPr>
          <w:lang w:val="en-US"/>
        </w:rPr>
        <w:fldChar w:fldCharType="begin"/>
      </w:r>
      <w:r w:rsidR="00104D13">
        <w:rPr>
          <w:lang w:val="en-US"/>
        </w:rPr>
        <w:instrText xml:space="preserve"> REF _Ref511399864 \h </w:instrText>
      </w:r>
      <w:r w:rsidR="00104D13">
        <w:rPr>
          <w:lang w:val="en-US"/>
        </w:rPr>
      </w:r>
      <w:r w:rsidR="00104D13">
        <w:rPr>
          <w:lang w:val="en-US"/>
        </w:rPr>
        <w:fldChar w:fldCharType="separate"/>
      </w:r>
      <w:r w:rsidR="000E0EE1" w:rsidRPr="00F74B9E">
        <w:rPr>
          <w:lang w:val="en-US"/>
        </w:rPr>
        <w:t xml:space="preserve">Figure </w:t>
      </w:r>
      <w:r w:rsidR="000E0EE1">
        <w:rPr>
          <w:noProof/>
          <w:lang w:val="en-US"/>
        </w:rPr>
        <w:t>3</w:t>
      </w:r>
      <w:r w:rsidR="00104D13">
        <w:rPr>
          <w:lang w:val="en-US"/>
        </w:rPr>
        <w:fldChar w:fldCharType="end"/>
      </w:r>
      <w:r w:rsidR="00104D13" w:rsidRPr="00601769">
        <w:rPr>
          <w:lang w:val="en-US"/>
        </w:rPr>
        <w:t xml:space="preserve">.b highlights the mean recovery times of these </w:t>
      </w:r>
      <w:r w:rsidR="00104D13">
        <w:rPr>
          <w:lang w:val="en-US"/>
        </w:rPr>
        <w:t>four</w:t>
      </w:r>
      <w:r w:rsidR="00104D13" w:rsidRPr="00601769">
        <w:rPr>
          <w:lang w:val="en-US"/>
        </w:rPr>
        <w:t xml:space="preserve"> variables of the </w:t>
      </w:r>
      <w:r w:rsidR="00104D13">
        <w:rPr>
          <w:lang w:val="en-US"/>
        </w:rPr>
        <w:t>moderate and intense logging</w:t>
      </w:r>
      <w:r w:rsidR="00104D13" w:rsidRPr="00601769">
        <w:rPr>
          <w:lang w:val="en-US"/>
        </w:rPr>
        <w:t xml:space="preserve"> scenarios</w:t>
      </w:r>
      <w:r w:rsidR="00104D13">
        <w:rPr>
          <w:lang w:val="en-US"/>
        </w:rPr>
        <w:t xml:space="preserve"> that </w:t>
      </w:r>
      <w:r w:rsidR="000E0EE1">
        <w:rPr>
          <w:lang w:val="en-US"/>
        </w:rPr>
        <w:t>had</w:t>
      </w:r>
      <w:r w:rsidR="00104D13">
        <w:rPr>
          <w:lang w:val="en-US"/>
        </w:rPr>
        <w:t xml:space="preserve"> been</w:t>
      </w:r>
      <w:r w:rsidR="00104D13" w:rsidRPr="00601769">
        <w:rPr>
          <w:lang w:val="en-US"/>
        </w:rPr>
        <w:t xml:space="preserve"> </w:t>
      </w:r>
      <w:r w:rsidR="00104D13">
        <w:rPr>
          <w:lang w:val="en-US"/>
        </w:rPr>
        <w:t xml:space="preserve">shown in </w:t>
      </w:r>
      <w:r w:rsidR="00104D13">
        <w:rPr>
          <w:lang w:val="en-US"/>
        </w:rPr>
        <w:fldChar w:fldCharType="begin"/>
      </w:r>
      <w:r w:rsidR="00104D13">
        <w:rPr>
          <w:lang w:val="en-US"/>
        </w:rPr>
        <w:instrText xml:space="preserve"> REF _Ref508619978 \h </w:instrText>
      </w:r>
      <w:r w:rsidR="00104D13">
        <w:rPr>
          <w:lang w:val="en-US"/>
        </w:rPr>
      </w:r>
      <w:r w:rsidR="00104D13">
        <w:rPr>
          <w:lang w:val="en-US"/>
        </w:rPr>
        <w:fldChar w:fldCharType="separate"/>
      </w:r>
      <w:r w:rsidR="004D4336" w:rsidRPr="00BF439C">
        <w:rPr>
          <w:lang w:val="en-US"/>
        </w:rPr>
        <w:t xml:space="preserve">Figure </w:t>
      </w:r>
      <w:r w:rsidR="004D4336">
        <w:rPr>
          <w:noProof/>
          <w:lang w:val="en-US"/>
        </w:rPr>
        <w:t>1</w:t>
      </w:r>
      <w:r w:rsidR="00104D13">
        <w:rPr>
          <w:lang w:val="en-US"/>
        </w:rPr>
        <w:fldChar w:fldCharType="end"/>
      </w:r>
      <w:r w:rsidR="00104D13" w:rsidRPr="00601769">
        <w:rPr>
          <w:lang w:val="en-US"/>
        </w:rPr>
        <w:t>.</w:t>
      </w:r>
      <w:r w:rsidR="00104D13">
        <w:rPr>
          <w:lang w:val="en-US"/>
        </w:rPr>
        <w:t xml:space="preserve"> </w:t>
      </w:r>
      <w:r w:rsidR="00982F79" w:rsidRPr="00982F79">
        <w:rPr>
          <w:lang w:val="en-US"/>
        </w:rPr>
        <w:t xml:space="preserve">Compared to the intensive scenario, the forest stand takes </w:t>
      </w:r>
      <w:r w:rsidR="00982F79">
        <w:rPr>
          <w:lang w:val="en-US"/>
        </w:rPr>
        <w:t>at least</w:t>
      </w:r>
      <w:r w:rsidR="00982F79" w:rsidRPr="00982F79">
        <w:rPr>
          <w:lang w:val="en-US"/>
        </w:rPr>
        <w:t xml:space="preserve"> twice as long to recover as in the moderate scenario.</w:t>
      </w:r>
      <w:r w:rsidR="00982F79">
        <w:rPr>
          <w:lang w:val="en-US"/>
        </w:rPr>
        <w:t xml:space="preserve"> </w:t>
      </w:r>
      <w:r w:rsidR="00982F79" w:rsidRPr="00982F79">
        <w:rPr>
          <w:lang w:val="en-US"/>
        </w:rPr>
        <w:t>This applies to all four variables examined.</w:t>
      </w:r>
      <w:r w:rsidR="00982F79">
        <w:rPr>
          <w:lang w:val="en-US"/>
        </w:rPr>
        <w:t xml:space="preserve"> </w:t>
      </w:r>
      <w:r w:rsidR="00104D13" w:rsidRPr="004C5281">
        <w:rPr>
          <w:lang w:val="en-US"/>
        </w:rPr>
        <w:t xml:space="preserve">With the help of the trends </w:t>
      </w:r>
      <w:r w:rsidR="00982F79">
        <w:rPr>
          <w:lang w:val="en-US"/>
        </w:rPr>
        <w:t>fitted to</w:t>
      </w:r>
      <w:r w:rsidR="00104D13" w:rsidRPr="004C5281">
        <w:rPr>
          <w:lang w:val="en-US"/>
        </w:rPr>
        <w:t xml:space="preserve"> each variable</w:t>
      </w:r>
      <w:r w:rsidR="00982F79">
        <w:rPr>
          <w:lang w:val="en-US"/>
        </w:rPr>
        <w:t xml:space="preserve"> of the entire scenario set</w:t>
      </w:r>
      <w:r w:rsidR="00104D13" w:rsidRPr="004C5281">
        <w:rPr>
          <w:lang w:val="en-US"/>
        </w:rPr>
        <w:t>, different management strategies can be evaluated</w:t>
      </w:r>
      <w:r w:rsidR="00104D13">
        <w:rPr>
          <w:lang w:val="en-US"/>
        </w:rPr>
        <w:t xml:space="preserve"> (</w:t>
      </w:r>
      <w:r w:rsidR="00104D13">
        <w:rPr>
          <w:lang w:val="en-US"/>
        </w:rPr>
        <w:fldChar w:fldCharType="begin"/>
      </w:r>
      <w:r w:rsidR="00104D13">
        <w:rPr>
          <w:lang w:val="en-US"/>
        </w:rPr>
        <w:instrText xml:space="preserve"> REF _Ref511399864 \h </w:instrText>
      </w:r>
      <w:r w:rsidR="00104D13">
        <w:rPr>
          <w:lang w:val="en-US"/>
        </w:rPr>
      </w:r>
      <w:r w:rsidR="00104D13">
        <w:rPr>
          <w:lang w:val="en-US"/>
        </w:rPr>
        <w:fldChar w:fldCharType="separate"/>
      </w:r>
      <w:r w:rsidR="004D4336" w:rsidRPr="00F74B9E">
        <w:rPr>
          <w:lang w:val="en-US"/>
        </w:rPr>
        <w:t xml:space="preserve">Figure </w:t>
      </w:r>
      <w:r w:rsidR="004D4336">
        <w:rPr>
          <w:noProof/>
          <w:lang w:val="en-US"/>
        </w:rPr>
        <w:t>3</w:t>
      </w:r>
      <w:r w:rsidR="00104D13">
        <w:rPr>
          <w:lang w:val="en-US"/>
        </w:rPr>
        <w:fldChar w:fldCharType="end"/>
      </w:r>
      <w:r w:rsidR="00104D13">
        <w:rPr>
          <w:lang w:val="en-US"/>
        </w:rPr>
        <w:t>.a)</w:t>
      </w:r>
      <w:r w:rsidR="00104D13" w:rsidRPr="004C5281">
        <w:rPr>
          <w:lang w:val="en-US"/>
        </w:rPr>
        <w:t>.</w:t>
      </w:r>
      <w:r w:rsidR="00104D13">
        <w:rPr>
          <w:lang w:val="en-US"/>
        </w:rPr>
        <w:t xml:space="preserve"> We found logarithmic interactions between the</w:t>
      </w:r>
      <w:r w:rsidR="00982F79">
        <w:rPr>
          <w:lang w:val="en-US"/>
        </w:rPr>
        <w:t xml:space="preserve"> </w:t>
      </w:r>
      <w:r w:rsidR="004D4336">
        <w:rPr>
          <w:lang w:val="en-US"/>
        </w:rPr>
        <w:t>different</w:t>
      </w:r>
      <w:r w:rsidR="00104D13">
        <w:rPr>
          <w:lang w:val="en-US"/>
        </w:rPr>
        <w:t xml:space="preserve"> </w:t>
      </w:r>
      <w:r w:rsidR="00D04626">
        <w:rPr>
          <w:i/>
          <w:lang w:val="en-US"/>
        </w:rPr>
        <w:t>DBH</w:t>
      </w:r>
      <w:r w:rsidR="00104D13">
        <w:rPr>
          <w:lang w:val="en-US"/>
        </w:rPr>
        <w:t xml:space="preserve"> of lower cutting threshold and mean recovery time (</w:t>
      </w:r>
      <w:r w:rsidR="00104D13" w:rsidRPr="00F74B9E">
        <w:rPr>
          <w:highlight w:val="yellow"/>
          <w:lang w:val="en-US"/>
        </w:rPr>
        <w:t>see A1</w:t>
      </w:r>
      <w:r w:rsidR="00104D13">
        <w:rPr>
          <w:lang w:val="en-US"/>
        </w:rPr>
        <w:t>). T</w:t>
      </w:r>
      <w:r w:rsidR="00104D13" w:rsidRPr="00B61B61">
        <w:rPr>
          <w:lang w:val="en-US"/>
        </w:rPr>
        <w:t>he Shannon-index</w:t>
      </w:r>
      <w:r w:rsidR="00104D13">
        <w:rPr>
          <w:lang w:val="en-US"/>
        </w:rPr>
        <w:t xml:space="preserve"> </w:t>
      </w:r>
      <w:r w:rsidR="00104D13" w:rsidRPr="00B61B61">
        <w:rPr>
          <w:lang w:val="en-US"/>
        </w:rPr>
        <w:t>recover</w:t>
      </w:r>
      <w:r w:rsidR="00104D13">
        <w:rPr>
          <w:lang w:val="en-US"/>
        </w:rPr>
        <w:t>ed</w:t>
      </w:r>
      <w:r w:rsidR="00104D13" w:rsidRPr="00B61B61">
        <w:rPr>
          <w:lang w:val="en-US"/>
        </w:rPr>
        <w:t xml:space="preserve"> latest after </w:t>
      </w:r>
      <w:r w:rsidR="00104D13">
        <w:rPr>
          <w:lang w:val="en-US"/>
        </w:rPr>
        <w:t>40</w:t>
      </w:r>
      <w:r w:rsidR="00104D13" w:rsidRPr="00B61B61">
        <w:rPr>
          <w:lang w:val="en-US"/>
        </w:rPr>
        <w:t xml:space="preserve"> years in the </w:t>
      </w:r>
      <w:r w:rsidR="004D4336">
        <w:rPr>
          <w:lang w:val="en-US"/>
        </w:rPr>
        <w:t xml:space="preserve">more </w:t>
      </w:r>
      <w:r w:rsidR="00104D13" w:rsidRPr="00B61B61">
        <w:rPr>
          <w:lang w:val="en-US"/>
        </w:rPr>
        <w:t>intense scenario</w:t>
      </w:r>
      <w:r w:rsidR="00104D13">
        <w:rPr>
          <w:lang w:val="en-US"/>
        </w:rPr>
        <w:t>s</w:t>
      </w:r>
      <w:r w:rsidR="00104D13" w:rsidRPr="00B61B61">
        <w:rPr>
          <w:lang w:val="en-US"/>
        </w:rPr>
        <w:t xml:space="preserve"> (</w:t>
      </w:r>
      <w:r w:rsidR="004D4336">
        <w:rPr>
          <w:lang w:val="en-US"/>
        </w:rPr>
        <w:t xml:space="preserve">e.g. </w:t>
      </w:r>
      <w:r w:rsidR="00D04626">
        <w:rPr>
          <w:i/>
          <w:lang w:val="en-US"/>
        </w:rPr>
        <w:t>DBH</w:t>
      </w:r>
      <w:r w:rsidR="00104D13">
        <w:rPr>
          <w:lang w:val="en-US"/>
        </w:rPr>
        <w:t xml:space="preserve"> of lower</w:t>
      </w:r>
      <w:r w:rsidR="00104D13" w:rsidRPr="00B61B61">
        <w:rPr>
          <w:lang w:val="en-US"/>
        </w:rPr>
        <w:t xml:space="preserve"> cutting threshold 0.</w:t>
      </w:r>
      <w:r w:rsidR="00104D13">
        <w:rPr>
          <w:lang w:val="en-US"/>
        </w:rPr>
        <w:t>1</w:t>
      </w:r>
      <w:r w:rsidR="00104D13" w:rsidRPr="00B61B61">
        <w:rPr>
          <w:lang w:val="en-US"/>
        </w:rPr>
        <w:t xml:space="preserve">m). </w:t>
      </w:r>
      <w:r w:rsidR="004D4336">
        <w:rPr>
          <w:lang w:val="en-US"/>
        </w:rPr>
        <w:t>Generally</w:t>
      </w:r>
      <w:r w:rsidR="00104D13">
        <w:rPr>
          <w:lang w:val="en-US"/>
        </w:rPr>
        <w:t xml:space="preserve">, the variables calculated on basis of the biomass (gross primary production, leaf area index) </w:t>
      </w:r>
      <w:r w:rsidR="00104D13" w:rsidRPr="00B61B61">
        <w:rPr>
          <w:lang w:val="en-US"/>
        </w:rPr>
        <w:t xml:space="preserve">took </w:t>
      </w:r>
      <w:r w:rsidR="00104D13">
        <w:rPr>
          <w:lang w:val="en-US"/>
        </w:rPr>
        <w:t>at least</w:t>
      </w:r>
      <w:r w:rsidR="00104D13" w:rsidRPr="00B61B61">
        <w:rPr>
          <w:lang w:val="en-US"/>
        </w:rPr>
        <w:t xml:space="preserve"> twice as long and the</w:t>
      </w:r>
      <w:r w:rsidR="00104D13">
        <w:rPr>
          <w:lang w:val="en-US"/>
        </w:rPr>
        <w:t xml:space="preserve"> aboveground</w:t>
      </w:r>
      <w:r w:rsidR="00104D13" w:rsidRPr="00B61B61">
        <w:rPr>
          <w:lang w:val="en-US"/>
        </w:rPr>
        <w:t xml:space="preserve"> biomass almost three times longer.</w:t>
      </w:r>
    </w:p>
    <w:p w:rsidR="00104D13" w:rsidRPr="00F74B9E" w:rsidRDefault="006103A6" w:rsidP="004D04AD">
      <w:pPr>
        <w:keepNext/>
        <w:jc w:val="center"/>
        <w:rPr>
          <w:lang w:val="en-US"/>
        </w:rPr>
      </w:pPr>
      <w:r>
        <w:rPr>
          <w:noProof/>
          <w:lang w:val="en-US"/>
        </w:rPr>
        <w:lastRenderedPageBreak/>
        <w:drawing>
          <wp:inline distT="0" distB="0" distL="0" distR="0" wp14:anchorId="4DD67D69" wp14:editId="38960D85">
            <wp:extent cx="4305773" cy="1908000"/>
            <wp:effectExtent l="0" t="0" r="0" b="0"/>
            <wp:docPr id="10" name="Grafik 10" descr="C:\Users\hiltner\Arbeit\Diss\TP3_Publikationen\ArtikelTwo\dataOutput\figures\fig_5thDraft\Bil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ltner\Arbeit\Diss\TP3_Publikationen\ArtikelTwo\dataOutput\figures\fig_5thDraft\Bild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05773" cy="1908000"/>
                    </a:xfrm>
                    <a:prstGeom prst="rect">
                      <a:avLst/>
                    </a:prstGeom>
                    <a:noFill/>
                    <a:ln>
                      <a:noFill/>
                    </a:ln>
                  </pic:spPr>
                </pic:pic>
              </a:graphicData>
            </a:graphic>
          </wp:inline>
        </w:drawing>
      </w:r>
    </w:p>
    <w:p w:rsidR="00104D13" w:rsidRPr="00F74B9E" w:rsidRDefault="00104D13" w:rsidP="00104D13">
      <w:pPr>
        <w:pStyle w:val="Beschriftung1"/>
        <w:rPr>
          <w:lang w:val="en-US"/>
        </w:rPr>
      </w:pPr>
      <w:bookmarkStart w:id="14" w:name="_Ref511399864"/>
      <w:r w:rsidRPr="00F74B9E">
        <w:rPr>
          <w:lang w:val="en-US"/>
        </w:rPr>
        <w:t xml:space="preserve">Figure </w:t>
      </w:r>
      <w:bookmarkStart w:id="15" w:name="_Ref508620296"/>
      <w:r>
        <w:fldChar w:fldCharType="begin"/>
      </w:r>
      <w:r w:rsidRPr="00F74B9E">
        <w:rPr>
          <w:lang w:val="en-US"/>
        </w:rPr>
        <w:instrText xml:space="preserve"> SEQ Figure \* ARABIC </w:instrText>
      </w:r>
      <w:r>
        <w:fldChar w:fldCharType="separate"/>
      </w:r>
      <w:r w:rsidR="000E0EE1">
        <w:rPr>
          <w:noProof/>
          <w:lang w:val="en-US"/>
        </w:rPr>
        <w:t>3</w:t>
      </w:r>
      <w:r>
        <w:fldChar w:fldCharType="end"/>
      </w:r>
      <w:bookmarkEnd w:id="14"/>
      <w:bookmarkEnd w:id="15"/>
      <w:r w:rsidRPr="00F74B9E">
        <w:rPr>
          <w:lang w:val="en-US"/>
        </w:rPr>
        <w:t xml:space="preserve">: </w:t>
      </w:r>
      <w:r w:rsidRPr="00F74B9E">
        <w:rPr>
          <w:rStyle w:val="CaptionZchn"/>
          <w:lang w:val="en-US"/>
        </w:rPr>
        <w:t xml:space="preserve">Evaluation of </w:t>
      </w:r>
      <w:r w:rsidR="004D4336">
        <w:rPr>
          <w:rStyle w:val="CaptionZchn"/>
          <w:lang w:val="en-US"/>
        </w:rPr>
        <w:t>different management strategies in a set of logging scenarios</w:t>
      </w:r>
      <w:r w:rsidRPr="00F74B9E">
        <w:rPr>
          <w:rStyle w:val="CaptionZchn"/>
          <w:lang w:val="en-US"/>
        </w:rPr>
        <w:t xml:space="preserve">. </w:t>
      </w:r>
      <w:r w:rsidR="00AD4545">
        <w:rPr>
          <w:rStyle w:val="CaptionZchn"/>
          <w:lang w:val="en-US"/>
        </w:rPr>
        <w:t xml:space="preserve">(a.) </w:t>
      </w:r>
      <w:r w:rsidRPr="00F74B9E">
        <w:rPr>
          <w:rStyle w:val="CaptionZchn"/>
          <w:lang w:val="en-US"/>
        </w:rPr>
        <w:t xml:space="preserve">Development of the mean recovery time of different forest </w:t>
      </w:r>
      <w:r w:rsidR="004D4336">
        <w:rPr>
          <w:rStyle w:val="CaptionZchn"/>
          <w:lang w:val="en-US"/>
        </w:rPr>
        <w:t>variables</w:t>
      </w:r>
      <w:r w:rsidRPr="00F74B9E">
        <w:rPr>
          <w:rStyle w:val="CaptionZchn"/>
          <w:lang w:val="en-US"/>
        </w:rPr>
        <w:t xml:space="preserve"> (aboveground biomass, gross primary productivity, leaf area index, and Shannon index) depicted in relation to the </w:t>
      </w:r>
      <w:r w:rsidR="004D4336">
        <w:rPr>
          <w:rStyle w:val="CaptionZchn"/>
          <w:lang w:val="en-US"/>
        </w:rPr>
        <w:t>logging intensity (</w:t>
      </w:r>
      <w:r w:rsidR="00D04626">
        <w:rPr>
          <w:rStyle w:val="CaptionZchn"/>
          <w:lang w:val="en-US"/>
        </w:rPr>
        <w:t>DBH</w:t>
      </w:r>
      <w:r w:rsidR="004D4336">
        <w:rPr>
          <w:rStyle w:val="CaptionZchn"/>
          <w:lang w:val="en-US"/>
        </w:rPr>
        <w:t xml:space="preserve"> of lower cutting threshold)</w:t>
      </w:r>
      <w:r w:rsidRPr="00F74B9E">
        <w:rPr>
          <w:rStyle w:val="CaptionZchn"/>
          <w:lang w:val="en-US"/>
        </w:rPr>
        <w:t xml:space="preserve">. The dots correspond to the </w:t>
      </w:r>
      <w:r w:rsidR="004D4336">
        <w:rPr>
          <w:rStyle w:val="CaptionZchn"/>
          <w:lang w:val="en-US"/>
        </w:rPr>
        <w:t>recovery</w:t>
      </w:r>
      <w:r w:rsidRPr="00F74B9E">
        <w:rPr>
          <w:rStyle w:val="CaptionZchn"/>
          <w:lang w:val="en-US"/>
        </w:rPr>
        <w:t xml:space="preserve"> time of each variable determined from the simulation scenarios. The trend lines were derived by modeling the nearest least squares of a logarithmic </w:t>
      </w:r>
      <w:r w:rsidR="00D04626">
        <w:rPr>
          <w:rStyle w:val="CaptionZchn"/>
          <w:lang w:val="en-US"/>
        </w:rPr>
        <w:t>DBH</w:t>
      </w:r>
      <w:r w:rsidRPr="00F74B9E">
        <w:rPr>
          <w:rStyle w:val="CaptionZchn"/>
          <w:lang w:val="en-US"/>
        </w:rPr>
        <w:t>.</w:t>
      </w:r>
      <w:r w:rsidR="00AD4545">
        <w:rPr>
          <w:rStyle w:val="CaptionZchn"/>
          <w:lang w:val="en-US"/>
        </w:rPr>
        <w:t xml:space="preserve"> (b.) </w:t>
      </w:r>
      <w:r w:rsidR="0005446A">
        <w:rPr>
          <w:rStyle w:val="CaptionZchn"/>
          <w:lang w:val="en-US"/>
        </w:rPr>
        <w:t>Comparison of m</w:t>
      </w:r>
      <w:r w:rsidR="00AD4545">
        <w:rPr>
          <w:rStyle w:val="CaptionZchn"/>
          <w:lang w:val="en-US"/>
        </w:rPr>
        <w:t xml:space="preserve">ean recovery times </w:t>
      </w:r>
      <w:r w:rsidR="0005446A">
        <w:rPr>
          <w:rStyle w:val="CaptionZchn"/>
          <w:lang w:val="en-US"/>
        </w:rPr>
        <w:t>for the moderate and intense logging scenarios (</w:t>
      </w:r>
      <w:r w:rsidR="00D04626">
        <w:rPr>
          <w:rStyle w:val="CaptionZchn"/>
          <w:lang w:val="en-US"/>
        </w:rPr>
        <w:t>DBH</w:t>
      </w:r>
      <w:r w:rsidR="0005446A">
        <w:rPr>
          <w:rStyle w:val="CaptionZchn"/>
          <w:lang w:val="en-US"/>
        </w:rPr>
        <w:t xml:space="preserve"> lower cutting threshold 0.55</w:t>
      </w:r>
      <w:r w:rsidR="006103A6">
        <w:rPr>
          <w:rStyle w:val="CaptionZchn"/>
          <w:lang w:val="en-US"/>
        </w:rPr>
        <w:t>,</w:t>
      </w:r>
      <w:r w:rsidR="0005446A">
        <w:rPr>
          <w:rStyle w:val="CaptionZchn"/>
          <w:lang w:val="en-US"/>
        </w:rPr>
        <w:t xml:space="preserve"> 0.1m) regarding</w:t>
      </w:r>
      <w:r w:rsidR="00AD4545">
        <w:rPr>
          <w:rStyle w:val="CaptionZchn"/>
          <w:lang w:val="en-US"/>
        </w:rPr>
        <w:t xml:space="preserve"> the</w:t>
      </w:r>
      <w:r w:rsidR="0005446A">
        <w:rPr>
          <w:rStyle w:val="CaptionZchn"/>
          <w:lang w:val="en-US"/>
        </w:rPr>
        <w:t>se</w:t>
      </w:r>
      <w:r w:rsidR="00AD4545">
        <w:rPr>
          <w:rStyle w:val="CaptionZchn"/>
          <w:lang w:val="en-US"/>
        </w:rPr>
        <w:t xml:space="preserve"> examined variables.</w:t>
      </w:r>
      <w:r w:rsidR="004D04AD">
        <w:rPr>
          <w:rStyle w:val="CaptionZchn"/>
          <w:lang w:val="en-US"/>
        </w:rPr>
        <w:t xml:space="preserve"> The dashed line indicates French Guiana’s official 65-years cutting cycle.</w:t>
      </w:r>
    </w:p>
    <w:p w:rsidR="00345FF1" w:rsidRDefault="00450098" w:rsidP="00BF439C">
      <w:pPr>
        <w:pStyle w:val="berschrift1"/>
        <w:numPr>
          <w:ilvl w:val="0"/>
          <w:numId w:val="15"/>
        </w:numPr>
      </w:pPr>
      <w:bookmarkStart w:id="16" w:name="header3.1"/>
      <w:bookmarkStart w:id="17" w:name="header3.2"/>
      <w:bookmarkStart w:id="18" w:name="header3.3"/>
      <w:bookmarkStart w:id="19" w:name="header4"/>
      <w:bookmarkEnd w:id="16"/>
      <w:bookmarkEnd w:id="17"/>
      <w:bookmarkEnd w:id="18"/>
      <w:bookmarkEnd w:id="19"/>
      <w:r w:rsidRPr="0053233F">
        <w:t>Discussion</w:t>
      </w:r>
    </w:p>
    <w:p w:rsidR="0053233F" w:rsidRDefault="00345FF1" w:rsidP="00D871D6">
      <w:pPr>
        <w:pStyle w:val="berschrift2"/>
      </w:pPr>
      <w:r>
        <w:t>4.1</w:t>
      </w:r>
      <w:r w:rsidR="00C07449">
        <w:t xml:space="preserve"> </w:t>
      </w:r>
      <w:r w:rsidR="00C214B1" w:rsidRPr="00C214B1">
        <w:t>Aspects of the model approach</w:t>
      </w:r>
    </w:p>
    <w:p w:rsidR="001F1049" w:rsidRPr="001F1049" w:rsidRDefault="001F1049" w:rsidP="001F1049">
      <w:pPr>
        <w:rPr>
          <w:lang w:val="en-US"/>
        </w:rPr>
      </w:pPr>
      <w:r w:rsidRPr="001F1049">
        <w:rPr>
          <w:lang w:val="en-US"/>
        </w:rPr>
        <w:t>One of the challenges of this study was to develop a parameterization of the FORMIND forest model for the Paracou test site in French Guiana. For this purpose it was important to simulate the succession of the primary fore</w:t>
      </w:r>
      <w:r w:rsidR="00545E7C">
        <w:rPr>
          <w:lang w:val="en-US"/>
        </w:rPr>
        <w:t xml:space="preserve">st </w:t>
      </w:r>
      <w:r w:rsidRPr="001F1049">
        <w:rPr>
          <w:lang w:val="en-US"/>
        </w:rPr>
        <w:t>as accurately as possible. The accuracy of the forest model was achieved by calibration wi</w:t>
      </w:r>
      <w:r w:rsidR="007B3936">
        <w:rPr>
          <w:lang w:val="en-US"/>
        </w:rPr>
        <w:t xml:space="preserve">th the </w:t>
      </w:r>
      <w:r w:rsidR="00BE4B2E">
        <w:rPr>
          <w:lang w:val="en-US"/>
        </w:rPr>
        <w:t xml:space="preserve">extensive </w:t>
      </w:r>
      <w:r w:rsidR="007B3936">
        <w:rPr>
          <w:lang w:val="en-US"/>
        </w:rPr>
        <w:t xml:space="preserve">inventory data of the </w:t>
      </w:r>
      <w:r w:rsidR="00114A2C">
        <w:rPr>
          <w:lang w:val="en-US"/>
        </w:rPr>
        <w:t xml:space="preserve">undisturbed </w:t>
      </w:r>
      <w:r w:rsidRPr="001F1049">
        <w:rPr>
          <w:lang w:val="en-US"/>
        </w:rPr>
        <w:t xml:space="preserve">control </w:t>
      </w:r>
      <w:r w:rsidR="007B3936">
        <w:rPr>
          <w:lang w:val="en-US"/>
        </w:rPr>
        <w:t>plots</w:t>
      </w:r>
      <w:r w:rsidR="00114A2C">
        <w:rPr>
          <w:lang w:val="en-US"/>
        </w:rPr>
        <w:t xml:space="preserve"> (T0)</w:t>
      </w:r>
      <w:r w:rsidRPr="001F1049">
        <w:rPr>
          <w:lang w:val="en-US"/>
        </w:rPr>
        <w:t xml:space="preserve"> of Paracou. The forest model slightly overestimate</w:t>
      </w:r>
      <w:r>
        <w:rPr>
          <w:lang w:val="en-US"/>
        </w:rPr>
        <w:t>d</w:t>
      </w:r>
      <w:r w:rsidRPr="001F1049">
        <w:rPr>
          <w:lang w:val="en-US"/>
        </w:rPr>
        <w:t xml:space="preserve"> the observed mean aboveground biomass (</w:t>
      </w:r>
      <w:proofErr w:type="spellStart"/>
      <w:r w:rsidRPr="001F1049">
        <w:rPr>
          <w:lang w:val="en-US"/>
        </w:rPr>
        <w:t>AGB</w:t>
      </w:r>
      <w:r w:rsidRPr="00BF439C">
        <w:rPr>
          <w:vertAlign w:val="subscript"/>
          <w:lang w:val="en-US"/>
        </w:rPr>
        <w:t>obs</w:t>
      </w:r>
      <w:proofErr w:type="spellEnd"/>
      <w:r w:rsidRPr="001F1049">
        <w:rPr>
          <w:lang w:val="en-US"/>
        </w:rPr>
        <w:t xml:space="preserve"> 418t</w:t>
      </w:r>
      <w:r w:rsidR="007B3936" w:rsidRPr="0054570E">
        <w:rPr>
          <w:vertAlign w:val="subscript"/>
          <w:lang w:val="en-US"/>
        </w:rPr>
        <w:t>ODM</w:t>
      </w:r>
      <w:r w:rsidRPr="001F1049">
        <w:rPr>
          <w:lang w:val="en-US"/>
        </w:rPr>
        <w:t>/ha) by 5%</w:t>
      </w:r>
      <w:r w:rsidR="00BE4B2E">
        <w:rPr>
          <w:lang w:val="en-US"/>
        </w:rPr>
        <w:t xml:space="preserve"> </w:t>
      </w:r>
      <w:r w:rsidR="00BE4B2E" w:rsidRPr="001F1049">
        <w:rPr>
          <w:lang w:val="en-US"/>
        </w:rPr>
        <w:t>(</w:t>
      </w:r>
      <w:proofErr w:type="spellStart"/>
      <w:r w:rsidR="00BE4B2E" w:rsidRPr="001F1049">
        <w:rPr>
          <w:lang w:val="en-US"/>
        </w:rPr>
        <w:t>AGB</w:t>
      </w:r>
      <w:r w:rsidR="00BE4B2E" w:rsidRPr="00C56BA1">
        <w:rPr>
          <w:vertAlign w:val="subscript"/>
          <w:lang w:val="en-US"/>
        </w:rPr>
        <w:t>s</w:t>
      </w:r>
      <w:r w:rsidR="00BE4B2E">
        <w:rPr>
          <w:vertAlign w:val="subscript"/>
          <w:lang w:val="en-US"/>
        </w:rPr>
        <w:t>im</w:t>
      </w:r>
      <w:proofErr w:type="spellEnd"/>
      <w:r w:rsidR="00BE4B2E">
        <w:rPr>
          <w:lang w:val="en-US"/>
        </w:rPr>
        <w:t xml:space="preserve"> 439</w:t>
      </w:r>
      <w:r w:rsidR="00BE4B2E" w:rsidRPr="001F1049">
        <w:rPr>
          <w:lang w:val="en-US"/>
        </w:rPr>
        <w:t>t</w:t>
      </w:r>
      <w:r w:rsidR="00BE4B2E" w:rsidRPr="0054570E">
        <w:rPr>
          <w:vertAlign w:val="subscript"/>
          <w:lang w:val="en-US"/>
        </w:rPr>
        <w:t>ODM</w:t>
      </w:r>
      <w:r w:rsidR="00BE4B2E" w:rsidRPr="001F1049">
        <w:rPr>
          <w:lang w:val="en-US"/>
        </w:rPr>
        <w:t>/ha)</w:t>
      </w:r>
      <w:r>
        <w:rPr>
          <w:lang w:val="en-US"/>
        </w:rPr>
        <w:t xml:space="preserve">. </w:t>
      </w:r>
      <w:r w:rsidR="00D871D6">
        <w:rPr>
          <w:lang w:val="en-US"/>
        </w:rPr>
        <w:t xml:space="preserve">Using allometry for moist tropical forests of </w:t>
      </w:r>
      <w:r w:rsidR="00D871D6">
        <w:rPr>
          <w:lang w:val="en-US"/>
        </w:rPr>
        <w:fldChar w:fldCharType="begin" w:fldLock="1"/>
      </w:r>
      <w:r w:rsidR="00D871D6">
        <w:rPr>
          <w:lang w:val="en-US"/>
        </w:rPr>
        <w:instrText>ADDIN CSL_CITATION { "citationItems" : [ { "id" : "ITEM-1", "itemData" : { "DOI" : "10.1007/s00442-005-0100-x", "ISBN" : "0044200501", "ISSN" : "0029-8549", "PMID" : "15971085", "abstract" : "Tropical forests hold large stores of carbon, yet uncertainty remains regarding their quantitative contribution to the global carbon cycle. One approach to quantifying carbon biomass stores consists in inferring changes from long-term forest inventory plots. Regression models are used to convert inventory data into an estimate of aboveground biomass (AGB). We provide a critical reassessment of the quality and the robustness of these models across tropical forest types, using a large dataset of 2,410 trees ! 5 cm. diameter, directly harvested in 27 study sites across the tropics. Proportional relationships between aboveground biomass and the product of wood density, trunk cross-sectional area, and total height are constructed. We also develop a regression model involving wood density and stem diameter only. Our models were tested for secondary and old-growth forests, for dry, moist and wet forests, for lowland and montane forests, and for mangrove forests. The most important predictors of AGB of a tree were, in decreasing order of importance, its trunk diameter, wood specific gravity, total height, and forest type (dry, moist, or wet). Overestimates prevailed, giving a bias of 0.5-6.5% when errors were averaged across all stands. Our regression models can be used reliably to predict aboveground tree biomass across a broad range of tropical forests. Because they are based on an unprecedented dataset, these models should improve the quality of tropical biomass estimates, and bring consensus about the contribution of the tropical forest biome and tropical deforestation to the global carbon cycle.", "author" : [ { "dropping-particle" : "", "family" : "Chave", "given" : "J.", "non-dropping-particle" : "", "parse-names" : false, "suffix" : "" }, { "dropping-particle" : "", "family" : "Andalo", "given" : "C.", "non-dropping-particle" : "", "parse-names" : false, "suffix" : "" }, { "dropping-particle" : "", "family" : "Brown", "given" : "S.", "non-dropping-particle" : "", "parse-names" : false, "suffix" : "" }, { "dropping-particle" : "", "family" : "Cairns", "given" : "M. A.", "non-dropping-particle" : "", "parse-names" : false, "suffix" : "" }, { "dropping-particle" : "", "family" : "Chambers", "given" : "J. Q.", "non-dropping-particle" : "", "parse-names" : false, "suffix" : "" }, { "dropping-particle" : "", "family" : "Eamus", "given" : "D.", "non-dropping-particle" : "", "parse-names" : false, "suffix" : "" }, { "dropping-particle" : "", "family" : "F\u00f6lster", "given" : "H.", "non-dropping-particle" : "", "parse-names" : false, "suffix" : "" }, { "dropping-particle" : "", "family" : "Fromard", "given" : "F.", "non-dropping-particle" : "", "parse-names" : false, "suffix" : "" }, { "dropping-particle" : "", "family" : "Higuchi", "given" : "N.", "non-dropping-particle" : "", "parse-names" : false, "suffix" : "" }, { "dropping-particle" : "", "family" : "Kira", "given" : "T.", "non-dropping-particle" : "", "parse-names" : false, "suffix" : "" }, { "dropping-particle" : "", "family" : "Lescure", "given" : "J.-P.", "non-dropping-particle" : "", "parse-names" : false, "suffix" : "" }, { "dropping-particle" : "", "family" : "Nelson", "given" : "B. W.", "non-dropping-particle" : "", "parse-names" : false, "suffix" : "" }, { "dropping-particle" : "", "family" : "Ogawa", "given" : "H.", "non-dropping-particle" : "", "parse-names" : false, "suffix" : "" }, { "dropping-particle" : "", "family" : "Puig", "given" : "H.", "non-dropping-particle" : "", "parse-names" : false, "suffix" : "" }, { "dropping-particle" : "", "family" : "Ri\u00e9ra", "given" : "B.", "non-dropping-particle" : "", "parse-names" : false, "suffix" : "" }, { "dropping-particle" : "", "family" : "Yamakura", "given" : "T.", "non-dropping-particle" : "", "parse-names" : false, "suffix" : "" } ], "container-title" : "Oecologia", "id" : "ITEM-1", "issue" : "1", "issued" : { "date-parts" : [ [ "2005", "8", "22" ] ] }, "page" : "87-99", "title" : "Tree allometry and improved estimation of carbon stocks and balance in tropical forests", "type" : "article-journal", "volume" : "145" }, "uris" : [ "http://www.mendeley.com/documents/?uuid=72fb49b4-968d-4201-b73c-7f239be89b9f" ] } ], "mendeley" : { "formattedCitation" : "(Chave et al., 2005)", "manualFormatting" : "Chave et al. (2005)", "plainTextFormattedCitation" : "(Chave et al., 2005)", "previouslyFormattedCitation" : "(Chave et al., 2005)" }, "properties" : {  }, "schema" : "https://github.com/citation-style-language/schema/raw/master/csl-citation.json" }</w:instrText>
      </w:r>
      <w:r w:rsidR="00D871D6">
        <w:rPr>
          <w:lang w:val="en-US"/>
        </w:rPr>
        <w:fldChar w:fldCharType="separate"/>
      </w:r>
      <w:r w:rsidR="00D871D6" w:rsidRPr="00D871D6">
        <w:rPr>
          <w:noProof/>
          <w:lang w:val="en-US"/>
        </w:rPr>
        <w:t xml:space="preserve">Chave et al. </w:t>
      </w:r>
      <w:r w:rsidR="00D871D6">
        <w:rPr>
          <w:noProof/>
          <w:lang w:val="en-US"/>
        </w:rPr>
        <w:t>(</w:t>
      </w:r>
      <w:r w:rsidR="00D871D6" w:rsidRPr="00D871D6">
        <w:rPr>
          <w:noProof/>
          <w:lang w:val="en-US"/>
        </w:rPr>
        <w:t>2005)</w:t>
      </w:r>
      <w:r w:rsidR="00D871D6">
        <w:rPr>
          <w:lang w:val="en-US"/>
        </w:rPr>
        <w:fldChar w:fldCharType="end"/>
      </w:r>
      <w:r w:rsidR="00D871D6">
        <w:rPr>
          <w:lang w:val="en-US"/>
        </w:rPr>
        <w:t xml:space="preserve">, </w:t>
      </w:r>
      <w:r w:rsidR="00CE346E">
        <w:rPr>
          <w:lang w:val="en-US"/>
        </w:rPr>
        <w:fldChar w:fldCharType="begin" w:fldLock="1"/>
      </w:r>
      <w:r w:rsidR="004626AF">
        <w:rPr>
          <w:lang w:val="en-US"/>
        </w:rPr>
        <w:instrText>ADDIN CSL_CITATION { "citationItems" : [ { "id" : "ITEM-1", "itemData" : { "DOI" : "10.1111/j.1654-1103.2010.01175.x", "ISBN" : "1100-9233", "ISSN" : "11009233", "abstract" : "Question: What are the relative roles of tree growth, mortality and recruitment in variations of above- ground biomass in tropical forests? Location: Paracou, French Guiana. Methods: We quantified the contribution of growth, recruitment and mortality to total biomass of stands (trees DBH ? 10 cm) in six 6.25-ha permanent plots over 16 yr. Live biomass stocks and fluxes were computed for four separate size classes. Results: All plots showed increasing biomass stocks over the study period, with an average value of 10.9Mgha?1 yr?1. Plots aggrading biomass were characterized by either minor biomass losses due to mortality or substantial increases in the biomass of large trees (DBH ? 60 cm). Conclusions: Within the study period, the rarity of mortality events could not counter-balance the slow permanent increase in biomass, resulting in an appar- ent increase in biomass. Accounting for such rare events results in no net change in biomass balance.",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Andr\u00e9", "non-dropping-particle" : "", "parse-names" : false, "suffix" : "" }, { "dropping-particle" : "", "family" : "Blanc", "given" : "Lilian", "non-dropping-particle" : "", "parse-names" : false, "suffix" : "" } ], "container-title" : "Journal of Vegetation Science", "id" : "ITEM-1", "issue" : "4", "issued" : { "date-parts" : [ [ "2010", "3" ] ] }, "note" : "tree growth; mortality; recruitment; aboveground biomass production; size classes;\n\ncarbon storage; aboveground biomass; Amazon basin; hierarchical model; stand variables; climate variables;", "page" : "672-682", "title" : "Contrasting above-ground biomass balance in a Neotropical rain forest", "type" : "article-journal", "volume" : "21" }, "uris" : [ "http://www.mendeley.com/documents/?uuid=960d82bd-1e9d-4f4d-b94f-3e508302a8ff" ] } ], "mendeley" : { "formattedCitation" : "(Rutishauser et al., 2010)", "manualFormatting" : "Rutishauser et al. (2010)", "plainTextFormattedCitation" : "(Rutishauser et al., 2010)", "previouslyFormattedCitation" : "(Rutishauser et al., 2010)" }, "properties" : {  }, "schema" : "https://github.com/citation-style-language/schema/raw/master/csl-citation.json" }</w:instrText>
      </w:r>
      <w:r w:rsidR="00CE346E">
        <w:rPr>
          <w:lang w:val="en-US"/>
        </w:rPr>
        <w:fldChar w:fldCharType="separate"/>
      </w:r>
      <w:r w:rsidR="00CE346E" w:rsidRPr="00CE346E">
        <w:rPr>
          <w:noProof/>
          <w:lang w:val="en-US"/>
        </w:rPr>
        <w:t xml:space="preserve">Rutishauser et al. </w:t>
      </w:r>
      <w:r w:rsidR="00CE346E">
        <w:rPr>
          <w:noProof/>
          <w:lang w:val="en-US"/>
        </w:rPr>
        <w:t>(</w:t>
      </w:r>
      <w:r w:rsidR="00CE346E" w:rsidRPr="00CE346E">
        <w:rPr>
          <w:noProof/>
          <w:lang w:val="en-US"/>
        </w:rPr>
        <w:t>2010)</w:t>
      </w:r>
      <w:r w:rsidR="00CE346E">
        <w:rPr>
          <w:lang w:val="en-US"/>
        </w:rPr>
        <w:fldChar w:fldCharType="end"/>
      </w:r>
      <w:r w:rsidR="00CE346E" w:rsidRPr="00CE346E">
        <w:rPr>
          <w:lang w:val="en-US"/>
        </w:rPr>
        <w:t xml:space="preserve"> </w:t>
      </w:r>
      <w:r w:rsidR="00CE346E">
        <w:rPr>
          <w:lang w:val="en-US"/>
        </w:rPr>
        <w:t>obtained</w:t>
      </w:r>
      <w:r w:rsidR="00CE346E" w:rsidRPr="00CE346E">
        <w:rPr>
          <w:lang w:val="en-US"/>
        </w:rPr>
        <w:t xml:space="preserve"> values between 388t</w:t>
      </w:r>
      <w:r w:rsidR="00CE346E" w:rsidRPr="00BF439C">
        <w:rPr>
          <w:vertAlign w:val="subscript"/>
          <w:lang w:val="en-US"/>
        </w:rPr>
        <w:t>ODM</w:t>
      </w:r>
      <w:r w:rsidR="00CE346E" w:rsidRPr="00CE346E">
        <w:rPr>
          <w:lang w:val="en-US"/>
        </w:rPr>
        <w:t>/ha and 443t</w:t>
      </w:r>
      <w:r w:rsidR="00CE346E" w:rsidRPr="00BF439C">
        <w:rPr>
          <w:vertAlign w:val="subscript"/>
          <w:lang w:val="en-US"/>
        </w:rPr>
        <w:t>ODM</w:t>
      </w:r>
      <w:r w:rsidR="00CE346E" w:rsidRPr="00CE346E">
        <w:rPr>
          <w:lang w:val="en-US"/>
        </w:rPr>
        <w:t xml:space="preserve">/ha for the aboveground biomass of the control plots in 1991 and 2007. </w:t>
      </w:r>
      <w:r w:rsidRPr="001F1049">
        <w:rPr>
          <w:lang w:val="en-US"/>
        </w:rPr>
        <w:t xml:space="preserve">This ideally supports </w:t>
      </w:r>
      <w:r w:rsidR="001E1122">
        <w:rPr>
          <w:lang w:val="en-US"/>
        </w:rPr>
        <w:t xml:space="preserve">the range </w:t>
      </w:r>
      <w:r w:rsidRPr="001F1049">
        <w:rPr>
          <w:lang w:val="en-US"/>
        </w:rPr>
        <w:t>our findings.</w:t>
      </w:r>
      <w:r w:rsidRPr="00BF439C">
        <w:rPr>
          <w:lang w:val="en-US"/>
        </w:rPr>
        <w:t xml:space="preserve"> </w:t>
      </w:r>
      <w:r w:rsidRPr="001F1049">
        <w:rPr>
          <w:lang w:val="en-US"/>
        </w:rPr>
        <w:t xml:space="preserve"> </w:t>
      </w:r>
    </w:p>
    <w:p w:rsidR="001E5E71" w:rsidRDefault="00951706" w:rsidP="001F1049">
      <w:pPr>
        <w:rPr>
          <w:lang w:val="en-US"/>
        </w:rPr>
      </w:pPr>
      <w:r w:rsidRPr="00951706">
        <w:rPr>
          <w:lang w:val="en-US"/>
        </w:rPr>
        <w:t>Furthermore, we tested simulation results of one of the selective logging scenarios (</w:t>
      </w:r>
      <w:r w:rsidR="00D04626">
        <w:rPr>
          <w:i/>
          <w:lang w:val="en-US"/>
        </w:rPr>
        <w:t>DBH</w:t>
      </w:r>
      <w:r w:rsidRPr="00951706">
        <w:rPr>
          <w:lang w:val="en-US"/>
        </w:rPr>
        <w:t xml:space="preserve"> of lower cutting threshold 0.55m) with an i</w:t>
      </w:r>
      <w:r>
        <w:rPr>
          <w:lang w:val="en-US"/>
        </w:rPr>
        <w:t>n</w:t>
      </w:r>
      <w:r w:rsidRPr="00951706">
        <w:rPr>
          <w:lang w:val="en-US"/>
        </w:rPr>
        <w:t>dependent set of Paracou</w:t>
      </w:r>
      <w:r>
        <w:rPr>
          <w:lang w:val="en-US"/>
        </w:rPr>
        <w:t>’</w:t>
      </w:r>
      <w:r w:rsidRPr="00951706">
        <w:rPr>
          <w:lang w:val="en-US"/>
        </w:rPr>
        <w:t>s forest inventory data (T1 plots). Deviations between simulated and observed aboveground biomass values during 30</w:t>
      </w:r>
      <w:r w:rsidR="007B3936">
        <w:rPr>
          <w:lang w:val="en-US"/>
        </w:rPr>
        <w:t xml:space="preserve"> years</w:t>
      </w:r>
      <w:r w:rsidRPr="00951706">
        <w:rPr>
          <w:lang w:val="en-US"/>
        </w:rPr>
        <w:t xml:space="preserve"> after logging </w:t>
      </w:r>
      <w:r w:rsidR="00BE4B2E">
        <w:rPr>
          <w:lang w:val="en-US"/>
        </w:rPr>
        <w:t>were negligible</w:t>
      </w:r>
      <w:r w:rsidRPr="00951706">
        <w:rPr>
          <w:lang w:val="en-US"/>
        </w:rPr>
        <w:t xml:space="preserve">. This means productivity and </w:t>
      </w:r>
      <w:r w:rsidR="004626AF">
        <w:rPr>
          <w:lang w:val="en-US"/>
        </w:rPr>
        <w:t xml:space="preserve">forest </w:t>
      </w:r>
      <w:r w:rsidRPr="00951706">
        <w:rPr>
          <w:lang w:val="en-US"/>
        </w:rPr>
        <w:t xml:space="preserve">structure of logged forest was well represented by the </w:t>
      </w:r>
      <w:r w:rsidR="001E1122">
        <w:rPr>
          <w:lang w:val="en-US"/>
        </w:rPr>
        <w:t xml:space="preserve">model </w:t>
      </w:r>
      <w:r w:rsidRPr="00951706">
        <w:rPr>
          <w:lang w:val="en-US"/>
        </w:rPr>
        <w:t>simulations. A reason for this qualitatively good model performance was the excellent data basis of Paracou’s forest inventory data.</w:t>
      </w:r>
      <w:r w:rsidR="001E2273">
        <w:rPr>
          <w:lang w:val="en-US"/>
        </w:rPr>
        <w:t xml:space="preserve"> </w:t>
      </w:r>
      <w:r w:rsidR="00D871D6">
        <w:rPr>
          <w:lang w:val="en-US"/>
        </w:rPr>
        <w:t>T</w:t>
      </w:r>
      <w:r w:rsidR="00BE4B2E">
        <w:rPr>
          <w:lang w:val="en-US"/>
        </w:rPr>
        <w:t xml:space="preserve">he inventory data set of Paracou in </w:t>
      </w:r>
      <w:r w:rsidR="001E2273" w:rsidRPr="001E2273">
        <w:rPr>
          <w:lang w:val="en-US"/>
        </w:rPr>
        <w:t xml:space="preserve">French Guiana is a </w:t>
      </w:r>
      <w:r w:rsidR="001B408D" w:rsidRPr="001E2273">
        <w:rPr>
          <w:lang w:val="en-US"/>
        </w:rPr>
        <w:t>specialty</w:t>
      </w:r>
      <w:r w:rsidR="001E2273" w:rsidRPr="001E2273">
        <w:rPr>
          <w:lang w:val="en-US"/>
        </w:rPr>
        <w:t xml:space="preserve"> in the tropics in terms of good data quality and data availability. This and the close cooperation with the </w:t>
      </w:r>
      <w:r w:rsidR="001B408D" w:rsidRPr="00450098">
        <w:rPr>
          <w:lang w:val="en-US"/>
        </w:rPr>
        <w:t xml:space="preserve">National Forest Service </w:t>
      </w:r>
      <w:r w:rsidR="001B408D" w:rsidRPr="00450098">
        <w:rPr>
          <w:i/>
          <w:lang w:val="en-US"/>
        </w:rPr>
        <w:t>NFS</w:t>
      </w:r>
      <w:r w:rsidR="001E2273" w:rsidRPr="001E2273">
        <w:rPr>
          <w:lang w:val="en-US"/>
        </w:rPr>
        <w:t xml:space="preserve"> help to further develop such model studies, from which other tropical regions with limited access to data can also benefit.</w:t>
      </w:r>
      <w:r w:rsidR="001B408D">
        <w:rPr>
          <w:lang w:val="en-US"/>
        </w:rPr>
        <w:t xml:space="preserve"> </w:t>
      </w:r>
      <w:r w:rsidRPr="00951706">
        <w:rPr>
          <w:lang w:val="en-US"/>
        </w:rPr>
        <w:t>With the FORMIND forest model inclusive management-module it is now possible to estimate in the long term</w:t>
      </w:r>
      <w:r w:rsidR="004626AF">
        <w:rPr>
          <w:lang w:val="en-US"/>
        </w:rPr>
        <w:t xml:space="preserve"> the development of</w:t>
      </w:r>
      <w:r w:rsidRPr="00951706">
        <w:rPr>
          <w:lang w:val="en-US"/>
        </w:rPr>
        <w:t xml:space="preserve"> forest stand variables for both primary and logged forest at Paracou.</w:t>
      </w:r>
      <w:r w:rsidR="009963FA">
        <w:rPr>
          <w:lang w:val="en-US"/>
        </w:rPr>
        <w:t xml:space="preserve"> </w:t>
      </w:r>
      <w:r w:rsidR="009963FA" w:rsidRPr="009963FA">
        <w:rPr>
          <w:lang w:val="en-US"/>
        </w:rPr>
        <w:t xml:space="preserve">The </w:t>
      </w:r>
      <w:r w:rsidR="00FD673E">
        <w:rPr>
          <w:lang w:val="en-US"/>
        </w:rPr>
        <w:t>model</w:t>
      </w:r>
      <w:r w:rsidR="009963FA" w:rsidRPr="009963FA">
        <w:rPr>
          <w:lang w:val="en-US"/>
        </w:rPr>
        <w:t xml:space="preserve"> can be easily applied to simulate further forest management strategies by varying model parameters such as </w:t>
      </w:r>
      <w:r w:rsidR="00D871D6">
        <w:rPr>
          <w:lang w:val="en-US"/>
        </w:rPr>
        <w:t xml:space="preserve">the </w:t>
      </w:r>
      <w:r w:rsidR="001E2273">
        <w:rPr>
          <w:lang w:val="en-US"/>
        </w:rPr>
        <w:t>cutting threshold</w:t>
      </w:r>
      <w:r w:rsidR="009963FA" w:rsidRPr="009963FA">
        <w:rPr>
          <w:lang w:val="en-US"/>
        </w:rPr>
        <w:t>, cutting cycle or number of trees of commercial</w:t>
      </w:r>
      <w:r w:rsidR="00BE4B2E">
        <w:rPr>
          <w:lang w:val="en-US"/>
        </w:rPr>
        <w:t xml:space="preserve"> tree</w:t>
      </w:r>
      <w:r w:rsidR="009963FA" w:rsidRPr="009963FA">
        <w:rPr>
          <w:lang w:val="en-US"/>
        </w:rPr>
        <w:t xml:space="preserve"> species to be harvested.</w:t>
      </w:r>
      <w:r w:rsidR="001B408D">
        <w:rPr>
          <w:lang w:val="en-US"/>
        </w:rPr>
        <w:t xml:space="preserve"> </w:t>
      </w:r>
      <w:r w:rsidR="00AE62E9" w:rsidRPr="00AE62E9">
        <w:rPr>
          <w:lang w:val="en-US"/>
        </w:rPr>
        <w:t xml:space="preserve">The methodology can also be </w:t>
      </w:r>
      <w:r w:rsidR="00D01675">
        <w:rPr>
          <w:lang w:val="en-US"/>
        </w:rPr>
        <w:t>modified</w:t>
      </w:r>
      <w:r w:rsidR="00AE62E9" w:rsidRPr="00AE62E9">
        <w:rPr>
          <w:lang w:val="en-US"/>
        </w:rPr>
        <w:t xml:space="preserve"> to obtain new knowledge on the dynamics of forests after logging or to test novel management strategies, such as the impact of modernized techniques to reduce</w:t>
      </w:r>
      <w:r w:rsidR="00D01675">
        <w:rPr>
          <w:lang w:val="en-US"/>
        </w:rPr>
        <w:t xml:space="preserve"> logging</w:t>
      </w:r>
      <w:r w:rsidR="00AE62E9" w:rsidRPr="00AE62E9">
        <w:rPr>
          <w:lang w:val="en-US"/>
        </w:rPr>
        <w:t xml:space="preserve"> damage while maintaining logging intensity</w:t>
      </w:r>
      <w:r w:rsidR="006752A5">
        <w:rPr>
          <w:lang w:val="en-US"/>
        </w:rPr>
        <w:t xml:space="preserve"> </w:t>
      </w:r>
      <w:r w:rsidR="006752A5">
        <w:rPr>
          <w:lang w:val="en-US"/>
        </w:rPr>
        <w:fldChar w:fldCharType="begin" w:fldLock="1"/>
      </w:r>
      <w:r w:rsidR="00D01675">
        <w:rPr>
          <w:lang w:val="en-US"/>
        </w:rPr>
        <w: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6a0053af-2bc3-4d31-b5cb-71c8c1d92c24" ] } ], "mendeley" : { "formattedCitation" : "(F. E. Putz et al., 2008)", "manualFormatting" : "(Putz et al., 2008a)", "plainTextFormattedCitation" : "(F. E. Putz et al., 2008)", "previouslyFormattedCitation" : "(F. E. Putz et al., 2008)" }, "properties" : {  }, "schema" : "https://github.com/citation-style-language/schema/raw/master/csl-citation.json" }</w:instrText>
      </w:r>
      <w:r w:rsidR="006752A5">
        <w:rPr>
          <w:lang w:val="en-US"/>
        </w:rPr>
        <w:fldChar w:fldCharType="separate"/>
      </w:r>
      <w:r w:rsidR="00D01675">
        <w:rPr>
          <w:noProof/>
          <w:lang w:val="en-US"/>
        </w:rPr>
        <w:t>(</w:t>
      </w:r>
      <w:r w:rsidR="006752A5" w:rsidRPr="006752A5">
        <w:rPr>
          <w:noProof/>
          <w:lang w:val="en-US"/>
        </w:rPr>
        <w:t>Putz et al., 2008</w:t>
      </w:r>
      <w:r w:rsidR="00D01675">
        <w:rPr>
          <w:noProof/>
          <w:lang w:val="en-US"/>
        </w:rPr>
        <w:t>a</w:t>
      </w:r>
      <w:r w:rsidR="006752A5" w:rsidRPr="006752A5">
        <w:rPr>
          <w:noProof/>
          <w:lang w:val="en-US"/>
        </w:rPr>
        <w:t>)</w:t>
      </w:r>
      <w:r w:rsidR="006752A5">
        <w:rPr>
          <w:lang w:val="en-US"/>
        </w:rPr>
        <w:fldChar w:fldCharType="end"/>
      </w:r>
      <w:r w:rsidR="006752A5">
        <w:rPr>
          <w:lang w:val="en-US"/>
        </w:rPr>
        <w:t>; given that s</w:t>
      </w:r>
      <w:r w:rsidR="00AE62E9" w:rsidRPr="00AE62E9">
        <w:rPr>
          <w:lang w:val="en-US"/>
        </w:rPr>
        <w:t>uch modern techniques are currently used in less than 5% of selectively logged forest areas</w:t>
      </w:r>
      <w:r w:rsidR="006752A5">
        <w:rPr>
          <w:lang w:val="en-US"/>
        </w:rPr>
        <w:t xml:space="preserve"> </w:t>
      </w:r>
      <w:r w:rsidR="006752A5">
        <w:rPr>
          <w:lang w:val="en-US"/>
        </w:rPr>
        <w:fldChar w:fldCharType="begin" w:fldLock="1"/>
      </w:r>
      <w:r w:rsidR="00D01675">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manualFormatting" : "(Putz et al., 2008b)", "plainTextFormattedCitation" : "(Francis E. Putz et al., 2008)", "previouslyFormattedCitation" : "(Francis E. Putz et al., 2008)" }, "properties" : {  }, "schema" : "https://github.com/citation-style-language/schema/raw/master/csl-citation.json" }</w:instrText>
      </w:r>
      <w:r w:rsidR="006752A5">
        <w:rPr>
          <w:lang w:val="en-US"/>
        </w:rPr>
        <w:fldChar w:fldCharType="separate"/>
      </w:r>
      <w:r w:rsidR="00D01675">
        <w:rPr>
          <w:noProof/>
          <w:lang w:val="en-US"/>
        </w:rPr>
        <w:t>(</w:t>
      </w:r>
      <w:r w:rsidR="006752A5" w:rsidRPr="006752A5">
        <w:rPr>
          <w:noProof/>
          <w:lang w:val="en-US"/>
        </w:rPr>
        <w:t>Putz et al., 2008</w:t>
      </w:r>
      <w:r w:rsidR="00D01675">
        <w:rPr>
          <w:noProof/>
          <w:lang w:val="en-US"/>
        </w:rPr>
        <w:t>b</w:t>
      </w:r>
      <w:r w:rsidR="006752A5" w:rsidRPr="006752A5">
        <w:rPr>
          <w:noProof/>
          <w:lang w:val="en-US"/>
        </w:rPr>
        <w:t>)</w:t>
      </w:r>
      <w:r w:rsidR="006752A5">
        <w:rPr>
          <w:lang w:val="en-US"/>
        </w:rPr>
        <w:fldChar w:fldCharType="end"/>
      </w:r>
      <w:r w:rsidR="00AE62E9" w:rsidRPr="00AE62E9">
        <w:rPr>
          <w:lang w:val="en-US"/>
        </w:rPr>
        <w:t>.</w:t>
      </w:r>
      <w:r w:rsidR="00D01675">
        <w:rPr>
          <w:lang w:val="en-US"/>
        </w:rPr>
        <w:t xml:space="preserve"> </w:t>
      </w:r>
      <w:r w:rsidR="00A719C7">
        <w:rPr>
          <w:lang w:val="en-US"/>
        </w:rPr>
        <w:t xml:space="preserve">Logging residues </w:t>
      </w:r>
      <w:r w:rsidR="001658ED" w:rsidRPr="001658ED">
        <w:rPr>
          <w:lang w:val="en-US"/>
        </w:rPr>
        <w:t xml:space="preserve">can also be used for </w:t>
      </w:r>
      <w:r w:rsidR="00A719C7">
        <w:rPr>
          <w:lang w:val="en-US"/>
        </w:rPr>
        <w:t>new</w:t>
      </w:r>
      <w:r w:rsidR="001658ED" w:rsidRPr="001658ED">
        <w:rPr>
          <w:lang w:val="en-US"/>
        </w:rPr>
        <w:t xml:space="preserve"> purposes, e.g. as </w:t>
      </w:r>
      <w:r w:rsidR="00A719C7">
        <w:rPr>
          <w:lang w:val="en-US"/>
        </w:rPr>
        <w:t>energy</w:t>
      </w:r>
      <w:r w:rsidR="00112F15">
        <w:rPr>
          <w:lang w:val="en-US"/>
        </w:rPr>
        <w:t xml:space="preserve"> </w:t>
      </w:r>
      <w:r w:rsidR="001658ED" w:rsidRPr="001658ED">
        <w:rPr>
          <w:lang w:val="en-US"/>
        </w:rPr>
        <w:t xml:space="preserve">wood for </w:t>
      </w:r>
      <w:r w:rsidR="00A719C7">
        <w:rPr>
          <w:lang w:val="en-US"/>
        </w:rPr>
        <w:t>bio</w:t>
      </w:r>
      <w:r w:rsidR="001658ED" w:rsidRPr="001658ED">
        <w:rPr>
          <w:lang w:val="en-US"/>
        </w:rPr>
        <w:t>energy production</w:t>
      </w:r>
      <w:r w:rsidR="001658ED">
        <w:rPr>
          <w:lang w:val="en-US"/>
        </w:rPr>
        <w:t xml:space="preserve"> </w:t>
      </w:r>
      <w:r w:rsidR="001658ED">
        <w:rPr>
          <w:lang w:val="en-US"/>
        </w:rPr>
        <w:fldChar w:fldCharType="begin" w:fldLock="1"/>
      </w:r>
      <w:r w:rsidR="008C62C1">
        <w:rPr>
          <w:lang w:val="en-US"/>
        </w:rPr>
        <w:instrText>ADDIN CSL_CITATION { "citationItems" : [ { "id" : "ITEM-1", "itemData" : { "DOI" : "10.1016/j.biombioe.2006.04.002", "ISBN" : "0961-9534", "ISSN" : "09619534", "abstract" : "Wood fuel is a strategic resource for future energy supply and is usually utilised locally. Traditional use of wood fuel and other bioenergy has a share of 10-15% energy supply, used mainly for the household sector. The utilisation for industrial purposes is much smaller but is a strategic resource in the effort to fulfil the Kyoto agreement to replace fossil fuels and to mitigate greenhouse gas emissions. Many industrialised countries already use a significant share of biofuels in their energy supply e.g. Nordic countries while others like some other European Union countries are planning to increase their use. Production and use of biofuels need to be carried out sustainable. Official statistics do not report trade in such detail that international trade in different biomass types can be fully identified. However, FAO and European Forestry Institute are important sources. In some countries, there is a growing interest in the international trade, because the trade can provide biofuels at lower prices, larger quantities and better quality than domestic alternatives. The first signs of an international market price for wood fuel are indicated in Europe. For the future both the use and the trade of wood fuel is expected to increase. Analyses for trade in charcoal, wood chips, fuel wood and wood residues made in this report identify 'hot' trade spots in Europe, in south East Asia and in North America. \u00a9 2006 Elsevier Ltd. All rights reserved.", "author" : [ { "dropping-particle" : "", "family" : "Hillring", "given" : "Bengt", "non-dropping-particle" : "", "parse-names" : false, "suffix" : "" } ], "container-title" : "Biomass and Bioenergy", "id" : "ITEM-1", "issue" : "10", "issued" : { "date-parts" : [ [ "2006" ] ] }, "page" : "815-825", "title" : "World trade in forest products and wood fuel", "type" : "article-journal", "volume" : "30" }, "uris" : [ "http://www.mendeley.com/documents/?uuid=c1a9659b-15bb-406a-a934-d971cbe0d0ba" ] } ], "mendeley" : { "formattedCitation" : "(Hillring, 2006)", "plainTextFormattedCitation" : "(Hillring, 2006)", "previouslyFormattedCitation" : "(Hillring, 2006)" }, "properties" : {  }, "schema" : "https://github.com/citation-style-language/schema/raw/master/csl-citation.json" }</w:instrText>
      </w:r>
      <w:r w:rsidR="001658ED">
        <w:rPr>
          <w:lang w:val="en-US"/>
        </w:rPr>
        <w:fldChar w:fldCharType="separate"/>
      </w:r>
      <w:r w:rsidR="00112F15" w:rsidRPr="00112F15">
        <w:rPr>
          <w:noProof/>
          <w:lang w:val="en-US"/>
        </w:rPr>
        <w:t>(Hillring, 2006)</w:t>
      </w:r>
      <w:r w:rsidR="001658ED">
        <w:rPr>
          <w:lang w:val="en-US"/>
        </w:rPr>
        <w:fldChar w:fldCharType="end"/>
      </w:r>
      <w:r w:rsidR="00A719C7">
        <w:rPr>
          <w:lang w:val="en-US"/>
        </w:rPr>
        <w:t xml:space="preserve">. </w:t>
      </w:r>
      <w:r w:rsidR="008C62C1" w:rsidRPr="008C62C1">
        <w:rPr>
          <w:lang w:val="en-US"/>
        </w:rPr>
        <w:t xml:space="preserve">Energy wood can </w:t>
      </w:r>
      <w:r w:rsidR="001E1122">
        <w:rPr>
          <w:lang w:val="en-US"/>
        </w:rPr>
        <w:t>further</w:t>
      </w:r>
      <w:r w:rsidR="008C62C1" w:rsidRPr="008C62C1">
        <w:rPr>
          <w:lang w:val="en-US"/>
        </w:rPr>
        <w:t xml:space="preserve"> be </w:t>
      </w:r>
      <w:r w:rsidR="001E1122">
        <w:rPr>
          <w:lang w:val="en-US"/>
        </w:rPr>
        <w:t>extracted</w:t>
      </w:r>
      <w:r w:rsidR="008C62C1" w:rsidRPr="008C62C1">
        <w:rPr>
          <w:lang w:val="en-US"/>
        </w:rPr>
        <w:t xml:space="preserve"> from forest thinning</w:t>
      </w:r>
      <w:r w:rsidR="008C62C1">
        <w:rPr>
          <w:lang w:val="en-US"/>
        </w:rPr>
        <w:t xml:space="preserve"> </w:t>
      </w:r>
      <w:r w:rsidR="008C62C1">
        <w:rPr>
          <w:lang w:val="en-US"/>
        </w:rPr>
        <w:fldChar w:fldCharType="begin" w:fldLock="1"/>
      </w:r>
      <w:r w:rsidR="00C214B1">
        <w:rPr>
          <w:lang w:val="en-US"/>
        </w:rPr>
        <w:instrText>ADDIN CSL_CITATION { "citationItems" : [ { "id" : "ITEM-1", "itemData" : { "ISBN" : "0037-5330", "ISSN" : "00375330", "PMID" : "695", "abstract" : "The effects of combined production of industrial and energy wood on yield and harvesting incomes, as well as the feasibility of energy wood procurement, were studied. Data for 22 Scots pine (Pinus sylvestris L.) and 21 Norway spruce (Picea abies (L.) Karst.) juvenile stands in Central and Southern Finland were used to compare six combined production regimes to conventional industrial wood production. The study was based on simulations made by the MOTTI stand simulator, which produces growth predictions for alternative management regimes under various site and climatic conditions. The combined production regimes included precommercial thinning at 48 m dominant height to a density of 30004000 stems ha1 and energy wood harvesting at 8, 10 or 12 m dominant height. Combined production did not decrease the total yield of industrial wood during the rotation period. Differences in the mean annual increment (MAI) were small, and the rotation periods varied only slightly between the alternatives. Combined production regime can be feasible for a forest owner if the price of energy wood is 35 m3 in pine stands, and 89 m3 in spruce stands. Energy wood procurement was not economically viable at the current energy price (12 MWh1) without state subsidies. Without subsidies a 15 MWh1 energy price would be needed. Our results imply that the combined production of industrial and energy wood could be a feasible stand management alternative.", "author" : [ { "dropping-particle" : "", "family" : "Heikkil\u00e4", "given" : "Jani", "non-dropping-particle" : "", "parse-names" : false, "suffix" : "" }, { "dropping-particle" : "", "family" : "Sir\u00e9n", "given" : "Matti", "non-dropping-particle" : "", "parse-names" : false, "suffix" : "" }, { "dropping-particle" : "", "family" : "Ahtikoski", "given" : "Anssi", "non-dropping-particle" : "", "parse-names" : false, "suffix" : "" }, { "dropping-particle" : "", "family" : "Hynynen", "given" : "Jari", "non-dropping-particle" : "", "parse-names" : false, "suffix" : "" }, { "dropping-particle" : "", "family" : "Sauvula", "given" : "Tiina", "non-dropping-particle" : "", "parse-names" : false, "suffix" : "" }, { "dropping-particle" : "", "family" : "Lehtonen", "given" : "Mika", "non-dropping-particle" : "", "parse-names" : false, "suffix" : "" } ], "container-title" : "Silva Fennica", "id" : "ITEM-1", "issue" : "1", "issued" : { "date-parts" : [ [ "2009" ] ] }, "page" : "129-146", "title" : "Energy wood thinning as a part of the stand management of scots pine and norway spruce", "type" : "article-journal", "volume" : "43" }, "uris" : [ "http://www.mendeley.com/documents/?uuid=cb8cf805-4e60-4528-80ad-0d53fdf40e83" ] } ], "mendeley" : { "formattedCitation" : "(Heikkil\u00e4 et al., 2009)", "plainTextFormattedCitation" : "(Heikkil\u00e4 et al., 2009)", "previouslyFormattedCitation" : "(Heikkil\u00e4 et al., 2009)" }, "properties" : {  }, "schema" : "https://github.com/citation-style-language/schema/raw/master/csl-citation.json" }</w:instrText>
      </w:r>
      <w:r w:rsidR="008C62C1">
        <w:rPr>
          <w:lang w:val="en-US"/>
        </w:rPr>
        <w:fldChar w:fldCharType="separate"/>
      </w:r>
      <w:r w:rsidR="00C214B1" w:rsidRPr="00C214B1">
        <w:rPr>
          <w:noProof/>
          <w:lang w:val="en-US"/>
        </w:rPr>
        <w:t>(Heikkilä et al., 2009)</w:t>
      </w:r>
      <w:r w:rsidR="008C62C1">
        <w:rPr>
          <w:lang w:val="en-US"/>
        </w:rPr>
        <w:fldChar w:fldCharType="end"/>
      </w:r>
      <w:r w:rsidR="008C62C1" w:rsidRPr="008C62C1">
        <w:rPr>
          <w:lang w:val="en-US"/>
        </w:rPr>
        <w:t>.</w:t>
      </w:r>
      <w:r w:rsidR="008C62C1">
        <w:rPr>
          <w:lang w:val="en-US"/>
        </w:rPr>
        <w:t xml:space="preserve"> </w:t>
      </w:r>
      <w:r w:rsidR="008C62C1" w:rsidRPr="008C62C1">
        <w:rPr>
          <w:lang w:val="en-US"/>
        </w:rPr>
        <w:t xml:space="preserve">However, there are concerns about environmental </w:t>
      </w:r>
      <w:r w:rsidR="008C62C1" w:rsidRPr="008C62C1">
        <w:rPr>
          <w:lang w:val="en-US"/>
        </w:rPr>
        <w:lastRenderedPageBreak/>
        <w:t>and economic challenges in harvesting and processing thinning into bioenergy</w:t>
      </w:r>
      <w:r w:rsidR="008C62C1">
        <w:rPr>
          <w:lang w:val="en-US"/>
        </w:rPr>
        <w:t xml:space="preserve"> </w:t>
      </w:r>
      <w:r w:rsidR="008C62C1">
        <w:rPr>
          <w:lang w:val="en-US"/>
        </w:rPr>
        <w:fldChar w:fldCharType="begin" w:fldLock="1"/>
      </w:r>
      <w:r w:rsidR="008C62C1">
        <w:rPr>
          <w:lang w:val="en-US"/>
        </w:rPr>
        <w:instrText>ADDIN CSL_CITATION { "citationItems" : [ { "id" : "ITEM-1", "itemData" : { "DOI" : "10.1016/j.renene.2011.01.026", "ISBN" : "0960-1481", "ISSN" : "09601481", "abstract" : "The growing demand for bioenergy in Sweden has drawn attention to the potential of forest thinning as bioenergy feedstock. There are, however, concerns regarding the cost effectiveness and environmental challenges of harvesting and processing forest thinnings into bioenergy. It is against this background that cost, energy and carbon balances were analysed to evaluate some of the economic and environmental sustainability issues of forest thinning based bioenergy systems. Primary data was collected from two thinning operations in two forest plots comprising spruce and birch stands. One operation involved the use of the conventional two machines (one separate machine for cutting or felling and another for forwarding felled trees) for the thinning work. The second operation involved a harwarder, which combines tree felling/cutting and forwarding in one unit machine. The results showed that forest thinnings provide a potential resource for the sustainable production of bioenergy. \u00a9 2011 Elsevier Ltd.", "author" : [ { "dropping-particle" : "", "family" : "Mangoyana", "given" : "Robert B.", "non-dropping-particle" : "", "parse-names" : false, "suffix" : "" } ], "container-title" : "Renewable Energy", "id" : "ITEM-1", "issue" : "9", "issued" : { "date-parts" : [ [ "2011" ] ] }, "page" : "2368-2373", "title" : "Bioenergy from forest thinning: Carbon emissions, energy balances and cost analyses", "type" : "article-journal", "volume" : "36" }, "uris" : [ "http://www.mendeley.com/documents/?uuid=57dd9944-e16b-422f-9196-16a048038d45" ] } ], "mendeley" : { "formattedCitation" : "(Mangoyana, 2011)", "plainTextFormattedCitation" : "(Mangoyana, 2011)", "previouslyFormattedCitation" : "(Mangoyana, 2011)" }, "properties" : {  }, "schema" : "https://github.com/citation-style-language/schema/raw/master/csl-citation.json" }</w:instrText>
      </w:r>
      <w:r w:rsidR="008C62C1">
        <w:rPr>
          <w:lang w:val="en-US"/>
        </w:rPr>
        <w:fldChar w:fldCharType="separate"/>
      </w:r>
      <w:r w:rsidR="008C62C1" w:rsidRPr="008C62C1">
        <w:rPr>
          <w:noProof/>
          <w:lang w:val="en-US"/>
        </w:rPr>
        <w:t>(Mangoyana, 2011)</w:t>
      </w:r>
      <w:r w:rsidR="008C62C1">
        <w:rPr>
          <w:lang w:val="en-US"/>
        </w:rPr>
        <w:fldChar w:fldCharType="end"/>
      </w:r>
      <w:r w:rsidR="008C62C1" w:rsidRPr="008C62C1">
        <w:rPr>
          <w:lang w:val="en-US"/>
        </w:rPr>
        <w:t>.</w:t>
      </w:r>
      <w:r w:rsidR="00C214B1">
        <w:rPr>
          <w:lang w:val="en-US"/>
        </w:rPr>
        <w:t xml:space="preserve"> </w:t>
      </w:r>
      <w:r w:rsidR="001658ED" w:rsidRPr="001658ED">
        <w:rPr>
          <w:lang w:val="en-US"/>
        </w:rPr>
        <w:t xml:space="preserve">The </w:t>
      </w:r>
      <w:r w:rsidR="00146961">
        <w:rPr>
          <w:lang w:val="en-US"/>
        </w:rPr>
        <w:t xml:space="preserve">forest </w:t>
      </w:r>
      <w:r w:rsidR="001658ED" w:rsidRPr="001658ED">
        <w:rPr>
          <w:lang w:val="en-US"/>
        </w:rPr>
        <w:t xml:space="preserve">model can be adapted and parameterized </w:t>
      </w:r>
      <w:r w:rsidR="001658ED">
        <w:rPr>
          <w:lang w:val="en-US"/>
        </w:rPr>
        <w:t>flexibly</w:t>
      </w:r>
      <w:r w:rsidR="001658ED" w:rsidRPr="001658ED">
        <w:rPr>
          <w:lang w:val="en-US"/>
        </w:rPr>
        <w:t xml:space="preserve"> to take such </w:t>
      </w:r>
      <w:r w:rsidR="00C214B1">
        <w:rPr>
          <w:lang w:val="en-US"/>
        </w:rPr>
        <w:t>developments</w:t>
      </w:r>
      <w:r w:rsidR="001658ED" w:rsidRPr="001658ED">
        <w:rPr>
          <w:lang w:val="en-US"/>
        </w:rPr>
        <w:t xml:space="preserve"> into account.</w:t>
      </w:r>
      <w:r w:rsidR="001658ED">
        <w:rPr>
          <w:lang w:val="en-US"/>
        </w:rPr>
        <w:t xml:space="preserve"> </w:t>
      </w:r>
    </w:p>
    <w:p w:rsidR="00E419D3" w:rsidRDefault="00504970" w:rsidP="001F1049">
      <w:pPr>
        <w:rPr>
          <w:lang w:val="en-US"/>
        </w:rPr>
      </w:pPr>
      <w:r w:rsidRPr="00504970">
        <w:rPr>
          <w:lang w:val="en-US"/>
        </w:rPr>
        <w:t xml:space="preserve">The approach of this model study was based on the grouping of over 700 observed tree species into </w:t>
      </w:r>
      <w:r w:rsidR="00412F7B">
        <w:rPr>
          <w:lang w:val="en-US"/>
        </w:rPr>
        <w:t xml:space="preserve">eight plant </w:t>
      </w:r>
      <w:r w:rsidRPr="00504970">
        <w:rPr>
          <w:lang w:val="en-US"/>
        </w:rPr>
        <w:t xml:space="preserve">functional </w:t>
      </w:r>
      <w:r w:rsidR="00412F7B">
        <w:rPr>
          <w:lang w:val="en-US"/>
        </w:rPr>
        <w:t>types</w:t>
      </w:r>
      <w:r w:rsidR="00CF6A34">
        <w:rPr>
          <w:lang w:val="en-US"/>
        </w:rPr>
        <w:t xml:space="preserve"> PFT</w:t>
      </w:r>
      <w:r w:rsidRPr="00504970">
        <w:rPr>
          <w:lang w:val="en-US"/>
        </w:rPr>
        <w:t xml:space="preserve"> at the Paracou site.</w:t>
      </w:r>
      <w:r>
        <w:rPr>
          <w:lang w:val="en-US"/>
        </w:rPr>
        <w:t xml:space="preserve"> </w:t>
      </w:r>
      <w:r w:rsidR="00CF6A34" w:rsidRPr="007C38DA">
        <w:rPr>
          <w:lang w:val="en-US"/>
        </w:rPr>
        <w:t xml:space="preserve">This </w:t>
      </w:r>
      <w:r w:rsidR="00D41DC9">
        <w:rPr>
          <w:lang w:val="en-US"/>
        </w:rPr>
        <w:t xml:space="preserve">aggregation </w:t>
      </w:r>
      <w:r w:rsidR="00CF6A34" w:rsidRPr="007C38DA">
        <w:rPr>
          <w:lang w:val="en-US"/>
        </w:rPr>
        <w:t>is suitable for applications with process-based models such as FORMIND, which are based on photosynthesis production as one of the main processes of tree growth</w:t>
      </w:r>
      <w:r w:rsidR="007C38DA">
        <w:rPr>
          <w:lang w:val="en-US"/>
        </w:rPr>
        <w:t xml:space="preserve"> </w:t>
      </w:r>
      <w:r w:rsidR="003502D4">
        <w:rPr>
          <w:lang w:val="en-US"/>
        </w:rPr>
        <w:fldChar w:fldCharType="begin" w:fldLock="1"/>
      </w:r>
      <w:r w:rsidR="003502D4">
        <w:rPr>
          <w:lang w:val="en-US"/>
        </w:rPr>
        <w:instrText>ADDIN CSL_CITATION { "citationItems" : [ { "id" : "ITEM-1", "itemData" : { "DOI" : "10.1017/S0266467400001590", "ISBN" : "02664674", "ISSN" : "02664674", "abstract" : "For analysing field data as well as for modelling purposes it is useful to classify tree species into a few functional types. In this paper a new aggregation of tree species of the dipterocarp rain forests in Sabah (Borneo), Malaysia, is developed. The aggregation is based on the two criteria successional status and potential maximum height. Three classes of successional status (early, mid and late successional species) and five classes of potential maximum heights (\u00e2\u2030\u00a4 5 m, 5-15, 15-25, 25-36, &gt; 36 m) lead to a combination of 15 functional types. The criteria of the developed classification are chosen to suit for applications with process-based models, such as Formix3 and Formind, which are based on photosynthesis production as the main process determining tree growth. The concept is universal and can easily be applied to other areas. With this new method of grouping a more realistic parametrization of process-based rain forest growth models seems to be possible.", "author" : [ { "dropping-particle" : "", "family" : "K\u00f6hler", "given" : "Peter", "non-dropping-particle" : "", "parse-names" : false, "suffix" : "" }, { "dropping-particle" : "", "family" : "Ditzer", "given" : "Thomas", "non-dropping-particle" : "", "parse-names" : false, "suffix" : "" }, { "dropping-particle" : "", "family" : "Huth", "given" : "Andreas", "non-dropping-particle" : "", "parse-names" : false, "suffix" : "" } ], "container-title" : "Journal of Tropical Ecology", "id" : "ITEM-1", "issue" : "4", "issued" : { "date-parts" : [ [ "2000" ] ] }, "page" : "591-602", "title" : "Concepts for the aggregation of tropical tree species into functional types and the application to Sabah's lowland rain forests", "type" : "article-journal", "volume" : "16" }, "uris" : [ "http://www.mendeley.com/documents/?uuid=0fbb43d5-343d-4687-9ca5-700f1c1e25fb" ] } ], "mendeley" : { "formattedCitation" : "(K\u00f6hler et al., 2000)", "plainTextFormattedCitation" : "(K\u00f6hler et al., 2000)", "previouslyFormattedCitation" : "(K\u00f6hler et al., 2000)" }, "properties" : {  }, "schema" : "https://github.com/citation-style-language/schema/raw/master/csl-citation.json" }</w:instrText>
      </w:r>
      <w:r w:rsidR="003502D4">
        <w:rPr>
          <w:lang w:val="en-US"/>
        </w:rPr>
        <w:fldChar w:fldCharType="separate"/>
      </w:r>
      <w:r w:rsidR="003502D4" w:rsidRPr="003502D4">
        <w:rPr>
          <w:noProof/>
          <w:lang w:val="en-US"/>
        </w:rPr>
        <w:t>(Köhler et al., 2000)</w:t>
      </w:r>
      <w:r w:rsidR="003502D4">
        <w:rPr>
          <w:lang w:val="en-US"/>
        </w:rPr>
        <w:fldChar w:fldCharType="end"/>
      </w:r>
      <w:r w:rsidR="00412F7B" w:rsidRPr="00412F7B">
        <w:rPr>
          <w:lang w:val="en-US"/>
        </w:rPr>
        <w:t>.</w:t>
      </w:r>
      <w:r w:rsidR="003502D4">
        <w:rPr>
          <w:lang w:val="en-US"/>
        </w:rPr>
        <w:t xml:space="preserve"> </w:t>
      </w:r>
      <w:r w:rsidR="00CF6A34" w:rsidRPr="00CF6A34">
        <w:rPr>
          <w:lang w:val="en-US"/>
        </w:rPr>
        <w:t>This was also valid with increasing model complexity (forest model plus management</w:t>
      </w:r>
      <w:r w:rsidR="000F3CB1">
        <w:rPr>
          <w:lang w:val="en-US"/>
        </w:rPr>
        <w:t>-</w:t>
      </w:r>
      <w:r w:rsidR="00CF6A34" w:rsidRPr="00CF6A34">
        <w:rPr>
          <w:lang w:val="en-US"/>
        </w:rPr>
        <w:t>module), as required by this study's investigation.</w:t>
      </w:r>
      <w:r w:rsidR="001E1122">
        <w:rPr>
          <w:lang w:val="en-US"/>
        </w:rPr>
        <w:t xml:space="preserve"> </w:t>
      </w:r>
      <w:r w:rsidR="00D41DC9">
        <w:rPr>
          <w:lang w:val="en-US"/>
        </w:rPr>
        <w:t>T</w:t>
      </w:r>
      <w:r w:rsidR="005D021A" w:rsidRPr="005D021A">
        <w:rPr>
          <w:lang w:val="en-US"/>
        </w:rPr>
        <w:t xml:space="preserve">he advantages of aggregation are that information from all trees </w:t>
      </w:r>
      <w:r w:rsidR="005D021A">
        <w:rPr>
          <w:lang w:val="en-US"/>
        </w:rPr>
        <w:t>recorded</w:t>
      </w:r>
      <w:r w:rsidR="005D021A" w:rsidRPr="005D021A">
        <w:rPr>
          <w:lang w:val="en-US"/>
        </w:rPr>
        <w:t xml:space="preserve"> was included in the model parameterization. This had a positive effect on the forest model's accuracy</w:t>
      </w:r>
      <w:r w:rsidR="00D41DC9">
        <w:rPr>
          <w:lang w:val="en-US"/>
        </w:rPr>
        <w:t xml:space="preserve"> and the robustness of model outcomes. T</w:t>
      </w:r>
      <w:r w:rsidR="005D021A" w:rsidRPr="005D021A">
        <w:rPr>
          <w:lang w:val="en-US"/>
        </w:rPr>
        <w:t xml:space="preserve">he model's sensitivity to small changes in the parameter values proved stable and the </w:t>
      </w:r>
      <w:r w:rsidR="00D41DC9">
        <w:rPr>
          <w:lang w:val="en-US"/>
        </w:rPr>
        <w:t>parameterization effort was manageable</w:t>
      </w:r>
      <w:r w:rsidR="005D021A" w:rsidRPr="005D021A">
        <w:rPr>
          <w:lang w:val="en-US"/>
        </w:rPr>
        <w:t>.</w:t>
      </w:r>
      <w:r w:rsidR="000F3CB1" w:rsidRPr="000F3CB1">
        <w:rPr>
          <w:lang w:val="en-US"/>
        </w:rPr>
        <w:t xml:space="preserve"> </w:t>
      </w:r>
      <w:r w:rsidR="00CF6A34">
        <w:rPr>
          <w:lang w:val="en-US"/>
        </w:rPr>
        <w:t xml:space="preserve">However, </w:t>
      </w:r>
      <w:r w:rsidR="000A5622" w:rsidRPr="000A5622">
        <w:rPr>
          <w:lang w:val="en-US"/>
        </w:rPr>
        <w:t>the representation of temporal changes in tree species diversity is an obstacle to a detailed understanding of ecosystem processes</w:t>
      </w:r>
      <w:r w:rsidR="00CF6A34" w:rsidRPr="00CF6A34">
        <w:rPr>
          <w:lang w:val="en-US"/>
        </w:rPr>
        <w:t xml:space="preserve"> </w:t>
      </w:r>
      <w:r w:rsidR="00CF6A34">
        <w:rPr>
          <w:lang w:val="en-US"/>
        </w:rPr>
        <w:t>with the</w:t>
      </w:r>
      <w:r w:rsidR="00CF6A34" w:rsidRPr="000A5622">
        <w:rPr>
          <w:lang w:val="en-US"/>
        </w:rPr>
        <w:t xml:space="preserve"> concept</w:t>
      </w:r>
      <w:r w:rsidR="00CF6A34">
        <w:rPr>
          <w:lang w:val="en-US"/>
        </w:rPr>
        <w:t xml:space="preserve"> of PFTs</w:t>
      </w:r>
      <w:r w:rsidR="000A5622" w:rsidRPr="000A5622">
        <w:rPr>
          <w:lang w:val="en-US"/>
        </w:rPr>
        <w:t>.</w:t>
      </w:r>
      <w:r w:rsidR="000F3CB1">
        <w:rPr>
          <w:lang w:val="en-US"/>
        </w:rPr>
        <w:t xml:space="preserve"> In contrast,</w:t>
      </w:r>
      <w:r w:rsidR="007C38DA">
        <w:rPr>
          <w:lang w:val="en-US"/>
        </w:rPr>
        <w:t xml:space="preserve"> </w:t>
      </w:r>
      <w:r w:rsidR="00CF6A34">
        <w:rPr>
          <w:lang w:val="en-US"/>
        </w:rPr>
        <w:fldChar w:fldCharType="begin" w:fldLock="1"/>
      </w:r>
      <w:r w:rsidR="00CF6A34">
        <w:rPr>
          <w:lang w:val="en-US"/>
        </w:rPr>
        <w:instrText>ADDIN CSL_CITATION { "citationItems" : [ { "id" : "ITEM-1", "itemData" : { "DOI" : "10.1002/ecm.1271", "ISBN" : "0000000154871", "ISSN" : "15577015",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Mar\u00e9chaux", "given" : "Isabelle", "non-dropping-particle" : "", "parse-names" : false, "suffix" : "" }, { "dropping-particle" : "", "family" : "Chave", "given" : "J\u00e9r\u00f4me", "non-dropping-particle" : "", "parse-names" : false, "suffix" : "" } ], "container-title" : "Ecological Monographs", "id" : "ITEM-1", "issue" : "4", "issued" : { "date-parts" : [ [ "2017" ] ] }, "page" : "632-664", "title" : "An individual-based forest model to jointly simulate carbon and tree diversity in Amazonia: description and applications", "type" : "article-journal", "volume" : "87" }, "uris" : [ "http://www.mendeley.com/documents/?uuid=12bba276-b225-48b1-a993-f623e05403c3" ] } ], "mendeley" : { "formattedCitation" : "(Mar\u00e9chaux and Chave, 2017)", "manualFormatting" : "Mar\u00e9chaux and Chave (2017)", "plainTextFormattedCitation" : "(Mar\u00e9chaux and Chave, 2017)", "previouslyFormattedCitation" : "(Mar\u00e9chaux and Chave, 2017)" }, "properties" : {  }, "schema" : "https://github.com/citation-style-language/schema/raw/master/csl-citation.json" }</w:instrText>
      </w:r>
      <w:r w:rsidR="00CF6A34">
        <w:rPr>
          <w:lang w:val="en-US"/>
        </w:rPr>
        <w:fldChar w:fldCharType="separate"/>
      </w:r>
      <w:r w:rsidR="00CF6A34" w:rsidRPr="00CF6A34">
        <w:rPr>
          <w:noProof/>
          <w:lang w:val="en-US"/>
        </w:rPr>
        <w:t xml:space="preserve">Maréchaux and Chave </w:t>
      </w:r>
      <w:r w:rsidR="00CF6A34">
        <w:rPr>
          <w:noProof/>
          <w:lang w:val="en-US"/>
        </w:rPr>
        <w:t>(</w:t>
      </w:r>
      <w:r w:rsidR="00CF6A34" w:rsidRPr="00CF6A34">
        <w:rPr>
          <w:noProof/>
          <w:lang w:val="en-US"/>
        </w:rPr>
        <w:t>2017)</w:t>
      </w:r>
      <w:r w:rsidR="00CF6A34">
        <w:rPr>
          <w:lang w:val="en-US"/>
        </w:rPr>
        <w:fldChar w:fldCharType="end"/>
      </w:r>
      <w:r w:rsidR="00CF6A34">
        <w:rPr>
          <w:lang w:val="en-US"/>
        </w:rPr>
        <w:t xml:space="preserve"> </w:t>
      </w:r>
      <w:r w:rsidR="007953D2" w:rsidRPr="007953D2">
        <w:rPr>
          <w:lang w:val="en-US"/>
        </w:rPr>
        <w:t xml:space="preserve">developed </w:t>
      </w:r>
      <w:r w:rsidR="007953D2">
        <w:rPr>
          <w:lang w:val="en-US"/>
        </w:rPr>
        <w:t>an</w:t>
      </w:r>
      <w:r w:rsidR="00665B09">
        <w:rPr>
          <w:lang w:val="en-US"/>
        </w:rPr>
        <w:t>o</w:t>
      </w:r>
      <w:r w:rsidR="007953D2">
        <w:rPr>
          <w:lang w:val="en-US"/>
        </w:rPr>
        <w:t>ther process- and individual-based</w:t>
      </w:r>
      <w:r w:rsidR="007953D2" w:rsidRPr="007953D2">
        <w:rPr>
          <w:lang w:val="en-US"/>
        </w:rPr>
        <w:t xml:space="preserve"> model in which </w:t>
      </w:r>
      <w:r w:rsidR="00E419D3">
        <w:rPr>
          <w:lang w:val="en-US"/>
        </w:rPr>
        <w:t>139</w:t>
      </w:r>
      <w:r w:rsidR="00665B09">
        <w:rPr>
          <w:lang w:val="en-US"/>
        </w:rPr>
        <w:t xml:space="preserve"> </w:t>
      </w:r>
      <w:r w:rsidR="007953D2" w:rsidRPr="007953D2">
        <w:rPr>
          <w:lang w:val="en-US"/>
        </w:rPr>
        <w:t>tree</w:t>
      </w:r>
      <w:r w:rsidR="00665B09">
        <w:rPr>
          <w:lang w:val="en-US"/>
        </w:rPr>
        <w:t xml:space="preserve"> species</w:t>
      </w:r>
      <w:r w:rsidR="00E419D3">
        <w:rPr>
          <w:lang w:val="en-US"/>
        </w:rPr>
        <w:t xml:space="preserve"> were parameterized</w:t>
      </w:r>
      <w:r w:rsidR="009E7877">
        <w:rPr>
          <w:lang w:val="en-US"/>
        </w:rPr>
        <w:t xml:space="preserve"> </w:t>
      </w:r>
      <w:r w:rsidR="00D41DC9">
        <w:rPr>
          <w:lang w:val="en-US"/>
        </w:rPr>
        <w:t>for the Paracou site</w:t>
      </w:r>
      <w:r w:rsidR="007953D2" w:rsidRPr="007953D2">
        <w:rPr>
          <w:lang w:val="en-US"/>
        </w:rPr>
        <w:t>.</w:t>
      </w:r>
      <w:r w:rsidR="00D41DC9">
        <w:rPr>
          <w:lang w:val="en-US"/>
        </w:rPr>
        <w:t xml:space="preserve"> This high number of represented species in a forest model allows reproducing trait variability between species in more detail compared to the PFT approach. However, a</w:t>
      </w:r>
      <w:r w:rsidR="007C5122" w:rsidRPr="00A76AE9">
        <w:rPr>
          <w:lang w:val="en-US"/>
        </w:rPr>
        <w:t xml:space="preserve"> very </w:t>
      </w:r>
      <w:r w:rsidR="00802C11">
        <w:rPr>
          <w:lang w:val="en-US"/>
        </w:rPr>
        <w:t>detailed</w:t>
      </w:r>
      <w:r w:rsidR="007C5122" w:rsidRPr="00A76AE9">
        <w:rPr>
          <w:lang w:val="en-US"/>
        </w:rPr>
        <w:t xml:space="preserve"> data basis is essential, as in the case of the Paracou site</w:t>
      </w:r>
      <w:r w:rsidR="007C5122">
        <w:rPr>
          <w:lang w:val="en-US"/>
        </w:rPr>
        <w:t>, and</w:t>
      </w:r>
      <w:r w:rsidR="007C5122" w:rsidRPr="00A76AE9">
        <w:rPr>
          <w:lang w:val="en-US"/>
        </w:rPr>
        <w:t xml:space="preserve"> </w:t>
      </w:r>
      <w:r w:rsidR="007C5122">
        <w:rPr>
          <w:lang w:val="en-US"/>
        </w:rPr>
        <w:t>t</w:t>
      </w:r>
      <w:r w:rsidR="00A76AE9" w:rsidRPr="00A76AE9">
        <w:rPr>
          <w:lang w:val="en-US"/>
        </w:rPr>
        <w:t xml:space="preserve">he </w:t>
      </w:r>
      <w:r w:rsidR="007C5122">
        <w:rPr>
          <w:lang w:val="en-US"/>
        </w:rPr>
        <w:t xml:space="preserve">model </w:t>
      </w:r>
      <w:r w:rsidR="00A76AE9" w:rsidRPr="00A76AE9">
        <w:rPr>
          <w:lang w:val="en-US"/>
        </w:rPr>
        <w:t>parameterization is laborious</w:t>
      </w:r>
      <w:r w:rsidR="00BB3FA0">
        <w:rPr>
          <w:lang w:val="en-US"/>
        </w:rPr>
        <w:t>,</w:t>
      </w:r>
      <w:r w:rsidR="00A76AE9" w:rsidRPr="00A76AE9">
        <w:rPr>
          <w:lang w:val="en-US"/>
        </w:rPr>
        <w:t xml:space="preserve"> especially for rare tree species.</w:t>
      </w:r>
      <w:r w:rsidR="00DD6C4F">
        <w:rPr>
          <w:lang w:val="en-US"/>
        </w:rPr>
        <w:t xml:space="preserve"> </w:t>
      </w:r>
      <w:r w:rsidR="007C5122">
        <w:rPr>
          <w:lang w:val="en-US"/>
        </w:rPr>
        <w:t>The latter</w:t>
      </w:r>
      <w:r w:rsidR="001711F9" w:rsidRPr="001711F9">
        <w:rPr>
          <w:lang w:val="en-US"/>
        </w:rPr>
        <w:t xml:space="preserve"> </w:t>
      </w:r>
      <w:r w:rsidR="001711F9">
        <w:rPr>
          <w:lang w:val="en-US"/>
        </w:rPr>
        <w:t>could</w:t>
      </w:r>
      <w:r w:rsidR="001711F9" w:rsidRPr="001711F9">
        <w:rPr>
          <w:lang w:val="en-US"/>
        </w:rPr>
        <w:t xml:space="preserve"> mean that only subsets </w:t>
      </w:r>
      <w:r w:rsidR="00802C11">
        <w:rPr>
          <w:lang w:val="en-US"/>
        </w:rPr>
        <w:t xml:space="preserve">of </w:t>
      </w:r>
      <w:r w:rsidR="001711F9">
        <w:rPr>
          <w:lang w:val="en-US"/>
        </w:rPr>
        <w:t>data</w:t>
      </w:r>
      <w:r w:rsidR="00802C11">
        <w:rPr>
          <w:lang w:val="en-US"/>
        </w:rPr>
        <w:t xml:space="preserve"> on selected tree species</w:t>
      </w:r>
      <w:r w:rsidR="001711F9">
        <w:rPr>
          <w:lang w:val="en-US"/>
        </w:rPr>
        <w:t xml:space="preserve"> are considered, </w:t>
      </w:r>
      <w:r w:rsidR="001711F9" w:rsidRPr="001711F9">
        <w:rPr>
          <w:lang w:val="en-US"/>
        </w:rPr>
        <w:t xml:space="preserve">making it difficult to investigate complex </w:t>
      </w:r>
      <w:r w:rsidR="007C5122">
        <w:rPr>
          <w:lang w:val="en-US"/>
        </w:rPr>
        <w:t>interactive processes</w:t>
      </w:r>
      <w:r w:rsidR="001711F9" w:rsidRPr="001711F9">
        <w:rPr>
          <w:lang w:val="en-US"/>
        </w:rPr>
        <w:t xml:space="preserve"> </w:t>
      </w:r>
      <w:r w:rsidR="00802C11">
        <w:rPr>
          <w:lang w:val="en-US"/>
        </w:rPr>
        <w:t>on</w:t>
      </w:r>
      <w:r w:rsidR="001711F9" w:rsidRPr="001711F9">
        <w:rPr>
          <w:lang w:val="en-US"/>
        </w:rPr>
        <w:t xml:space="preserve"> the entire forest stand.</w:t>
      </w:r>
      <w:r w:rsidR="001711F9">
        <w:rPr>
          <w:lang w:val="en-US"/>
        </w:rPr>
        <w:t xml:space="preserve"> In addition, t</w:t>
      </w:r>
      <w:r w:rsidR="00A76AE9" w:rsidRPr="00A76AE9">
        <w:rPr>
          <w:lang w:val="en-US"/>
        </w:rPr>
        <w:t xml:space="preserve">ransferring the model </w:t>
      </w:r>
      <w:r w:rsidR="00D41DC9">
        <w:rPr>
          <w:lang w:val="en-US"/>
        </w:rPr>
        <w:t xml:space="preserve">concept </w:t>
      </w:r>
      <w:r w:rsidR="00A76AE9" w:rsidRPr="00A76AE9">
        <w:rPr>
          <w:lang w:val="en-US"/>
        </w:rPr>
        <w:t xml:space="preserve">to other </w:t>
      </w:r>
      <w:r w:rsidR="007C5122">
        <w:rPr>
          <w:lang w:val="en-US"/>
        </w:rPr>
        <w:t>locations</w:t>
      </w:r>
      <w:r w:rsidR="00A76AE9" w:rsidRPr="00A76AE9">
        <w:rPr>
          <w:lang w:val="en-US"/>
        </w:rPr>
        <w:t xml:space="preserve"> </w:t>
      </w:r>
      <w:r w:rsidR="00D41DC9">
        <w:rPr>
          <w:lang w:val="en-US"/>
        </w:rPr>
        <w:t>is challenging</w:t>
      </w:r>
      <w:r w:rsidR="00A76AE9" w:rsidRPr="00A76AE9">
        <w:rPr>
          <w:lang w:val="en-US"/>
        </w:rPr>
        <w:t>.</w:t>
      </w:r>
      <w:r w:rsidR="00A76AE9">
        <w:rPr>
          <w:lang w:val="en-US"/>
        </w:rPr>
        <w:t xml:space="preserve"> </w:t>
      </w:r>
      <w:r w:rsidR="00802C11" w:rsidRPr="00802C11">
        <w:rPr>
          <w:lang w:val="en-US"/>
        </w:rPr>
        <w:t>Nevertheless, such a species-specific model approach could be perspectively used to evaluate the interactions between logging and the species composition determining the forest structure.</w:t>
      </w:r>
      <w:r w:rsidR="00D41DC9">
        <w:rPr>
          <w:lang w:val="en-US"/>
        </w:rPr>
        <w:t xml:space="preserve"> </w:t>
      </w:r>
      <w:r w:rsidR="00D41DC9" w:rsidRPr="00D41DC9">
        <w:rPr>
          <w:lang w:val="en-US"/>
        </w:rPr>
        <w:t>The approach with the FORMIND forest model does not represent the tree species composition, rather the functional composition, which is important for the evaluation of the effects of logging.</w:t>
      </w:r>
    </w:p>
    <w:p w:rsidR="00C626FE" w:rsidRDefault="00C41A5C" w:rsidP="00BF439C">
      <w:pPr>
        <w:pStyle w:val="berschrift2"/>
        <w:numPr>
          <w:ilvl w:val="1"/>
          <w:numId w:val="15"/>
        </w:numPr>
      </w:pPr>
      <w:r>
        <w:t xml:space="preserve">Long-term effects of </w:t>
      </w:r>
      <w:r w:rsidR="001A0EC8">
        <w:t>logging intensity on forest functions</w:t>
      </w:r>
    </w:p>
    <w:p w:rsidR="00C95008" w:rsidRDefault="001C121C" w:rsidP="00C95008">
      <w:pPr>
        <w:rPr>
          <w:lang w:val="en-US"/>
        </w:rPr>
      </w:pPr>
      <w:r w:rsidRPr="001C121C">
        <w:rPr>
          <w:lang w:val="en-US"/>
        </w:rPr>
        <w:t>The recovery times of primary abovegr</w:t>
      </w:r>
      <w:r w:rsidR="001A0EC8">
        <w:rPr>
          <w:lang w:val="en-US"/>
        </w:rPr>
        <w:t>o</w:t>
      </w:r>
      <w:r w:rsidRPr="001C121C">
        <w:rPr>
          <w:lang w:val="en-US"/>
        </w:rPr>
        <w:t xml:space="preserve">und biomass vary with the intensity of timber harvest, as published in the literature </w:t>
      </w:r>
      <w:r w:rsidR="001A0EC8">
        <w:rPr>
          <w:lang w:val="en-US"/>
        </w:rPr>
        <w:fldChar w:fldCharType="begin" w:fldLock="1"/>
      </w:r>
      <w:r w:rsidR="001A0EC8">
        <w:rPr>
          <w:lang w:val="en-US"/>
        </w:rPr>
        <w:instrText>ADDIN CSL_CITATION { "citationItems" : [ { "id" : "ITEM-1", "itemData" : { "DOI" : "10.1016/j.cub.2015.07.034", "ISBN" : "0960-9822", "ISSN" : "09609822", "PMID" : "26394096", "abstract" : "Summary While around 20% of the Amazonian forest has been cleared for pastures and agriculture, one fourth of the remaining forest is dedicated to wood production [1]. Most of these production forests have been or will be selectively harvested for commercial timber, but recent studies show that even soon after logging, harvested stands retain much of their tree-biomass carbon and biodiversity [2,3]. Comparing species richness of various animal taxa among logged and unlogged forests across the tropics, Burivalova et al.[4] found that despite some variability among taxa, biodiversity loss was generally explained by logging intensity (the number of trees extracted). Here, we use a network of 79 permanent sample plots (376 ha total) located at 10 sites across the Amazon Basin [5] to assess the main drivers of time-to-recovery of post-logging tree carbon (Table S1). Recovery time is of direct relevance to policies governing management practices (i.e., allowable volumes cut and cutting cycle lengths), and indirectly to forest-based climate change mitigation interventions.", "author" : [ { "dropping-particle" : "", "family" : "Rutishauser", "given" : "Ervan", "non-dropping-particle" : "", "parse-names" : false, "suffix" : "" }, { "dropping-particle" : "", "family" : "H\u00e9rault", "given" : "Bruno", "non-dropping-particle" : "", "parse-names" : false, "suffix" : "" }, { "dropping-particle" : "", "family" : "Baraloto", "given" : "Christopher", "non-dropping-particle" : "", "parse-names" : false, "suffix" : "" }, { "dropping-particle" : "", "family" : "Blanc", "given" : "Lilian", "non-dropping-particle" : "", "parse-names" : false, "suffix" : "" }, { "dropping-particle" : "", "family" : "Descroix", "given" : "Laurent", "non-dropping-particle" : "", "parse-names" : false, "suffix" : "" }, { "dropping-particle" : "", "family" : "Sotta", "given" : "Eleneide Doff", "non-dropping-particle" : "", "parse-names" : false, "suffix" : "" }, { "dropping-particle" : "", "family" : "Ferreira", "given" : "Joice", "non-dropping-particle" : "", "parse-names" : false, "suffix" : "" }, { "dropping-particle" : "", "family" : "Kanashiro", "given" : "Milton", "non-dropping-particle" : "", "parse-names" : false, "suffix" : "" }, { "dropping-particle" : "", "family" : "Mazzei", "given" : "Lucas", "non-dropping-particle" : "", "parse-names" : false, "suffix" : "" }, { "dropping-particle" : "", "family" : "D'Oliveira", "given" : "Marcus V.N.", "non-dropping-particle" : "", "parse-names" : false, "suffix" : "" }, { "dropping-particle" : "", "family" : "Oliveira", "given" : "Luis C.", "non-dropping-particle" : "De", "parse-names" : false, "suffix" : "" }, { "dropping-particle" : "", "family" : "Pe\u00f1a-Claros", "given" : "Marielos", "non-dropping-particle" : "", "parse-names" : false, "suffix" : "" }, { "dropping-particle" : "", "family" : "Putz", "given" : "Francis E.", "non-dropping-particle" : "", "parse-names" : false, "suffix" : "" }, { "dropping-particle" : "", "family" : "Ruschel", "given" : "Ademir R.", "non-dropping-particle" : "", "parse-names" : false, "suffix" : "" }, { "dropping-particle" : "", "family" : "Rodney", "given" : "Ken", "non-dropping-particle" : "", "parse-names" : false, "suffix" : "" }, { "dropping-particle" : "", "family" : "Roopsind", "given" : "Anand", "non-dropping-particle" : "", "parse-names" : false, "suffix" : "" }, { "dropping-particle" : "", "family" : "Shenkin", "given" : "Alexander", "non-dropping-particle" : "", "parse-names" : false, "suffix" : "" }, { "dropping-particle" : "", "family" : "Silva", "given" : "Katia E.", "non-dropping-particle" : "Da", "parse-names" : false, "suffix" : "" }, { "dropping-particle" : "", "family" : "Souza", "given" : "Cintia R.", "non-dropping-particle" : "De", "parse-names" : false, "suffix" : "" }, { "dropping-particle" : "", "family" : "Toledo", "given" : "Marisol", "non-dropping-particle" : "", "parse-names" : false, "suffix" : "" }, { "dropping-particle" : "", "family" : "Vidal", "given" : "Edson", "non-dropping-particle" : "", "parse-names" : false, "suffix" : "" }, { "dropping-particle" : "", "family" : "West", "given" : "Thales A.P.", "non-dropping-particle" : "", "parse-names" : false, "suffix" : "" }, { "dropping-particle" : "", "family" : "Wortel", "given" : "Verginia", "non-dropping-particle" : "", "parse-names" : false, "suffix" : "" }, { "dropping-particle" : "", "family" : "Sist", "given" : "Plinio", "non-dropping-particle" : "", "parse-names" : false, "suffix" : "" } ], "container-title" : "Current Biology", "id" : "ITEM-1", "issue" : "18", "issued" : { "date-parts" : [ [ "2015" ] ] }, "page" : "R787-R788", "publisher" : "Elsevier", "title" : "Rapid tree carbon stock recovery in managed Amazonian forests", "type" : "article-journal", "volume" : "25" }, "uris" : [ "http://www.mendeley.com/documents/?uuid=e2ff967a-a63b-4ba6-b87a-15f538bd75a9" ] }, { "id" : "ITEM-2", "itemData" : { "DOI" : "10.1029/2009GB003727", "ISBN" : "0886-6236", "ISSN" : "08866236", "abstract" : "Amazon deforestation contributes significantly to global carbon (C) emissions. In comparison, the contribution from selective logging to atmospheric CO2 emissions, and its impact on regional C dynamics, is highly uncertain. Using a new geographically based modeling approach in combination with high resolution remote sensing data from 1999 to 2002, we estimate that C emissions were 0.04-0.05 Pg C yr-1 due to selective logging from a \u223c2,664,960 km2 region of the Brazilian Amazon. Selective logging was responsible for 15-19% higher carbon emissions than reported from deforestation (clear-cutting) alone. Our simulations indicated that forest carbon lost via selective logging lasts two to three decades following harvest, and that the original live biomass takes up to a century to recover, if the forests are not subsequently cleared. The two-to three-decade loss of carbon results from the biomass damaged by logging activities, including leaves, wood, and roots, estimated to be 89.1 Tg C yr-1 from 1999 to 2002 over the study region, leaving 70.0 Tg C yr-1 and 7.9 Tg C yr-1 to accumulate as coarse woody debris and soil C, respectively. While avoided deforestation is central to crediting rain forest nations for reduced carbon emissions, the extent and intensity of selective logging are also critical to determining carbon emissions in the context of Reduced Emissions from Deforestation and Forest Degradation (REDD). We show that a combination of automated high-resolution satellite monitoring and detailed forest C modeling can yield spatially explicit estimates of harvest-related C losses and subsequent recovery in support of REDD and other international carbon market mechanisms. \u00a9 2010 by the American Geophysical Union.", "author" : [ { "dropping-particle" : "", "family" : "Huang", "given" : "Maoyi", "non-dropping-particle" : "", "parse-names" : false, "suffix" : "" }, { "dropping-particle" : "", "family" : "Asner", "given" : "Gregory P.", "non-dropping-particle" : "", "parse-names" : false, "suffix" : "" } ], "container-title" : "Global Biogeochemical Cycles", "id" : "ITEM-2", "issue" : "3", "issued" : { "date-parts" : [ [ "2010" ] ] }, "page" : "1-15", "title" : "Long-term carbon loss and recovery following selective logging in Amazon forests", "type" : "article-journal", "volume" : "24" }, "uris" : [ "http://www.mendeley.com/documents/?uuid=7bff2b20-6dc8-4e32-8177-3b3d41f8c995" ] }, { "id" : "ITEM-3", "itemData" : { "DOI" : "10.1016/j.foreco.2016.06.003", "ISSN" : "03781127", "abstract" : "Concerns about the sustainability of tropical forestry motivated this study on post-logging timber and carbon dynamics over a 20-year period in Paragominas, Par\u00e1, Brazil. Previously unlogged forest was subjected to conventional logging (CL), reduced-impact logging (RIL), or was set aside as an unlogged control. All trees \u226525 cm DBH and all trees of commercial species \u226510 cm DBH were monitored in a 24.5 ha plot in each treatment, with a 5.25 ha subplot in each for monitoring all trees \u226510 cm DBH. Above-ground biomass and bole volumes of merchantable species were tracked based on 10 inventories made between 1993 and 2014. Pre-logging biomass and bole volumes of commercial species were estimated as 237, 231, and 211 Mg ha-1, and 78, 80, and 70 m3ha-1, in the RIL, CL, and unlogged plots, respectively. One year after logging, biomass was reduced 14% by RIL and 24% by CL with corresponding merchantable species volume reductions of 21% and 31%. By 2014, biomass and bole volumes of commercial species had recovered 95% and 98% of their pre-logging stocks in the RIL plot but only 76% and 72% in the CL plot, respectively; timber volumes from large trees (\u226550 cm DBH) were only recovered to 81% in the RIL plot and to 53% in the CL plot. Over the first twenty years after logging, average volume increments from commercial species were substantially higher in the RIL plot (0.72 m3ha-1year-1) than in the CL plot (0.08 m3ha-1year-1). Recovery of both biomass and timber volumes were temporarily reversed between 2009 and 2014 due to a 4-fold increase in annual mortality rates in the RIL plot and a 5.5-fold increase in the CL plot (as well as a 3-fold increase in the control plot), all presumably related to the extreme drought of 2010. Our findings support the claim that use of RIL techniques accelerates rates of biomass and timber stock recovery after selective logging.", "author" : [ { "dropping-particle" : "", "family" : "Vidal", "given" : "Edson", "non-dropping-particle" : "", "parse-names" : false, "suffix" : "" }, { "dropping-particle" : "", "family" : "West", "given" : "Thales A.P.", "non-dropping-particle" : "", "parse-names" : false, "suffix" : "" }, { "dropping-particle" : "", "family" : "Putz", "given" : "Francis E.", "non-dropping-particle" : "", "parse-names" : false, "suffix" : "" } ], "container-title" : "Forest Ecology and Management", "id" : "ITEM-3", "issued" : { "date-parts" : [ [ "2016" ] ] }, "page" : "1-8", "publisher" : "Elsevier B.V.", "title" : "Recovery of biomass and merchantable timber volumes twenty years after conventional and reduced-impact logging in Amazonian Brazil", "type" : "article-journal", "volume" : "376" }, "uris" : [ "http://www.mendeley.com/documents/?uuid=5146e3d0-fee6-408c-bbf9-4da002d4fb42" ] } ], "mendeley" : { "formattedCitation" : "(Huang and Asner, 2010; Rutishauser et al., 2015; Vidal et al., 2016)", "plainTextFormattedCitation" : "(Huang and Asner, 2010; Rutishauser et al., 2015; Vidal et al., 2016)", "previouslyFormattedCitation" : "(Huang and Asner, 2010; Rutishauser et al., 2015; Vidal et al., 2016)" }, "properties" : {  }, "schema" : "https://github.com/citation-style-language/schema/raw/master/csl-citation.json" }</w:instrText>
      </w:r>
      <w:r w:rsidR="001A0EC8">
        <w:rPr>
          <w:lang w:val="en-US"/>
        </w:rPr>
        <w:fldChar w:fldCharType="separate"/>
      </w:r>
      <w:r w:rsidR="001A0EC8" w:rsidRPr="001A0EC8">
        <w:rPr>
          <w:noProof/>
          <w:lang w:val="en-US"/>
        </w:rPr>
        <w:t>(Huang and Asner, 2010; Rutishauser et al., 2015; Vidal et al., 2016)</w:t>
      </w:r>
      <w:r w:rsidR="001A0EC8">
        <w:rPr>
          <w:lang w:val="en-US"/>
        </w:rPr>
        <w:fldChar w:fldCharType="end"/>
      </w:r>
      <w:r w:rsidR="001A0EC8">
        <w:rPr>
          <w:lang w:val="en-US"/>
        </w:rPr>
        <w:t xml:space="preserve"> </w:t>
      </w:r>
      <w:r w:rsidRPr="001C121C">
        <w:rPr>
          <w:lang w:val="en-US"/>
        </w:rPr>
        <w:t>and examined in this study.</w:t>
      </w:r>
      <w:r w:rsidR="00A66BEC">
        <w:rPr>
          <w:lang w:val="en-US"/>
        </w:rPr>
        <w:t xml:space="preserve"> </w:t>
      </w:r>
      <w:r w:rsidR="00A66BEC" w:rsidRPr="00A66BEC">
        <w:rPr>
          <w:lang w:val="en-US"/>
        </w:rPr>
        <w:t xml:space="preserve">This study also supports others who concluded that logging strategies </w:t>
      </w:r>
      <w:r w:rsidR="00D04626">
        <w:rPr>
          <w:lang w:val="en-US"/>
        </w:rPr>
        <w:t>postulating</w:t>
      </w:r>
      <w:r w:rsidR="00A66BEC" w:rsidRPr="00A66BEC">
        <w:rPr>
          <w:lang w:val="en-US"/>
        </w:rPr>
        <w:t xml:space="preserve"> reduced impacts do not necessarily ensure full recovery of forest </w:t>
      </w:r>
      <w:r w:rsidR="00BC52CD">
        <w:rPr>
          <w:lang w:val="en-US"/>
        </w:rPr>
        <w:t>biomass</w:t>
      </w:r>
      <w:r w:rsidR="00A66BEC" w:rsidRPr="00A66BEC">
        <w:rPr>
          <w:lang w:val="en-US"/>
        </w:rPr>
        <w:t>; at least not within government-specific thre</w:t>
      </w:r>
      <w:r w:rsidR="00EB5FCA">
        <w:rPr>
          <w:lang w:val="en-US"/>
        </w:rPr>
        <w:t xml:space="preserve">sholds of minimum cutting </w:t>
      </w:r>
      <w:r w:rsidR="00B57011">
        <w:rPr>
          <w:lang w:val="en-US"/>
        </w:rPr>
        <w:t>cycles</w:t>
      </w:r>
      <w:r w:rsidR="00EB5FCA">
        <w:rPr>
          <w:lang w:val="en-US"/>
        </w:rPr>
        <w:t xml:space="preserve"> </w:t>
      </w:r>
      <w:r w:rsidR="00EB5FCA">
        <w:rPr>
          <w:lang w:val="en-US"/>
        </w:rPr>
        <w:fldChar w:fldCharType="begin" w:fldLock="1"/>
      </w:r>
      <w:r w:rsidR="00B57011">
        <w:rPr>
          <w:lang w:val="en-US"/>
        </w:rPr>
        <w:instrText>ADDIN CSL_CITATION { "citationItems" : [ { "id" : "ITEM-1", "itemData" : { "DOI" : "10.1016/j.foreco.2007.02.014", "ISBN" : "0378-1127", "ISSN" : "03781127", "abstract" : "Damage caused by reduced-impact logging (RIL) was assessed in 18 plots 1 ha each in a terra firme rain forest of Eastern Amazon (Brazil, Paragominas). Mean logging intensity was 6 trees ha-1and the resulting commercial volume 21 m3ha-1. On average, logging damage affected 16% of the original stand while skidtrails occupied 7% (661 m2ha-1) of forest soil area. Canopy openness doubled to a mean of 11%. Of the variables studied, \"number of trees harvested or felled per plot\" gave the best correlation to \"proportion of damaged or destroyed trees\". Damage to each diameter class was distributed in accordance with relative abundance of trees (dbh \u2265 20 cm) in the original population before logging, suggesting that all diameter classes were affected equally. The sustainability of timber management applying RIL was evaluated through the calculation of the recovery level of commercial trees in three different scenarios. In the most optimistic scenario (growth rate of 5 mm year-1and 1% annual mortality), after 30 years, only 50% of the commercial stand would recover, provoking a drastic reduction of the harvesting intensity at the second felling cycle. Within a 30-year felling cycle (i.e. the legal felling cycle duration in the Brazilian Amazon) and even under RIL systems, the present logging intensity occurring in the study area (6 trees ha-1) is not compatible with sustainable yield production on a long-term basis. For the study area, only the implementation of silvicultural treatment ensuring that the remaining potential crop trees grow at 4-5 mm year-1would guarantee a logging intensity of 3-4 trees ha-1(10-14 m3ha-1) 40 years after the first harvest. This study showed that in the Amazon, RIL alone is clearly not sufficient to achieve sustainable forest management. More sophisticated silvicultural systems must be urgently elaborated and implemented to ensure that the forest will still be sustainably managed on a long-term basis. This issue is particularly important in the case of Brazil as a new law allowing the creation of 500,000 km2of forest concessions by 2010 has been recently approved by the congress. \u00a9 2007 Elsevier B.V. All rights reserved.", "author" : [ { "dropping-particle" : "", "family" : "Sist", "given" : "Plinio", "non-dropping-particle" : "", "parse-names" : false, "suffix" : "" }, { "dropping-particle" : "", "family" : "Ferreira", "given" : "Fabricio Nascimento", "non-dropping-particle" : "", "parse-names" : false, "suffix" : "" } ], "container-title" : "Forest Ecology and Management", "id" : "ITEM-1", "issue" : "2-3", "issued" : { "date-parts" : [ [ "2007" ] ] }, "page" : "199-209", "title" : "Sustainability of reduced-impact logging in the Eastern Amazon", "type" : "article-journal", "volume" : "243" }, "uris" : [ "http://www.mendeley.com/documents/?uuid=e662c31a-e5bf-4f43-b8e2-db061cfef5ae" ] }, { "id" : "ITEM-2", "itemData" : { "DOI" : "10.1016/j.foreco.2007.02.023", "ISBN" : "0378-1127", "ISSN" : "03781127", "abstract" : "Timber logging is one of the main land uses in the Brazilian Amazon. Despite its recognized potential as a sustainable activity, logging is generally conducted in an unsustainable or predatory manner, with significant negative environmental impact. There is increasing pressure to adopt more sustainable practices and reduced-impact logging (RIL) is gaining acceptance as a more environmentally benign alternative to unplanned, conventional logging (CL). Comparisons of these two harvest systems have largely focused on differences in efficiency (financial) and immediate impacts on stand structure, residual timber stocks and the physical environment. Growth and yield simulation models allow long-term predictions about the response of forests to disturbance from harvesting, information that is essential to determine the effects of different management systems and to establish systems for the regulation or control of timber that are compatible with sustainable forest management. We describe the calibration of a spatially explicit individual tree-based ecological model within the SYMFOR/SIMFLORA framework for forests located near Paragominas in eastern Amazonia. Data originated from an experiment comparing RIL to CL within an area of 73.5 ha monitored over a period of 10 years. We evaluated biological realism and accuracy of the model, concluding that forest dynamics are adequately represented. This model was used to evaluate long-term effects of RIL and CL on the forest. Our results suggest that total and commercial volume recovery following RIL are faster than following CL; it takes 10 and 30-40 years to recover total and commercial volume under RIL while under CL it takes 35-40 and over 60 years, respectively. Despite benefits from RIL, as currently practiced this logging system does not result in long-term sustained timber yields, reinforcing results from previous studies indicating that RIL must be combined with appropriate systems for yield regulation. In the absence of silvicultural treatments, the model suggests that successive RIL harvests at current intensities will produce stands dominated by pioneer species groups, with few trees belonging to the emergent species group, and an increased proportion of defective trees in commercial size classes. These changes in stand composition present challenges to the long-term financial viability of RIL as currently applied in the Amazon region. \u00a9 2007 Elsevier B.V. All rights reserved.", "author" : [ { "dropping-particle" : "", "family" : "Valle", "given" : "Denis", "non-dropping-particle" : "", "parse-names" : false, "suffix" : "" }, { "dropping-particle" : "", "family" : "Phillips", "given" : "Paul", "non-dropping-particle" : "", "parse-names" : false, "suffix" : "" }, { "dropping-particle" : "", "family" : "Vidal", "given" : "Edson", "non-dropping-particle" : "", "parse-names" : false, "suffix" : "" }, { "dropping-particle" : "", "family" : "Schulze", "given" : "Mark", "non-dropping-particle" : "", "parse-names" : false, "suffix" : "" }, { "dropping-particle" : "", "family" : "Grogan", "given" : "James", "non-dropping-particle" : "", "parse-names" : false, "suffix" : "" }, { "dropping-particle" : "", "family" : "Sales", "given" : "M\u00e1rcio", "non-dropping-particle" : "", "parse-names" : false, "suffix" : "" }, { "dropping-particle" : "", "family" : "Gardingen", "given" : "Paul", "non-dropping-particle" : "van", "parse-names" : false, "suffix" : "" } ], "container-title" : "Forest Ecology and Management", "id" : "ITEM-2", "issue" : "2-3", "issued" : { "date-parts" : [ [ "2007" ] ] }, "page" : "187-198", "title" : "Adaptation of a spatially explicit individual tree-based growth and yield model and long-term comparison between reduced-impact and conventional logging in eastern Amazonia, Brazil", "type" : "article-journal", "volume" : "243" }, "uris" : [ "http://www.mendeley.com/documents/?uuid=961803f2-8663-4d66-91bb-5af75ce43df6" ] }, { "id" : "ITEM-3",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3", "issue" : "4", "issued" : { "date-parts" : [ [ "2004", "7" ] ] }, "page" : "321-333", "title" : "Multicriteria evaluation of simulated logging scenarios in a tropical rain forest", "type" : "article-journal", "volume" : "71" }, "uris" : [ "http://www.mendeley.com/documents/?uuid=c1faeb09-e844-4666-b42e-1f8bc4c21548" ] }, { "id" : "ITEM-4", "itemData" : { "DOI" : "10.1111/j.1523-1739.2007.00670.x", "ISBN" : "0888-8892", "ISSN" : "08888892", "PMID" : "17650242", "abstract" : "Millions of hectares of future timber concessions are slated to be implemented within large public forests under the forest law passed in 2006 by the Brazilian Congress. Additional millions of hectares of large, privately owned forests and smaller areas of community forests are certified as well managed by the Forest Stewardship Council, based on certification standards that will be reviewed in 2007. Forest size and ownership are two key factors that influence management objectives and the capacity of forest managers to achieve them. Current best ecological practices for timber production from Brazil's native Amazon forests are limited to reduced-impact logging (RIL) systems that minimize the environmental impacts of harvest operations and that obey legal restrictions regarding minimum diameters, rare species, retention of seed trees, maximum logging intensity, preservation of riparian buffers, fire protection, and wildlife conservation. Compared with conventional, predatory harvesting that constitutes &gt;90% of the region's timber production, RIL dramatically reduces logging damage and helps maintain forest cover and the presence of rare tree species, but current RIL guidelines do not assure that the volume of timber removed can be sustained in future harvests. We believe it is counterproductive to expect smallholders to subscribe to additional harvest limitations beyond RIL, that larger private forested landholdings managed for timber production should be sustainable with respect to the total volume of timber harvested per unit area per cutting cycle, and that large public forests should sustain volume production of individual harvested species. These additional requirements would improve the ecological sustainability of forest management and help create a stable forest-based sector of the region's economy, but would involve costs associated with lengthened cutting cycles, reduced harvest intensities, and/or postharvest silviculture to promote adequate growth and regeneration.", "author" : [ { "dropping-particle" : "", "family" : "Zarin", "given" : "Daniel J.", "non-dropping-particle" : "", "parse-names" : false, "suffix" : "" }, { "dropping-particle" : "", "family" : "Schulze", "given" : "Mark D.", "non-dropping-particle" : "", "parse-names" : false, "suffix" : "" }, { "dropping-particle" : "", "family" : "Vidal", "given" : "Edson", "non-dropping-particle" : "", "parse-names" : false, "suffix" : "" }, { "dropping-particle" : "", "family" : "Lentini", "given" : "Marco", "non-dropping-particle" : "", "parse-names" : false, "suffix" : "" } ], "container-title" : "Conservation Biology", "id" : "ITEM-4", "issue" : "4", "issued" : { "date-parts" : [ [ "2007" ] ] }, "page" : "916-925", "title" : "Beyond reaping the first harvest: Management objectives for timber production in the Brazilian Amazon", "type" : "article-journal", "volume" : "21" }, "uris" : [ "http://www.mendeley.com/documents/?uuid=2511eef4-fa37-473f-8e8e-3ece8bde99f8" ] }, { "id" : "ITEM-5", "itemData" : { "DOI" : "10.1890/1540-9295(2007)5[213:TPISLT]2.0.CO;2", "ISBN" : "1540-9295", "ISSN" : "15409295 15409309", "abstract" : "Selective logging is an extensive land-use practice in South America. Governments in the region have enacted policies to promote the establishment and maintenance of economically productive and sustainable forest industries. However, both biological and policy constraints threaten to limit the viability of the industry over the long term. Biological constraints, such as slow tree growth rates, can be overcome somewhat by management practices. In order to improve the likelihood of success for sustainable management, it is important to accept that forests change over time and that managed forests may be different than those of the present. Furthermore, education campaigns must convince decision makers and the public of the value of forest resources. We recommend that the forest sector be governed by simple, understandable regulations, based on sound science and consistent enforcement, and that governments work with, instead of against, industry. Problems of tropical forest management are far from being solved, so biological and social scientists should continue to generate new knowledge to promote effective management. \u00a9 The Ecological Society of America.", "author" : [ { "dropping-particle" : "", "family" : "Keller", "given" : "M.", "non-dropping-particle" : "", "parse-names" : false, "suffix" : "" }, { "dropping-particle" : "", "family" : "Asner", "given" : "G.P.", "non-dropping-particle" : "", "parse-names" : false, "suffix" : "" }, { "dropping-particle" : "", "family" : "Blate", "given" : "G.", "non-dropping-particle" : "", "parse-names" : false, "suffix" : "" }, { "dropping-particle" : "", "family" : "McGlocklin", "given" : "J.", "non-dropping-particle" : "", "parse-names" : false, "suffix" : "" }, { "dropping-particle" : "", "family" : "Merry", "given" : "F.", "non-dropping-particle" : "", "parse-names" : false, "suffix" : "" }, { "dropping-particle" : "", "family" : "Pe\u00f1a-Claros", "given" : "M.", "non-dropping-particle" : "", "parse-names" : false, "suffix" : "" }, { "dropping-particle" : "", "family" : "Zweede", "given" : "J.", "non-dropping-particle" : "", "parse-names" : false, "suffix" : "" } ], "container-title" : "Frontiers in Ecology and the Environment", "id" : "ITEM-5", "issue" : "4", "issued" : { "date-parts" : [ [ "2007" ] ] }, "page" : "213-216", "title" : "Timber production in selectively logged tropical forests in South America", "type" : "article-journal", "volume" : "5" }, "uris" : [ "http://www.mendeley.com/documents/?uuid=7e2f7ccf-c544-4460-9406-dc9262c65664" ] } ], "mendeley" : { "formattedCitation" : "(Huth et al., 2004; Keller et al., 2007; Sist and Ferreira, 2007; Valle et al., 2007; Zarin et al., 2007)", "plainTextFormattedCitation" : "(Huth et al., 2004; Keller et al., 2007; Sist and Ferreira, 2007; Valle et al., 2007; Zarin et al., 2007)", "previouslyFormattedCitation" : "(Huth et al., 2004; Keller et al., 2007; Sist and Ferreira, 2007; Valle et al., 2007; Zarin et al., 2007)" }, "properties" : {  }, "schema" : "https://github.com/citation-style-language/schema/raw/master/csl-citation.json" }</w:instrText>
      </w:r>
      <w:r w:rsidR="00EB5FCA">
        <w:rPr>
          <w:lang w:val="en-US"/>
        </w:rPr>
        <w:fldChar w:fldCharType="separate"/>
      </w:r>
      <w:r w:rsidR="00B57011" w:rsidRPr="00B57011">
        <w:rPr>
          <w:noProof/>
          <w:lang w:val="en-US"/>
        </w:rPr>
        <w:t>(Huth et al., 2004; Keller et al., 2007; Sist and Ferreira, 2007; Valle et al., 2007; Zarin et al., 2007)</w:t>
      </w:r>
      <w:r w:rsidR="00EB5FCA">
        <w:rPr>
          <w:lang w:val="en-US"/>
        </w:rPr>
        <w:fldChar w:fldCharType="end"/>
      </w:r>
      <w:r w:rsidR="00A66BEC" w:rsidRPr="00A66BEC">
        <w:rPr>
          <w:lang w:val="en-US"/>
        </w:rPr>
        <w:t>.</w:t>
      </w:r>
      <w:r w:rsidR="00EB5FCA">
        <w:rPr>
          <w:lang w:val="en-US"/>
        </w:rPr>
        <w:t xml:space="preserve"> </w:t>
      </w:r>
      <w:r w:rsidR="00E24AFC" w:rsidRPr="00E24AFC">
        <w:rPr>
          <w:lang w:val="en-US"/>
        </w:rPr>
        <w:t>This can also be said of the Amazon, whose forest management practices differ between countries. The minimum cutting cycles are fixed between 30-60 years with harvests of 10-30m3/ha, mostly not long enough to restore commercial timber reserves.</w:t>
      </w:r>
      <w:r w:rsidR="00815C30">
        <w:rPr>
          <w:lang w:val="en-US"/>
        </w:rPr>
        <w:t xml:space="preserve"> </w:t>
      </w:r>
      <w:r w:rsidR="002A2C0E" w:rsidRPr="002A2C0E">
        <w:rPr>
          <w:lang w:val="en-US"/>
        </w:rPr>
        <w:t>In particular, in French Guiana, with an official c</w:t>
      </w:r>
      <w:r w:rsidR="002A2C0E">
        <w:rPr>
          <w:lang w:val="en-US"/>
        </w:rPr>
        <w:t xml:space="preserve">utting cycle of 65 years and a mean logging </w:t>
      </w:r>
      <w:r w:rsidR="002A2C0E" w:rsidRPr="002A2C0E">
        <w:rPr>
          <w:lang w:val="en-US"/>
        </w:rPr>
        <w:t>intensity of 8-29 m</w:t>
      </w:r>
      <w:r w:rsidR="002A2C0E" w:rsidRPr="00D04626">
        <w:rPr>
          <w:vertAlign w:val="superscript"/>
          <w:lang w:val="en-US"/>
        </w:rPr>
        <w:t>3</w:t>
      </w:r>
      <w:r w:rsidR="002A2C0E" w:rsidRPr="002A2C0E">
        <w:rPr>
          <w:lang w:val="en-US"/>
        </w:rPr>
        <w:t>/ha (averaged over the last 15 years), reduced</w:t>
      </w:r>
      <w:r w:rsidR="002A2C0E">
        <w:rPr>
          <w:lang w:val="en-US"/>
        </w:rPr>
        <w:t xml:space="preserve"> impact</w:t>
      </w:r>
      <w:r w:rsidR="002A2C0E" w:rsidRPr="002A2C0E">
        <w:rPr>
          <w:lang w:val="en-US"/>
        </w:rPr>
        <w:t xml:space="preserve"> logging</w:t>
      </w:r>
      <w:r w:rsidR="002A2C0E">
        <w:rPr>
          <w:lang w:val="en-US"/>
        </w:rPr>
        <w:t>-</w:t>
      </w:r>
      <w:r w:rsidR="002A2C0E" w:rsidRPr="002A2C0E">
        <w:rPr>
          <w:lang w:val="en-US"/>
        </w:rPr>
        <w:t xml:space="preserve">techniques are </w:t>
      </w:r>
      <w:r w:rsidR="00D04626">
        <w:rPr>
          <w:lang w:val="en-US"/>
        </w:rPr>
        <w:t xml:space="preserve">used to </w:t>
      </w:r>
      <w:r w:rsidR="002A2C0E" w:rsidRPr="002A2C0E">
        <w:rPr>
          <w:lang w:val="en-US"/>
        </w:rPr>
        <w:t>practi</w:t>
      </w:r>
      <w:r w:rsidR="002A2C0E">
        <w:rPr>
          <w:lang w:val="en-US"/>
        </w:rPr>
        <w:t>c</w:t>
      </w:r>
      <w:r w:rsidR="002A2C0E" w:rsidRPr="002A2C0E">
        <w:rPr>
          <w:lang w:val="en-US"/>
        </w:rPr>
        <w:t>e</w:t>
      </w:r>
      <w:r w:rsidR="006B52D1">
        <w:rPr>
          <w:lang w:val="en-US"/>
        </w:rPr>
        <w:t xml:space="preserve"> </w:t>
      </w:r>
      <w:r w:rsidR="006B52D1">
        <w:rPr>
          <w:lang w:val="en-US"/>
        </w:rPr>
        <w:fldChar w:fldCharType="begin" w:fldLock="1"/>
      </w:r>
      <w:r w:rsidR="006B52D1">
        <w:rPr>
          <w:lang w:val="en-US"/>
        </w:rPr>
        <w:instrText>ADDIN CSL_CITATION { "citationItems" : [ { "id" : "ITEM-1", "itemData" : { "DOI" : "10.1186/s13021-016-0056-7", "ISSN" : "1750-0680", "author" : [ { "dropping-particle" : "", "family" : "Piponiot", "given" : "Camille", "non-dropping-particle" : "", "parse-names" : false, "suffix" : "" }, { "dropping-particle" : "", "family" : "Cabon", "given" : "Antoine", "non-dropping-particle" : "", "parse-names" : false, "suffix" : "" }, { "dropping-particle" : "", "family" : "Descroix", "given" : "Laurent", "non-dropping-particle" : "", "parse-names" : false, "suffix" : "" }, { "dropping-particle" : "", "family" : "Dourdain", "given" : "Aur\u00e9lie", "non-dropping-particle" : "", "parse-names" : false, "suffix" : "" }, { "dropping-particle" : "", "family" : "Mazzei", "given" : "Lucas", "non-dropping-particle" : "", "parse-names" : false, "suffix" : "" }, { "dropping-particle" : "", "family" : "Ouliac", "given" : "Benjamin", "non-dropping-particle" : "", "parse-names" : false, "suffix" : "" }, { "dropping-particle" : "", "family" : "Rutishauser", "given" : "Ervan", "non-dropping-particle" : "", "parse-names" : false, "suffix" : "" }, { "dropping-particle" : "", "family" : "Sist", "given" : "Plinio", "non-dropping-particle" : "", "parse-names" : false, "suffix" : "" }, { "dropping-particle" : "", "family" : "H\u00e9rault", "given" : "Bruno", "non-dropping-particle" : "", "parse-names" : false, "suffix" : "" } ], "container-title" : "Carbon Balance and Management", "id" : "ITEM-1", "issue" : "1", "issued" : { "date-parts" : [ [ "2016" ] ] }, "page" : "15", "publisher" : "Springer International Publishing", "title" : "A methodological framework to assess the carbon balance of tropical managed forests", "type" : "article-journal", "volume" : "11" }, "uris" : [ "http://www.mendeley.com/documents/?uuid=c9596127-4a63-450d-8769-a1e2638f9cc9" ] } ], "mendeley" : { "formattedCitation" : "(Piponiot et al., 2016)", "plainTextFormattedCitation" : "(Piponiot et al., 2016)", "previouslyFormattedCitation" : "(Piponiot et al., 2016)" }, "properties" : {  }, "schema" : "https://github.com/citation-style-language/schema/raw/master/csl-citation.json" }</w:instrText>
      </w:r>
      <w:r w:rsidR="006B52D1">
        <w:rPr>
          <w:lang w:val="en-US"/>
        </w:rPr>
        <w:fldChar w:fldCharType="separate"/>
      </w:r>
      <w:r w:rsidR="006B52D1" w:rsidRPr="006B52D1">
        <w:rPr>
          <w:noProof/>
          <w:lang w:val="en-US"/>
        </w:rPr>
        <w:t>(Piponiot et al., 2016)</w:t>
      </w:r>
      <w:r w:rsidR="006B52D1">
        <w:rPr>
          <w:lang w:val="en-US"/>
        </w:rPr>
        <w:fldChar w:fldCharType="end"/>
      </w:r>
      <w:r w:rsidR="00815C30" w:rsidRPr="00815C30">
        <w:rPr>
          <w:lang w:val="en-US"/>
        </w:rPr>
        <w:t>.</w:t>
      </w:r>
      <w:r w:rsidR="006822D8">
        <w:rPr>
          <w:lang w:val="en-US"/>
        </w:rPr>
        <w:t xml:space="preserve"> </w:t>
      </w:r>
      <w:r w:rsidR="00D04626">
        <w:rPr>
          <w:lang w:val="en-US"/>
        </w:rPr>
        <w:t>This study’s</w:t>
      </w:r>
      <w:r w:rsidR="00BC52CD" w:rsidRPr="00BC52CD">
        <w:rPr>
          <w:lang w:val="en-US"/>
        </w:rPr>
        <w:t xml:space="preserve"> simulation scenario at moderate logging conditions</w:t>
      </w:r>
      <w:r w:rsidR="00BC52CD">
        <w:rPr>
          <w:lang w:val="en-US"/>
        </w:rPr>
        <w:t xml:space="preserve"> (</w:t>
      </w:r>
      <w:r w:rsidR="00D04626">
        <w:rPr>
          <w:i/>
          <w:lang w:val="en-US"/>
        </w:rPr>
        <w:t>DBH</w:t>
      </w:r>
      <w:r w:rsidR="00BC52CD">
        <w:rPr>
          <w:lang w:val="en-US"/>
        </w:rPr>
        <w:t xml:space="preserve"> lower cutting threshold 0.55m)</w:t>
      </w:r>
      <w:r w:rsidR="00BC52CD" w:rsidRPr="00BC52CD">
        <w:rPr>
          <w:lang w:val="en-US"/>
        </w:rPr>
        <w:t xml:space="preserve"> showed that this period took about 10 years longer to restore the aboveground biomass for forest types found at Paracou test site.</w:t>
      </w:r>
      <w:r w:rsidR="00BC52CD">
        <w:rPr>
          <w:lang w:val="en-US"/>
        </w:rPr>
        <w:t xml:space="preserve"> </w:t>
      </w:r>
      <w:r w:rsidR="00441D54" w:rsidRPr="00441D54">
        <w:rPr>
          <w:lang w:val="en-US"/>
        </w:rPr>
        <w:t xml:space="preserve">Literature research has shown that </w:t>
      </w:r>
      <w:r w:rsidR="00D04626" w:rsidRPr="00441D54">
        <w:rPr>
          <w:lang w:val="en-US"/>
        </w:rPr>
        <w:t xml:space="preserve">for the Amazon </w:t>
      </w:r>
      <w:r w:rsidR="00D04626">
        <w:rPr>
          <w:lang w:val="en-US"/>
        </w:rPr>
        <w:t>region</w:t>
      </w:r>
      <w:r w:rsidR="00D04626" w:rsidRPr="00441D54">
        <w:rPr>
          <w:lang w:val="en-US"/>
        </w:rPr>
        <w:t xml:space="preserve"> </w:t>
      </w:r>
      <w:r w:rsidR="00D04626">
        <w:rPr>
          <w:lang w:val="en-US"/>
        </w:rPr>
        <w:t>so far no</w:t>
      </w:r>
      <w:r w:rsidR="00441D54" w:rsidRPr="00441D54">
        <w:rPr>
          <w:lang w:val="en-US"/>
        </w:rPr>
        <w:t xml:space="preserve"> empirical information on recovery times of primary crown </w:t>
      </w:r>
      <w:r w:rsidR="00D04626">
        <w:rPr>
          <w:lang w:val="en-US"/>
        </w:rPr>
        <w:t xml:space="preserve">cover </w:t>
      </w:r>
      <w:r w:rsidR="00441D54" w:rsidRPr="00441D54">
        <w:rPr>
          <w:lang w:val="en-US"/>
        </w:rPr>
        <w:t>density, gross primary production</w:t>
      </w:r>
      <w:r w:rsidR="00D04626">
        <w:rPr>
          <w:lang w:val="en-US"/>
        </w:rPr>
        <w:t>,</w:t>
      </w:r>
      <w:r w:rsidR="00441D54" w:rsidRPr="00441D54">
        <w:rPr>
          <w:lang w:val="en-US"/>
        </w:rPr>
        <w:t xml:space="preserve"> and the functional diversity of species group abundance is available. </w:t>
      </w:r>
      <w:r w:rsidR="00D04626">
        <w:rPr>
          <w:lang w:val="en-US"/>
        </w:rPr>
        <w:t>Hence, w</w:t>
      </w:r>
      <w:r w:rsidR="00441D54" w:rsidRPr="00441D54">
        <w:rPr>
          <w:lang w:val="en-US"/>
        </w:rPr>
        <w:t>e were</w:t>
      </w:r>
      <w:r w:rsidR="00D04626">
        <w:rPr>
          <w:lang w:val="en-US"/>
        </w:rPr>
        <w:t xml:space="preserve"> </w:t>
      </w:r>
      <w:r w:rsidR="00441D54" w:rsidRPr="00441D54">
        <w:rPr>
          <w:lang w:val="en-US"/>
        </w:rPr>
        <w:t>able</w:t>
      </w:r>
      <w:r w:rsidR="00D04626">
        <w:rPr>
          <w:lang w:val="en-US"/>
        </w:rPr>
        <w:t xml:space="preserve"> for the first time</w:t>
      </w:r>
      <w:r w:rsidR="00441D54" w:rsidRPr="00441D54">
        <w:rPr>
          <w:lang w:val="en-US"/>
        </w:rPr>
        <w:t xml:space="preserve"> to demonstrate that the official cutting cycle of 65 years, </w:t>
      </w:r>
      <w:r w:rsidR="00441D54">
        <w:rPr>
          <w:lang w:val="en-US"/>
        </w:rPr>
        <w:t>under assumptions of the</w:t>
      </w:r>
      <w:r w:rsidR="00441D54" w:rsidRPr="00441D54">
        <w:rPr>
          <w:lang w:val="en-US"/>
        </w:rPr>
        <w:t xml:space="preserve"> moderate </w:t>
      </w:r>
      <w:r w:rsidR="00441D54">
        <w:rPr>
          <w:lang w:val="en-US"/>
        </w:rPr>
        <w:t>logging</w:t>
      </w:r>
      <w:r w:rsidR="00441D54" w:rsidRPr="00441D54">
        <w:rPr>
          <w:lang w:val="en-US"/>
        </w:rPr>
        <w:t xml:space="preserve"> scenario, </w:t>
      </w:r>
      <w:r w:rsidR="00241734">
        <w:rPr>
          <w:lang w:val="en-US"/>
        </w:rPr>
        <w:t>may be</w:t>
      </w:r>
      <w:r w:rsidR="00441D54" w:rsidRPr="00441D54">
        <w:rPr>
          <w:lang w:val="en-US"/>
        </w:rPr>
        <w:t xml:space="preserve"> sufficient for </w:t>
      </w:r>
      <w:r w:rsidR="00D04626">
        <w:rPr>
          <w:lang w:val="en-US"/>
        </w:rPr>
        <w:t xml:space="preserve">the restoration of the crown cover density, gross primary production, and </w:t>
      </w:r>
      <w:r w:rsidR="00D04626" w:rsidRPr="00441D54">
        <w:rPr>
          <w:lang w:val="en-US"/>
        </w:rPr>
        <w:t>the functional diversity of species group</w:t>
      </w:r>
      <w:r w:rsidR="00D04626">
        <w:rPr>
          <w:lang w:val="en-US"/>
        </w:rPr>
        <w:t>s</w:t>
      </w:r>
      <w:r w:rsidR="00D04626" w:rsidRPr="00441D54">
        <w:rPr>
          <w:lang w:val="en-US"/>
        </w:rPr>
        <w:t xml:space="preserve"> </w:t>
      </w:r>
      <w:r w:rsidR="00D04626">
        <w:rPr>
          <w:lang w:val="en-US"/>
        </w:rPr>
        <w:t xml:space="preserve">at </w:t>
      </w:r>
      <w:r w:rsidR="00441D54" w:rsidRPr="00441D54">
        <w:rPr>
          <w:lang w:val="en-US"/>
        </w:rPr>
        <w:t xml:space="preserve">the study </w:t>
      </w:r>
      <w:r w:rsidR="00D04626">
        <w:rPr>
          <w:lang w:val="en-US"/>
        </w:rPr>
        <w:t>site</w:t>
      </w:r>
      <w:r w:rsidR="00441D54" w:rsidRPr="00441D54">
        <w:rPr>
          <w:lang w:val="en-US"/>
        </w:rPr>
        <w:t xml:space="preserve"> Paracou. </w:t>
      </w:r>
      <w:r w:rsidR="00C95008" w:rsidRPr="00C339F2">
        <w:rPr>
          <w:lang w:val="en-US"/>
        </w:rPr>
        <w:t>Unfortunately, declining recovery rates after disturbance reflect a loss of forest resilience</w:t>
      </w:r>
      <w:r w:rsidR="00C95008">
        <w:rPr>
          <w:lang w:val="en-US"/>
        </w:rPr>
        <w:t xml:space="preserve"> in general</w:t>
      </w:r>
      <w:r w:rsidR="00C95008">
        <w:rPr>
          <w:lang w:val="en-US"/>
        </w:rPr>
        <w:t xml:space="preserve"> </w:t>
      </w:r>
      <w:r w:rsidR="00C95008">
        <w:rPr>
          <w:lang w:val="en-US"/>
        </w:rPr>
        <w:fldChar w:fldCharType="begin" w:fldLock="1"/>
      </w:r>
      <w:r w:rsidR="00C95008">
        <w:rPr>
          <w:lang w:val="en-US"/>
        </w:rPr>
        <w:instrText>ADDIN CSL_CITATION { "citationItems" : [ { "id" : "ITEM-1", "itemData" : { "DOI" : "10.1038/nature16512", "ISBN" : "doi:10.1038/nature16512", "ISSN" : "0028-0836", "PMID" : "26840632", "abstract" : "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title" : "Biomass resilience of Neotropical secondary forests", "type" : "article-journal" }, "uris" : [ "http://www.mendeley.com/documents/?uuid=c2f396e0-8a04-33ca-b01f-7a83f66fa4d9" ] } ], "mendeley" : { "formattedCitation" : "(Poorter et al., 2016)", "plainTextFormattedCitation" : "(Poorter et al., 2016)", "previouslyFormattedCitation" : "(Poorter et al., 2016)" }, "properties" : {  }, "schema" : "https://github.com/citation-style-language/schema/raw/master/csl-citation.json" }</w:instrText>
      </w:r>
      <w:r w:rsidR="00C95008">
        <w:rPr>
          <w:lang w:val="en-US"/>
        </w:rPr>
        <w:fldChar w:fldCharType="separate"/>
      </w:r>
      <w:r w:rsidR="00C95008" w:rsidRPr="00C339F2">
        <w:rPr>
          <w:noProof/>
          <w:lang w:val="en-US"/>
        </w:rPr>
        <w:t>(Poorter et al., 2016)</w:t>
      </w:r>
      <w:r w:rsidR="00C95008">
        <w:rPr>
          <w:lang w:val="en-US"/>
        </w:rPr>
        <w:fldChar w:fldCharType="end"/>
      </w:r>
      <w:r w:rsidR="00C95008" w:rsidRPr="00C339F2">
        <w:rPr>
          <w:lang w:val="en-US"/>
        </w:rPr>
        <w:t xml:space="preserve">. </w:t>
      </w:r>
      <w:r w:rsidR="00C95008">
        <w:rPr>
          <w:lang w:val="en-US"/>
        </w:rPr>
        <w:t>A</w:t>
      </w:r>
      <w:r w:rsidR="00C95008" w:rsidRPr="00C339F2">
        <w:rPr>
          <w:lang w:val="en-US"/>
        </w:rPr>
        <w:t xml:space="preserve"> loss of resilience may cause changes in forest conditions with </w:t>
      </w:r>
      <w:r w:rsidR="00C95008">
        <w:rPr>
          <w:lang w:val="en-US"/>
        </w:rPr>
        <w:t xml:space="preserve">a </w:t>
      </w:r>
      <w:r w:rsidR="00C95008" w:rsidRPr="00C339F2">
        <w:rPr>
          <w:lang w:val="en-US"/>
        </w:rPr>
        <w:t xml:space="preserve">partial or complete conversion to </w:t>
      </w:r>
      <w:r w:rsidR="00C95008">
        <w:rPr>
          <w:lang w:val="en-US"/>
        </w:rPr>
        <w:t>another</w:t>
      </w:r>
      <w:r w:rsidR="00C95008" w:rsidRPr="00C339F2">
        <w:rPr>
          <w:lang w:val="en-US"/>
        </w:rPr>
        <w:t xml:space="preserve"> ecosystem type than is potentially expected for </w:t>
      </w:r>
      <w:r w:rsidR="00C95008">
        <w:rPr>
          <w:lang w:val="en-US"/>
        </w:rPr>
        <w:t>a</w:t>
      </w:r>
      <w:r w:rsidR="00C95008" w:rsidRPr="00C339F2">
        <w:rPr>
          <w:lang w:val="en-US"/>
        </w:rPr>
        <w:t xml:space="preserve"> site</w:t>
      </w:r>
      <w:r w:rsidR="00C95008">
        <w:rPr>
          <w:lang w:val="en-US"/>
        </w:rPr>
        <w:t xml:space="preserve"> </w:t>
      </w:r>
      <w:r w:rsidR="00C95008">
        <w:rPr>
          <w:lang w:val="en-US"/>
        </w:rPr>
        <w:fldChar w:fldCharType="begin" w:fldLock="1"/>
      </w:r>
      <w:r w:rsidR="00C95008">
        <w:rPr>
          <w:lang w:val="en-US"/>
        </w:rPr>
        <w:instrText>ADDIN CSL_CITATION { "citationItems" : [ { "id" : "ITEM-1", "itemData" : { "author" : [ { "dropping-particle" : "", "family" : "Thompson", "given" : "I", "non-dropping-particle" : "", "parse-names" : false, "suffix" : "" } ], "container-title" : "Unasylva", "id" : "ITEM-1", "issue" : "238", "issued" : { "date-parts" : [ [ "2011" ] ] }, "page" : "25-30", "title" : "Biodiversity, ecosystem thresholds, resilience and forest degradation", "type" : "article-journal", "volume" : "62" }, "uris" : [ "http://www.mendeley.com/documents/?uuid=8f73474a-5775-4f1f-acf6-1561669fa2e3" ] } ], "mendeley" : { "formattedCitation" : "(Thompson, 2011)", "plainTextFormattedCitation" : "(Thompson, 2011)", "previouslyFormattedCitation" : "(Thompson, 2011)" }, "properties" : {  }, "schema" : "https://github.com/citation-style-language/schema/raw/master/csl-citation.json" }</w:instrText>
      </w:r>
      <w:r w:rsidR="00C95008">
        <w:rPr>
          <w:lang w:val="en-US"/>
        </w:rPr>
        <w:fldChar w:fldCharType="separate"/>
      </w:r>
      <w:r w:rsidR="00C95008" w:rsidRPr="00F00EC8">
        <w:rPr>
          <w:noProof/>
          <w:lang w:val="en-US"/>
        </w:rPr>
        <w:t>(Thompson, 2011)</w:t>
      </w:r>
      <w:r w:rsidR="00C95008">
        <w:rPr>
          <w:lang w:val="en-US"/>
        </w:rPr>
        <w:fldChar w:fldCharType="end"/>
      </w:r>
      <w:r w:rsidR="00C95008" w:rsidRPr="00C339F2">
        <w:rPr>
          <w:lang w:val="en-US"/>
        </w:rPr>
        <w:t xml:space="preserve">. </w:t>
      </w:r>
      <w:r w:rsidR="00C95008">
        <w:rPr>
          <w:lang w:val="en-US"/>
        </w:rPr>
        <w:t>However, a</w:t>
      </w:r>
      <w:r w:rsidR="00C95008" w:rsidRPr="00FB0CD0">
        <w:rPr>
          <w:lang w:val="en-US"/>
        </w:rPr>
        <w:t>ssumptions of potential land use change were not taken into account in our simulation</w:t>
      </w:r>
      <w:r w:rsidR="00C95008">
        <w:rPr>
          <w:lang w:val="en-US"/>
        </w:rPr>
        <w:t>s</w:t>
      </w:r>
      <w:r w:rsidR="00C95008" w:rsidRPr="00FB0CD0">
        <w:rPr>
          <w:lang w:val="en-US"/>
        </w:rPr>
        <w:t xml:space="preserve">. </w:t>
      </w:r>
    </w:p>
    <w:p w:rsidR="006822D8" w:rsidRDefault="00241734" w:rsidP="0099435F">
      <w:pPr>
        <w:rPr>
          <w:lang w:val="en-US"/>
        </w:rPr>
      </w:pPr>
      <w:r w:rsidRPr="00E5034D">
        <w:rPr>
          <w:lang w:val="en-US"/>
        </w:rPr>
        <w:t xml:space="preserve">Although forest management strategies are already being improved, </w:t>
      </w:r>
      <w:r w:rsidRPr="008F757E">
        <w:rPr>
          <w:lang w:val="en-US"/>
        </w:rPr>
        <w:t>often through financial incentives from international forest conservation initiatives (</w:t>
      </w:r>
      <w:r>
        <w:rPr>
          <w:lang w:val="en-US"/>
        </w:rPr>
        <w:t xml:space="preserve">e.g. </w:t>
      </w:r>
      <w:r w:rsidRPr="008F757E">
        <w:rPr>
          <w:lang w:val="en-US"/>
        </w:rPr>
        <w:t>REDD+,</w:t>
      </w:r>
      <w:r>
        <w:rPr>
          <w:lang w:val="en-US"/>
        </w:rPr>
        <w:t xml:space="preserve"> certification: FSC, PEFC</w:t>
      </w:r>
      <w:r w:rsidRPr="008F757E">
        <w:rPr>
          <w:lang w:val="en-US"/>
        </w:rPr>
        <w:t>)</w:t>
      </w:r>
      <w:r w:rsidRPr="00E5034D">
        <w:rPr>
          <w:lang w:val="en-US"/>
        </w:rPr>
        <w:t xml:space="preserve">, only about 5% </w:t>
      </w:r>
      <w:r w:rsidRPr="00E5034D">
        <w:rPr>
          <w:lang w:val="en-US"/>
        </w:rPr>
        <w:lastRenderedPageBreak/>
        <w:t>of the permanent forest estates of ITTO member states are managed sustainably</w:t>
      </w:r>
      <w:r>
        <w:rPr>
          <w:lang w:val="en-US"/>
        </w:rPr>
        <w:t xml:space="preserve"> </w:t>
      </w:r>
      <w:r>
        <w:rPr>
          <w:lang w:val="en-US"/>
        </w:rPr>
        <w:fldChar w:fldCharType="begin" w:fldLock="1"/>
      </w:r>
      <w:r>
        <w:rPr>
          <w:lang w:val="en-US"/>
        </w:rPr>
        <w:instrText>ADDIN CSL_CITATION { "citationItems" : [ { "id" : "ITEM-1", "itemData" : { "ISBN" : "4902045788", "ISSN" : "0146-9592",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 : "June", "issued" : { "date-parts" : [ [ "2011" ] ] }, "number-of-pages" : "418", "publisher" : "International Tropical Timber Organization", "publisher-place" : "Yokohama", "title" : "Status of Tropical Forest Management 2011", "type" : "book", "volume" : "38" }, "uris" : [ "http://www.mendeley.com/documents/?uuid=46e27b4a-d196-4c2e-a61c-803bc0568831" ] }, { "id" : "ITEM-2", "itemData" : { "DOI" : "10.1111/j.1475-4762.1998.tb00055.x", "ISBN" : "1475-4762", "ISSN" : "00040894", "PMID" : "24239943", "abstract" : "Summary A theoretical basis for the forest transition (the change from contraction to expansion of national forest area) is suggested in terms of increasing agricultural adjustment to land quality. This adjustment, operating through a process of learning by farmers, results in the concentration of agricultural production in smaller areas of better land, and the agricultural abandonment of larger areas of poorer land, which are then available for reforestation through natural regeneration or planting.", "author" : [ { "dropping-particle" : "", "family" : "Mather", "given" : "A. S.", "non-dropping-particle" : "", "parse-names" : false, "suffix" : "" }, { "dropping-particle" : "", "family" : "Needle", "given" : "C. L.", "non-dropping-particle" : "", "parse-names" : false, "suffix" : "" } ], "container-title" : "Area", "id" : "ITEM-2", "issue" : "2", "issued" : { "date-parts" : [ [ "1998" ] ] }, "page" : "117-124", "title" : "The forest transition: A theoretical basis", "type" : "article-journal", "volume" : "30" }, "uris" : [ "http://www.mendeley.com/documents/?uuid=de2a1d87-4a89-4854-86af-f2f4855ccfad" ] } ], "mendeley" : { "formattedCitation" : "(Blaser et al., 2011; Mather and Needle, 1998)", "plainTextFormattedCitation" : "(Blaser et al., 2011; Mather and Needle, 1998)", "previouslyFormattedCitation" : "(Blaser et al., 2011; Mather and Needle, 1998)" }, "properties" : {  }, "schema" : "https://github.com/citation-style-language/schema/raw/master/csl-citation.json" }</w:instrText>
      </w:r>
      <w:r>
        <w:rPr>
          <w:lang w:val="en-US"/>
        </w:rPr>
        <w:fldChar w:fldCharType="separate"/>
      </w:r>
      <w:r w:rsidRPr="00E5034D">
        <w:rPr>
          <w:noProof/>
          <w:lang w:val="en-US"/>
        </w:rPr>
        <w:t>(Blaser et al., 2011; Mather and Needle, 1998)</w:t>
      </w:r>
      <w:r>
        <w:rPr>
          <w:lang w:val="en-US"/>
        </w:rPr>
        <w:fldChar w:fldCharType="end"/>
      </w:r>
      <w:r>
        <w:rPr>
          <w:lang w:val="en-US"/>
        </w:rPr>
        <w:t xml:space="preserve">. </w:t>
      </w:r>
      <w:r w:rsidR="00020EFE">
        <w:rPr>
          <w:lang w:val="en-US"/>
        </w:rPr>
        <w:t>K</w:t>
      </w:r>
      <w:r w:rsidR="00020EFE" w:rsidRPr="00C339F2">
        <w:rPr>
          <w:lang w:val="en-US"/>
        </w:rPr>
        <w:t>ey priorities include</w:t>
      </w:r>
      <w:r w:rsidR="00020EFE">
        <w:rPr>
          <w:lang w:val="en-US"/>
        </w:rPr>
        <w:t>d</w:t>
      </w:r>
      <w:r w:rsidR="00020EFE" w:rsidRPr="00C339F2">
        <w:rPr>
          <w:lang w:val="en-US"/>
        </w:rPr>
        <w:t xml:space="preserve"> sustainable harvesting practices (in the sense of REDD+ or forest certifiers) to </w:t>
      </w:r>
      <w:r w:rsidR="00020EFE">
        <w:rPr>
          <w:lang w:val="en-US"/>
        </w:rPr>
        <w:t>prevent</w:t>
      </w:r>
      <w:r w:rsidR="00020EFE" w:rsidRPr="00C339F2">
        <w:rPr>
          <w:lang w:val="en-US"/>
        </w:rPr>
        <w:t xml:space="preserve"> negative impacts on ecosystem functions and services. </w:t>
      </w:r>
      <w:r w:rsidR="00C7086F" w:rsidRPr="00C7086F">
        <w:rPr>
          <w:lang w:val="en-US"/>
        </w:rPr>
        <w:t xml:space="preserve">It is therefore essential for these decision-makers to evaluate recovery times as </w:t>
      </w:r>
      <w:r w:rsidR="00EE5134">
        <w:rPr>
          <w:lang w:val="en-US"/>
        </w:rPr>
        <w:t>one of the</w:t>
      </w:r>
      <w:r w:rsidR="00C7086F" w:rsidRPr="00C7086F">
        <w:rPr>
          <w:lang w:val="en-US"/>
        </w:rPr>
        <w:t xml:space="preserve"> indicator</w:t>
      </w:r>
      <w:r w:rsidR="00EE5134">
        <w:rPr>
          <w:lang w:val="en-US"/>
        </w:rPr>
        <w:t>s</w:t>
      </w:r>
      <w:r w:rsidR="00C7086F" w:rsidRPr="00C7086F">
        <w:rPr>
          <w:lang w:val="en-US"/>
        </w:rPr>
        <w:t xml:space="preserve"> of sustainable f</w:t>
      </w:r>
      <w:r w:rsidR="00C7086F">
        <w:rPr>
          <w:lang w:val="en-US"/>
        </w:rPr>
        <w:t>orest management in the tropics</w:t>
      </w:r>
      <w:r w:rsidR="00C7086F" w:rsidRPr="00C7086F">
        <w:rPr>
          <w:lang w:val="en-US"/>
        </w:rPr>
        <w:t xml:space="preserve"> </w:t>
      </w:r>
      <w:r w:rsidR="000F1436">
        <w:rPr>
          <w:lang w:val="en-US"/>
        </w:rPr>
        <w:fldChar w:fldCharType="begin" w:fldLock="1"/>
      </w:r>
      <w:r w:rsidR="000F1436">
        <w:rPr>
          <w:lang w:val="en-US"/>
        </w:rPr>
        <w: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6a0053af-2bc3-4d31-b5cb-71c8c1d92c24" ] } ], "mendeley" : { "formattedCitation" : "(F. E. Putz et al., 2008)", "plainTextFormattedCitation" : "(F. E. Putz et al., 2008)", "previouslyFormattedCitation" : "(F. E. Putz et al., 2008)" }, "properties" : {  }, "schema" : "https://github.com/citation-style-language/schema/raw/master/csl-citation.json" }</w:instrText>
      </w:r>
      <w:r w:rsidR="000F1436">
        <w:rPr>
          <w:lang w:val="en-US"/>
        </w:rPr>
        <w:fldChar w:fldCharType="separate"/>
      </w:r>
      <w:r w:rsidR="000F1436" w:rsidRPr="000F1436">
        <w:rPr>
          <w:noProof/>
          <w:lang w:val="en-US"/>
        </w:rPr>
        <w:t>(F. E. Putz et al., 2008)</w:t>
      </w:r>
      <w:r w:rsidR="000F1436">
        <w:rPr>
          <w:lang w:val="en-US"/>
        </w:rPr>
        <w:fldChar w:fldCharType="end"/>
      </w:r>
      <w:r w:rsidR="000F1436" w:rsidRPr="000F1436">
        <w:rPr>
          <w:lang w:val="en-US"/>
        </w:rPr>
        <w:t xml:space="preserve">. </w:t>
      </w:r>
      <w:r w:rsidR="00EE5134" w:rsidRPr="00EE5134">
        <w:rPr>
          <w:lang w:val="en-US"/>
        </w:rPr>
        <w:t>The use of techniques to reduce the effects of selective logging, including limiting logging intensity and extending cutting cycles, is required to maintain the yields and other values of these forests.</w:t>
      </w:r>
      <w:r w:rsidR="0009054C">
        <w:rPr>
          <w:lang w:val="en-US"/>
        </w:rPr>
        <w:t xml:space="preserve"> </w:t>
      </w:r>
      <w:r w:rsidR="0009054C" w:rsidRPr="0009054C">
        <w:rPr>
          <w:lang w:val="en-US"/>
        </w:rPr>
        <w:t xml:space="preserve">Based on the assumptions of our simulation scenarios, the cut thresholds of commercial trees above 0.5 m DBH should be chosen to limit the recovery time of the forest stand to 65 years. </w:t>
      </w:r>
      <w:r w:rsidR="000F1436" w:rsidRPr="000F1436">
        <w:rPr>
          <w:lang w:val="en-US"/>
        </w:rPr>
        <w:t xml:space="preserve">In addition, </w:t>
      </w:r>
      <w:r w:rsidR="00A612E6">
        <w:rPr>
          <w:lang w:val="en-US"/>
        </w:rPr>
        <w:t>it became clear</w:t>
      </w:r>
      <w:r w:rsidR="000F1436" w:rsidRPr="000F1436">
        <w:rPr>
          <w:lang w:val="en-US"/>
        </w:rPr>
        <w:t xml:space="preserve"> that </w:t>
      </w:r>
      <w:r w:rsidR="00A612E6">
        <w:rPr>
          <w:lang w:val="en-US"/>
        </w:rPr>
        <w:t xml:space="preserve">the </w:t>
      </w:r>
      <w:r w:rsidR="000F1436" w:rsidRPr="000F1436">
        <w:rPr>
          <w:lang w:val="en-US"/>
        </w:rPr>
        <w:t xml:space="preserve">relationship between aboveground biomass and gross primary production </w:t>
      </w:r>
      <w:r w:rsidR="00A612E6">
        <w:rPr>
          <w:lang w:val="en-US"/>
        </w:rPr>
        <w:t>is</w:t>
      </w:r>
      <w:r w:rsidR="000F1436" w:rsidRPr="000F1436">
        <w:rPr>
          <w:lang w:val="en-US"/>
        </w:rPr>
        <w:t xml:space="preserve"> variable: </w:t>
      </w:r>
      <w:r w:rsidR="00CF158D">
        <w:rPr>
          <w:lang w:val="en-US"/>
        </w:rPr>
        <w:t>both</w:t>
      </w:r>
      <w:r w:rsidR="000F1436" w:rsidRPr="000F1436">
        <w:rPr>
          <w:lang w:val="en-US"/>
        </w:rPr>
        <w:t xml:space="preserve"> change as a function of the logging intensity and the time after logging.</w:t>
      </w:r>
      <w:r w:rsidR="00CF158D">
        <w:rPr>
          <w:lang w:val="en-US"/>
        </w:rPr>
        <w:t xml:space="preserve"> </w:t>
      </w:r>
      <w:r w:rsidR="0007571F">
        <w:rPr>
          <w:lang w:val="en-US"/>
        </w:rPr>
        <w:t>I</w:t>
      </w:r>
      <w:r w:rsidR="00CF158D" w:rsidRPr="00CF158D">
        <w:rPr>
          <w:lang w:val="en-US"/>
        </w:rPr>
        <w:t xml:space="preserve">t is </w:t>
      </w:r>
      <w:r w:rsidR="00A612E6">
        <w:rPr>
          <w:lang w:val="en-US"/>
        </w:rPr>
        <w:t>crucial to consider the</w:t>
      </w:r>
      <w:r w:rsidR="00CF158D" w:rsidRPr="00CF158D">
        <w:rPr>
          <w:lang w:val="en-US"/>
        </w:rPr>
        <w:t xml:space="preserve"> </w:t>
      </w:r>
      <w:r w:rsidR="00A612E6">
        <w:rPr>
          <w:lang w:val="en-US"/>
        </w:rPr>
        <w:t>state of</w:t>
      </w:r>
      <w:r w:rsidR="00CF158D" w:rsidRPr="00CF158D">
        <w:rPr>
          <w:lang w:val="en-US"/>
        </w:rPr>
        <w:t xml:space="preserve"> succession</w:t>
      </w:r>
      <w:r w:rsidR="00A612E6">
        <w:rPr>
          <w:lang w:val="en-US"/>
        </w:rPr>
        <w:t xml:space="preserve"> of a</w:t>
      </w:r>
      <w:r w:rsidR="00CF158D" w:rsidRPr="00CF158D">
        <w:rPr>
          <w:lang w:val="en-US"/>
        </w:rPr>
        <w:t xml:space="preserve"> forest stand</w:t>
      </w:r>
      <w:r w:rsidR="0007571F">
        <w:rPr>
          <w:lang w:val="en-US"/>
        </w:rPr>
        <w:t xml:space="preserve"> to be logged</w:t>
      </w:r>
      <w:r w:rsidR="00CF158D" w:rsidRPr="00CF158D">
        <w:rPr>
          <w:lang w:val="en-US"/>
        </w:rPr>
        <w:t xml:space="preserve">. </w:t>
      </w:r>
      <w:r w:rsidR="0099435F">
        <w:rPr>
          <w:lang w:val="en-US"/>
        </w:rPr>
        <w:t>Furthermore</w:t>
      </w:r>
      <w:r w:rsidR="0099435F" w:rsidRPr="0099435F">
        <w:rPr>
          <w:lang w:val="en-US"/>
        </w:rPr>
        <w:t>, the intensity of logging must be known, as this determines the structural composition of the forest. Our results are perfectly supplemented</w:t>
      </w:r>
      <w:r w:rsidR="0099435F">
        <w:rPr>
          <w:lang w:val="en-US"/>
        </w:rPr>
        <w:t xml:space="preserve"> by </w:t>
      </w:r>
      <w:r w:rsidR="00611965">
        <w:rPr>
          <w:lang w:val="en-US"/>
        </w:rPr>
        <w:fldChar w:fldCharType="begin" w:fldLock="1"/>
      </w:r>
      <w:r w:rsidR="00611965">
        <w:rPr>
          <w:lang w:val="en-US"/>
        </w:rPr>
        <w:instrText>ADDIN CSL_CITATION { "citationItems" : [ { "id" : "ITEM-1", "itemData" : { "ISBN" : "4934123547", "author" : [ { "dropping-particle" : "", "family" : "R\u00f6dig", "given" : "Edna", "non-dropping-particle" : "", "parse-names" : false, "suffix" : "" }, { "dropping-particle" : "", "family" : "Cuntz", "given" : "Matthias", "non-dropping-particle" : "", "parse-names" : false, "suffix" : "" }, { "dropping-particle" : "", "family" : "Fischer", "given" : "Rico", "non-dropping-particle" : "", "parse-names" : false, "suffix" : "" }, { "dropping-particle" : "", "family" : "Taubert", "given" : "Franziska", "non-dropping-particle" : "", "parse-names" : false, "suffix" : "" }, { "dropping-particle" : "", "family" : "Huth", "given" : "Andreas", "non-dropping-particle" : "", "parse-names" : false, "suffix" : "" } ], "container-title" : "Environmental Research Letters", "id" : "ITEM-1", "issued" : { "date-parts" : [ [ "0" ] ] }, "title" : "The importance of forest structure for carbon fluxes of the Amazon rainforest", "type" : "article-journal" }, "uris" : [ "http://www.mendeley.com/documents/?uuid=11ab90dc-4c19-4d91-976d-c0109d52784b" ] } ], "mendeley" : { "formattedCitation" : "(R\u00f6dig et al., n.d.)", "manualFormatting" : "R\u00f6dig et al., (in press)", "plainTextFormattedCitation" : "(R\u00f6dig et al., n.d.)", "previouslyFormattedCitation" : "(R\u00f6dig et al., n.d.)" }, "properties" : {  }, "schema" : "https://github.com/citation-style-language/schema/raw/master/csl-citation.json" }</w:instrText>
      </w:r>
      <w:r w:rsidR="00611965">
        <w:rPr>
          <w:lang w:val="en-US"/>
        </w:rPr>
        <w:fldChar w:fldCharType="separate"/>
      </w:r>
      <w:r w:rsidR="00611965" w:rsidRPr="00611965">
        <w:rPr>
          <w:noProof/>
          <w:lang w:val="en-US"/>
        </w:rPr>
        <w:t>Rödig et al.,</w:t>
      </w:r>
      <w:r w:rsidR="00611965">
        <w:rPr>
          <w:noProof/>
          <w:lang w:val="en-US"/>
        </w:rPr>
        <w:t xml:space="preserve"> (in press</w:t>
      </w:r>
      <w:r w:rsidR="00611965" w:rsidRPr="00611965">
        <w:rPr>
          <w:noProof/>
          <w:lang w:val="en-US"/>
        </w:rPr>
        <w:t>)</w:t>
      </w:r>
      <w:r w:rsidR="00611965">
        <w:rPr>
          <w:lang w:val="en-US"/>
        </w:rPr>
        <w:fldChar w:fldCharType="end"/>
      </w:r>
      <w:r w:rsidR="00CF158D" w:rsidRPr="00CF158D">
        <w:rPr>
          <w:lang w:val="en-US"/>
        </w:rPr>
        <w:t xml:space="preserve">: </w:t>
      </w:r>
      <w:r w:rsidR="0099435F" w:rsidRPr="0099435F">
        <w:rPr>
          <w:lang w:val="en-US"/>
        </w:rPr>
        <w:t>If the disturbance intensity (anthropogenic and natural) is increased, the trees to be felled (e.g. in the undergrowth of the forest) become all the smaller. This increases the loss of biomass. As a result, the more the disturbance, the more the species group composition is shifted and the time to recover ecos</w:t>
      </w:r>
      <w:r w:rsidR="0099435F">
        <w:rPr>
          <w:lang w:val="en-US"/>
        </w:rPr>
        <w:t xml:space="preserve">ystem functions becomes longer. </w:t>
      </w:r>
      <w:r w:rsidR="00DF45AA" w:rsidRPr="00DF45AA">
        <w:rPr>
          <w:lang w:val="en-US"/>
        </w:rPr>
        <w:t>A similar pattern was found in another study evaluating the species richness of different animal species between logged and unlogged tropical forests</w:t>
      </w:r>
      <w:r w:rsidR="00DF45AA">
        <w:rPr>
          <w:lang w:val="en-US"/>
        </w:rPr>
        <w:t xml:space="preserve"> </w:t>
      </w:r>
      <w:r w:rsidR="00DF45AA">
        <w:rPr>
          <w:lang w:val="en-US"/>
        </w:rPr>
        <w:fldChar w:fldCharType="begin" w:fldLock="1"/>
      </w:r>
      <w:r w:rsidR="00DF45AA">
        <w:rPr>
          <w:lang w:val="en-US"/>
        </w:rPr>
        <w:instrText>ADDIN CSL_CITATION { "citationItems" : [ { "id" : "ITEM-1", "itemData" : { "DOI" : "10.1016/j.cub.2014.06.065", "ISBN" : "0960-9822", "ISSN" : "09609822", "PMID" : "25088557", "abstract" : "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u00a9 2014 Elsevier Ltd.", "author" : [ { "dropping-particle" : "", "family" : "Burivalova", "given" : "Zuzana", "non-dropping-particle" : "", "parse-names" : false, "suffix" : "" }, { "dropping-particle" : "", "family" : "\u015eekercio\u01e7lu", "given" : "\u00c7a\u01e7an Hakki", "non-dropping-particle" : "", "parse-names" : false, "suffix" : "" }, { "dropping-particle" : "", "family" : "Koh", "given" : "Lian Pin", "non-dropping-particle" : "", "parse-names" : false, "suffix" : "" } ], "container-title" : "Current Biology", "id" : "ITEM-1", "issue" : "16", "issued" : { "date-parts" : [ [ "2014" ] ] }, "page" : "1893-1898", "title" : "Thresholds of logging intensity to maintain tropical forest biodiversity", "type" : "article-journal", "volume" : "24" }, "uris" : [ "http://www.mendeley.com/documents/?uuid=36095a92-ecce-4ed8-95d4-982ec3531c7d" ] } ], "mendeley" : { "formattedCitation" : "(Burivalova et al., 2014)", "plainTextFormattedCitation" : "(Burivalova et al., 2014)", "previouslyFormattedCitation" : "(Burivalova et al., 2014)" }, "properties" : {  }, "schema" : "https://github.com/citation-style-language/schema/raw/master/csl-citation.json" }</w:instrText>
      </w:r>
      <w:r w:rsidR="00DF45AA">
        <w:rPr>
          <w:lang w:val="en-US"/>
        </w:rPr>
        <w:fldChar w:fldCharType="separate"/>
      </w:r>
      <w:r w:rsidR="00DF45AA" w:rsidRPr="004D0178">
        <w:rPr>
          <w:noProof/>
          <w:lang w:val="en-US"/>
        </w:rPr>
        <w:t>(Burivalova et al., 2014)</w:t>
      </w:r>
      <w:r w:rsidR="00DF45AA">
        <w:rPr>
          <w:lang w:val="en-US"/>
        </w:rPr>
        <w:fldChar w:fldCharType="end"/>
      </w:r>
      <w:r w:rsidR="00DF45AA" w:rsidRPr="00DF45AA">
        <w:rPr>
          <w:lang w:val="en-US"/>
        </w:rPr>
        <w:t xml:space="preserve">. </w:t>
      </w:r>
      <w:r w:rsidR="00D748C2">
        <w:rPr>
          <w:lang w:val="en-US"/>
        </w:rPr>
        <w:t>They found the</w:t>
      </w:r>
      <w:r w:rsidR="00DF45AA" w:rsidRPr="00DF45AA">
        <w:rPr>
          <w:lang w:val="en-US"/>
        </w:rPr>
        <w:t xml:space="preserve"> variability between taxa was accompanied by lower diversity, </w:t>
      </w:r>
      <w:r w:rsidR="00D748C2">
        <w:rPr>
          <w:lang w:val="en-US"/>
        </w:rPr>
        <w:t xml:space="preserve">mainly </w:t>
      </w:r>
      <w:r w:rsidR="00DF45AA" w:rsidRPr="00DF45AA">
        <w:rPr>
          <w:lang w:val="en-US"/>
        </w:rPr>
        <w:t>explained by the intensity of logging.</w:t>
      </w:r>
      <w:r w:rsidR="00DF45AA">
        <w:rPr>
          <w:lang w:val="en-US"/>
        </w:rPr>
        <w:t xml:space="preserve"> </w:t>
      </w:r>
    </w:p>
    <w:p w:rsidR="00094075" w:rsidRDefault="00020EFE" w:rsidP="00C339F2">
      <w:pPr>
        <w:rPr>
          <w:lang w:val="en-US"/>
        </w:rPr>
      </w:pPr>
      <w:r w:rsidRPr="00C339F2">
        <w:rPr>
          <w:lang w:val="en-US"/>
        </w:rPr>
        <w:t>In the future, we intend to develop reduced impact strategies by means of further simulation experiments showing the best possible relationship between maximum yield and minimum impact of logging on forest growth. Furthermore, we intend to evaluate the effects of a wider range of management strategies in the context of climatic changes on long-term forest growth dynamics by implementing an updated version of the management module into the model architecture.</w:t>
      </w:r>
      <w:r>
        <w:rPr>
          <w:lang w:val="en-US"/>
        </w:rPr>
        <w:t xml:space="preserve"> T</w:t>
      </w:r>
      <w:r w:rsidR="00DE2CBC" w:rsidRPr="00DE2CBC">
        <w:rPr>
          <w:lang w:val="en-US"/>
        </w:rPr>
        <w:t xml:space="preserve">he question of how multiple parameter variations affect the secondary succession of the forest remains open. For example, the cutting cycle, the minimum cutting threshold value of commercial tree species or </w:t>
      </w:r>
      <w:r w:rsidR="00C95008">
        <w:rPr>
          <w:lang w:val="en-US"/>
        </w:rPr>
        <w:t>reduced impact logging</w:t>
      </w:r>
      <w:r w:rsidR="00DE2CBC" w:rsidRPr="00DE2CBC">
        <w:rPr>
          <w:lang w:val="en-US"/>
        </w:rPr>
        <w:t xml:space="preserve"> techniques can be adjusted due to changes in forest management regulations</w:t>
      </w:r>
      <w:r w:rsidR="00C95008">
        <w:rPr>
          <w:lang w:val="en-US"/>
        </w:rPr>
        <w:t xml:space="preserve"> </w:t>
      </w:r>
      <w:r w:rsidR="00C95008">
        <w:rPr>
          <w:lang w:val="en-US"/>
        </w:rPr>
        <w:fldChar w:fldCharType="begin" w:fldLock="1"/>
      </w:r>
      <w:r w:rsidR="00C95008">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plainTextFormattedCitation" : "(Francis E. Putz et al., 2008)", "previouslyFormattedCitation" : "(Francis E. Putz et al., 2008)" }, "properties" : {  }, "schema" : "https://github.com/citation-style-language/schema/raw/master/csl-citation.json" }</w:instrText>
      </w:r>
      <w:r w:rsidR="00C95008">
        <w:rPr>
          <w:lang w:val="en-US"/>
        </w:rPr>
        <w:fldChar w:fldCharType="separate"/>
      </w:r>
      <w:r w:rsidR="00C95008" w:rsidRPr="00C95008">
        <w:rPr>
          <w:noProof/>
          <w:lang w:val="en-US"/>
        </w:rPr>
        <w:t>(Francis E. Putz et al., 2008)</w:t>
      </w:r>
      <w:r w:rsidR="00C95008">
        <w:rPr>
          <w:lang w:val="en-US"/>
        </w:rPr>
        <w:fldChar w:fldCharType="end"/>
      </w:r>
      <w:r w:rsidR="00DE2CBC" w:rsidRPr="00DE2CBC">
        <w:rPr>
          <w:lang w:val="en-US"/>
        </w:rPr>
        <w:t xml:space="preserve">. This can result in changes in harvest intensity or damage to the remaining forest stand. </w:t>
      </w:r>
      <w:r w:rsidR="00C95008" w:rsidRPr="00C95008">
        <w:rPr>
          <w:lang w:val="en-US"/>
        </w:rPr>
        <w:t>In addition, the question arises as to what influence climate change has on the carbon balance of the forest stand</w:t>
      </w:r>
      <w:r>
        <w:rPr>
          <w:lang w:val="en-US"/>
        </w:rPr>
        <w:t xml:space="preserve"> </w:t>
      </w:r>
      <w:r>
        <w:rPr>
          <w:lang w:val="en-US"/>
        </w:rPr>
        <w:fldChar w:fldCharType="begin" w:fldLock="1"/>
      </w:r>
      <w:r>
        <w:rPr>
          <w:lang w:val="en-US"/>
        </w:rPr>
        <w:instrText>ADDIN CSL_CITATION { "citationItems" : [ { "id" : "ITEM-1", "itemData" : { "DOI" : "10.5194/hess-2016-430", "ISSN" : "1812-2116", "abstract" : "&lt;p&gt;Neglecting any atmospheric feedback to precipitation, deforestation in Amazon, i.e., replacement of trees by shallow rooted short vegetation, is expected to decrease evapotranspiration (ET). Under energy-limited conditions, this process should lead to higher soil moisture and a consequent increase in river discharge. The magnitude and sign of the response of ET to deforestation depends both on land-cover change (LCC), and on climate and CO2 concentration changes in the future. Using three regional LCC scenarios recently established for the Brazilian and Bolivian Amazon, we investigate the combined impacts of deforestation and climate change on the surface hydrology of the Amazon basin for this century at sub-basin scale. For each LCC scenario, three land surface models (LSMs), LPJmL-DGVM, INLAND-DGVM and ORCHIDEE, are forced by bias-corrected climate simulated by three General Circulation Models (GCMs) for different scenarios of the IPCC 4th Assessment Report (AR4). The GCM results indicate that by 2100, without deforestation, the temperature will have increased by a mean of 3.3&amp;thinsp;&amp;deg;C (a range of 1.7 to 4.5&amp;thinsp;&amp;deg;C) over the Amazon basin, intensifing the regional water cycle, whereby precipitation, ET and runoff increase by 8.5, 5.0 and 14&amp;thinsp;%, respectively. However, under this same scenario in south-east Amazonia, precipitation decreases by 10&amp;thinsp;% at the end of the dry season and the three LSMs estimate a 6&amp;thinsp;% decrease of ET, which does not compensate for lower precipitation. Runoff in southeastern Amazonia decreases by 22&amp;thinsp;%, reducing minimum river discharge from the Rio Tapaj\u00f3s catchment by 31&amp;thinsp;% in 2100. The low LCC scenario projects a 7&amp;thinsp;% decline in the area of Amazonian forest by 2100, as compared to 2009; for the high LCC scenario the projection is a 34&amp;thinsp;% decline. In the extreme deforestation scenario, forest loss partly offsets (&amp;minus;2.5&amp;thinsp;%) the positive effect of climate change on increasing ET and slightly amplifies (+3.0&amp;thinsp;%) the increase of runoff. Effects of deforestation are more pronounced in the southern part of the Amazon basin, in particular in the Rio Madeira catchment where up to 56&amp;thinsp;% of the 2009 forest area is lost. The effect of deforestation on water budgets is more severe at the end of the dry season in the Tapaj\u00f3s and the Xingu catchments where the decrease of ET due to climate change is amplified by forest area loss. Deforestation enhances runoff dur\u2026", "author" : [ { "dropping-particle" : "", "family" : "Guimberteau", "given" : "Matthieu", "non-dropping-particle" : "", "parse-names" : false, "suffix" : "" }, { "dropping-particle" : "", "family" : "Ciais", "given" : "Philippe", "non-dropping-particle" : "", "parse-names" : false, "suffix" : "" }, { "dropping-particle" : "", "family" : "Ducharne", "given" : "Agn\u00e8s", "non-dropping-particle" : "", "parse-names" : false, "suffix" : "" }, { "dropping-particle" : "", "family" : "Boisier", "given" : "Juan Pablo", "non-dropping-particle" : "", "parse-names" : false, "suffix" : "" }, { "dropping-particle" : "", "family" : "Aguiar", "given" : "Ana Paula Dutra", "non-dropping-particle" : "", "parse-names" : false, "suffix" : "" }, { "dropping-particle" : "", "family" : "Biemans", "given" : "Hester", "non-dropping-particle" : "", "parse-names" : false, "suffix" : "" }, { "dropping-particle" : "", "family" : "Deurwaerder", "given" : "Hannes", "non-dropping-particle" : "De", "parse-names" : false, "suffix" : "" }, { "dropping-particle" : "", "family" : "Galbraith", "given" : "David", "non-dropping-particle" : "", "parse-names" : false, "suffix" : "" }, { "dropping-particle" : "", "family" : "Kruijt", "given" : "Bart", "non-dropping-particle" : "", "parse-names" : false, "suffix" : "" }, { "dropping-particle" : "", "family" : "Langerwisch", "given" : "Fanny", "non-dropping-particle" : "", "parse-names" : false, "suffix" : "" }, { "dropping-particle" : "", "family" : "Poveda", "given" : "German", "non-dropping-particle" : "", "parse-names" : false, "suffix" : "" }, { "dropping-particle" : "", "family" : "Rammig", "given" : "Anja", "non-dropping-particle" : "", "parse-names" : false, "suffix" : "" }, { "dropping-particle" : "", "family" : "Rodriguez", "given" : "Daniel Andres", "non-dropping-particle" : "", "parse-names" : false, "suffix" : "" }, { "dropping-particle" : "", "family" : "Tejada", "given" : "Graciela", "non-dropping-particle" : "", "parse-names" : false, "suffix" : "" }, { "dropping-particle" : "", "family" : "Thonicke", "given" : "Kirsten", "non-dropping-particle" : "", "parse-names" : false, "suffix" : "" }, { "dropping-particle" : "", "family" : "Randow", "given" : "Celso", "non-dropping-particle" : "Von", "parse-names" : false, "suffix" : "" }, { "dropping-particle" : "", "family" : "Randow", "given" : "Rita C. S.", "non-dropping-particle" : "Von", "parse-names" : false, "suffix" : "" }, { "dropping-particle" : "", "family" : "Zhang", "given" : "Ke", "non-dropping-particle" : "", "parse-names" : false, "suffix" : "" }, { "dropping-particle" : "", "family" : "Verbeeck", "given" : "Hans", "non-dropping-particle" : "", "parse-names" : false, "suffix" : "" } ], "container-title" : "Hydrology and Earth System Sciences Discussions", "id" : "ITEM-1", "issue" : "August", "issued" : { "date-parts" : [ [ "2016" ] ] }, "page" : "1-34", "title" : "Impacts of future deforestation and climate change on the hydrology of the Amazon basin: a multi-model analysis with a new set of land-cover change scenarios", "type" : "article-journal" }, "uris" : [ "http://www.mendeley.com/documents/?uuid=1e840327-eebe-429a-a6d7-e99e7edbfb6f" ] }, { "id" : "ITEM-2", "itemData" : { "DOI" : "https://ipcc-wg2.gov/AR5/report/full-report/", "abstract" : "This article reconceptualizes current analyses of adaptation and vulnerability to climate change within an evolutionary theory of social change premised on the concept of a socially constructed adaptive landscape. The latter describes a negotiated and contested fitness terrain. Individual and corporate actors simultaneously adapt to and actively manipulate this terrain by using alternative collective action frames, mobilizing resources, and creating or exploiting political opportunities in order to legitimate or delegitimate social structures and their associated technologies at various levels of analysis. Adaptation is conceptualized as occurring through homeostatic, developmental, rational choice, and populational mechanisms. Vulnerability results from the adaptive failure of social structures sustaining individual and collective health, livelihood, and well-being. This framework combines organizational sociologists\u2019 insights into structure\u2013environment interaction; constructionists\u2019 attention to agency, language, culture, and values; and political ecologists\u2019 concerns with power, inequality, and processes of marginalization.", "author" : [ { "dropping-particle" : "", "family" : "IPCC", "given" : "", "non-dropping-particle" : "", "parse-names" : false, "suffix" : "" } ], "container-title" : "Organization &amp; Environment", "id" : "ITEM-2", "issued" : { "date-parts" : [ [ "2014" ] ] }, "page" : "688", "title" : "Climate Change 2014: Impacts, Adaptation, and Vulnerability. Part B: Regional Aspects. Contribution of Working Group II to the Fifth Assessment Report of the Intergovernmental Panel on Climate Change", "type" : "article-journal", "volume" : "24" }, "uris" : [ "http://www.mendeley.com/documents/?uuid=ed80fc20-27fa-46c3-977a-83591df27874" ] } ], "mendeley" : { "formattedCitation" : "(Guimberteau et al., 2016; IPCC, 2014a)", "plainTextFormattedCitation" : "(Guimberteau et al., 2016; IPCC, 2014a)", "previouslyFormattedCitation" : "(Guimberteau et al., 2016; IPCC, 2014a)" }, "properties" : {  }, "schema" : "https://github.com/citation-style-language/schema/raw/master/csl-citation.json" }</w:instrText>
      </w:r>
      <w:r>
        <w:rPr>
          <w:lang w:val="en-US"/>
        </w:rPr>
        <w:fldChar w:fldCharType="separate"/>
      </w:r>
      <w:r w:rsidRPr="00020EFE">
        <w:rPr>
          <w:noProof/>
          <w:lang w:val="en-US"/>
        </w:rPr>
        <w:t>(Guimberteau et al., 2016; IPCC, 2014a)</w:t>
      </w:r>
      <w:r>
        <w:rPr>
          <w:lang w:val="en-US"/>
        </w:rPr>
        <w:fldChar w:fldCharType="end"/>
      </w:r>
      <w:r w:rsidR="00C95008" w:rsidRPr="00C95008">
        <w:rPr>
          <w:lang w:val="en-US"/>
        </w:rPr>
        <w:t>.</w:t>
      </w:r>
      <w:r w:rsidR="00DE2CBC" w:rsidRPr="00DE2CBC">
        <w:rPr>
          <w:lang w:val="en-US"/>
        </w:rPr>
        <w:t xml:space="preserve"> </w:t>
      </w:r>
      <w:r w:rsidR="00C339F2" w:rsidRPr="00C339F2">
        <w:rPr>
          <w:lang w:val="en-US"/>
        </w:rPr>
        <w:t xml:space="preserve">Climate change </w:t>
      </w:r>
      <w:r>
        <w:rPr>
          <w:lang w:val="en-US"/>
        </w:rPr>
        <w:t>will</w:t>
      </w:r>
      <w:r w:rsidR="00C339F2" w:rsidRPr="00C339F2">
        <w:rPr>
          <w:lang w:val="en-US"/>
        </w:rPr>
        <w:t xml:space="preserve"> also be taken into account to identify additional impacts on the global carbon balance</w:t>
      </w:r>
      <w:r>
        <w:rPr>
          <w:lang w:val="en-US"/>
        </w:rPr>
        <w:t>.</w:t>
      </w:r>
      <w:r w:rsidR="00F00EC8">
        <w:rPr>
          <w:lang w:val="en-US"/>
        </w:rPr>
        <w:t xml:space="preserve"> </w:t>
      </w:r>
    </w:p>
    <w:p w:rsidR="00D7084D" w:rsidRPr="00450098" w:rsidRDefault="00C07449">
      <w:pPr>
        <w:pStyle w:val="berschrift2"/>
      </w:pPr>
      <w:r>
        <w:t xml:space="preserve">4.4 </w:t>
      </w:r>
      <w:bookmarkStart w:id="20" w:name="header4.1"/>
      <w:bookmarkStart w:id="21" w:name="header4.2"/>
      <w:bookmarkStart w:id="22" w:name="header4.3"/>
      <w:bookmarkEnd w:id="20"/>
      <w:bookmarkEnd w:id="21"/>
      <w:bookmarkEnd w:id="22"/>
      <w:r w:rsidR="00DB0970">
        <w:t>Conclusion</w:t>
      </w:r>
    </w:p>
    <w:p w:rsidR="0063183F" w:rsidRDefault="00C41A5C" w:rsidP="0063183F">
      <w:pPr>
        <w:rPr>
          <w:lang w:val="en-US"/>
        </w:rPr>
      </w:pPr>
      <w:r>
        <w:rPr>
          <w:lang w:val="en-US"/>
        </w:rPr>
        <w:t xml:space="preserve">The protection of tropical </w:t>
      </w:r>
      <w:r w:rsidR="00422642" w:rsidRPr="00422642">
        <w:rPr>
          <w:lang w:val="en-US"/>
        </w:rPr>
        <w:t xml:space="preserve">forests contributes significantly to the conservation of biodiversity, the stabilization of the global climate, and the preservation of an important component in the global carbon cycle </w:t>
      </w:r>
      <w:r w:rsidR="005C4DD8">
        <w:rPr>
          <w:lang w:val="en-US"/>
        </w:rPr>
        <w:fldChar w:fldCharType="begin" w:fldLock="1"/>
      </w:r>
      <w:r w:rsidR="00F00EC8">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2",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id" : "ITEM-4", "itemData" : { "DOI" : "10.1038/ngeo328", "ISSN" : "1752-0894", "abstract" : "Carbon cycle\u2013climate feedbacks are expected to diminish the size of the terrestrial carbon sink over the next century. Model simulations suggest that nitrogen availability is likely to play a key role in mediating this response.", "author" : [ { "dropping-particle" : "", "family" : "Bonan", "given" : "Gordon", "non-dropping-particle" : "", "parse-names" : false, "suffix" : "" } ], "container-title" : "Nature Geoscience", "id" : "ITEM-4", "issue" : "10", "issued" : { "date-parts" : [ [ "2008", "10" ] ] }, "page" : "645-646", "title" : "Carbon cycle: Fertilizing change", "type" : "article-journal", "volume" : "1" }, "uris" : [ "http://www.mendeley.com/documents/?uuid=9ffb2b25-f1dc-4395-88aa-4a277d2b0e40" ] }, { "id" : "ITEM-5",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5", "issue" : "5882", "issued" : { "date-parts" : [ [ "2008" ] ] }, "page" : "1444-1449", "title" : "Forests and Climate Change: Forcings, Feedbacks, and the Climate Benefits of Forests", "type" : "article-journal", "volume" : "320" }, "uris" : [ "http://www.mendeley.com/documents/?uuid=a0433538-0bc3-476e-8744-c4805fefc05b" ] }, { "id" : "ITEM-6",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6", "issue" : "8", "issued" : { "date-parts" : [ [ "2000" ] ] }, "page" : "332-337", "title" : "Tropical forests and atmospheric carbon dioxide", "type" : "article-journal", "volume" : "15" }, "uris" : [ "http://www.mendeley.com/documents/?uuid=85b786e0-b00b-49fb-a8d3-57b0a9210078" ] }, { "id" : "ITEM-7", "itemData" : { "DOI" : "10.1098/rstb.2007.0028", "ISBN" : "0962-8436 (Print)\\r0962-8436 (Linking)",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 B.B", "non-dropping-particle" : "", "parse-names" : false, "suffix" : "" }, { "dropping-particle" : "", "family" : "Sitch", "given" : "Stephen", "non-dropping-particle" : "", "parse-names" : false, "suffix" : "" }, { "dropping-particle" : "", "family" : "Harris", "given" : "P.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B: Biological Sciences", "id" : "ITEM-7", "issue" : "1498", "issued" : { "date-parts" : [ [ "2008", "5", "27" ] ] }, "page" : "1857-1864", "title" : "Towards quantifying uncertainty in predictions of Amazon 'dieback'", "type" : "article-journal", "volume" : "363" }, "uris" : [ "http://www.mendeley.com/documents/?uuid=bd22afa3-cb2a-47d9-8e62-6b52d05f29d5" ] } ], "mendeley" : { "formattedCitation" : "(G. Bonan, 2008; G. B. Bonan, 2008; Huntingford et al., 2008; IPCC, 2014b; Malhi and Grace, 2000; Pan et al., 2011; Watson et al., 2018)", "plainTextFormattedCitation" : "(G. Bonan, 2008; G. B. Bonan, 2008; Huntingford et al., 2008; IPCC, 2014b; Malhi and Grace, 2000; Pan et al., 2011; Watson et al., 2018)", "previouslyFormattedCitation" : "(G. Bonan, 2008; G. B. Bonan, 2008; Huntingford et al., 2008; IPCC, 2014b; Malhi and Grace, 2000; Pan et al., 2011; Watson et al., 2018)" }, "properties" : {  }, "schema" : "https://github.com/citation-style-language/schema/raw/master/csl-citation.json" }</w:instrText>
      </w:r>
      <w:r w:rsidR="005C4DD8">
        <w:rPr>
          <w:lang w:val="en-US"/>
        </w:rPr>
        <w:fldChar w:fldCharType="separate"/>
      </w:r>
      <w:r w:rsidR="00F00EC8" w:rsidRPr="00F00EC8">
        <w:rPr>
          <w:noProof/>
          <w:lang w:val="en-US"/>
        </w:rPr>
        <w:t>(G. Bonan, 2008; G. B. Bonan, 2008; Huntingford et al., 2008; IPCC, 2014b; Malhi and Grace, 2000; Pan et al., 2011; Watson et al., 2018)</w:t>
      </w:r>
      <w:r w:rsidR="005C4DD8">
        <w:rPr>
          <w:lang w:val="en-US"/>
        </w:rPr>
        <w:fldChar w:fldCharType="end"/>
      </w:r>
      <w:r w:rsidR="00422642" w:rsidRPr="00422642">
        <w:rPr>
          <w:lang w:val="en-US"/>
        </w:rPr>
        <w:t xml:space="preserve">. </w:t>
      </w:r>
      <w:r w:rsidR="00422642" w:rsidRPr="00F2337C">
        <w:rPr>
          <w:lang w:val="en-US"/>
        </w:rPr>
        <w:t>In addition to other ecosystem serv</w:t>
      </w:r>
      <w:r w:rsidR="00422642" w:rsidRPr="008E1C15">
        <w:rPr>
          <w:lang w:val="en-US"/>
        </w:rPr>
        <w:t xml:space="preserve">ices </w:t>
      </w:r>
      <w:r w:rsidR="005C4DD8">
        <w:rPr>
          <w:lang w:val="en-US"/>
        </w:rPr>
        <w:fldChar w:fldCharType="begin" w:fldLock="1"/>
      </w:r>
      <w:r w:rsidR="005C4DD8">
        <w:rPr>
          <w:lang w:val="en-US"/>
        </w:rPr>
        <w:instrText>ADDIN CSL_CITATION { "citationItems" : [ { "id" : "ITEM-1", "itemData" : { "ISBN" : "1597260401", "author" : [ { "dropping-particle" : "", "family" : "Assessment Millennium Ecosystem", "given" : "", "non-dropping-particle" : "", "parse-names" : false, "suffix" : "" } ], "id" : "ITEM-1", "issued" : { "date-parts" : [ [ "2005" ] ] }, "number-of-pages" : "1-155", "publisher-place" : "Washington, DC", "title" : "Ecosystems And Human Well-Being: Synthesis.", "type" : "report" }, "uris" : [ "http://www.mendeley.com/documents/?uuid=cd89e1ce-eecc-4985-98f4-02fe6ec99ec0" ] } ], "mendeley" : { "formattedCitation" : "(Assessment Millennium Ecosystem, 2005)", "plainTextFormattedCitation" : "(Assessment Millennium Ecosystem, 2005)", "previouslyFormattedCitation" : "(Assessment Millennium Ecosystem, 2005)" }, "properties" : {  }, "schema" : "https://github.com/citation-style-language/schema/raw/master/csl-citation.json" }</w:instrText>
      </w:r>
      <w:r w:rsidR="005C4DD8">
        <w:rPr>
          <w:lang w:val="en-US"/>
        </w:rPr>
        <w:fldChar w:fldCharType="separate"/>
      </w:r>
      <w:r w:rsidR="005C4DD8" w:rsidRPr="005C4DD8">
        <w:rPr>
          <w:noProof/>
          <w:lang w:val="en-US"/>
        </w:rPr>
        <w:t>(Assessment Millennium Ecosystem, 2005)</w:t>
      </w:r>
      <w:r w:rsidR="005C4DD8">
        <w:rPr>
          <w:lang w:val="en-US"/>
        </w:rPr>
        <w:fldChar w:fldCharType="end"/>
      </w:r>
      <w:r w:rsidR="00422642" w:rsidRPr="008E1C15">
        <w:rPr>
          <w:lang w:val="en-US"/>
        </w:rPr>
        <w:t>, the Amazon provide</w:t>
      </w:r>
      <w:r w:rsidR="00422642" w:rsidRPr="00BF439C">
        <w:rPr>
          <w:bCs/>
          <w:lang w:val="en-US"/>
        </w:rPr>
        <w:t>s</w:t>
      </w:r>
      <w:r w:rsidR="00422642" w:rsidRPr="00550F0D">
        <w:rPr>
          <w:b/>
          <w:bCs/>
          <w:lang w:val="en-US"/>
        </w:rPr>
        <w:t xml:space="preserve"> </w:t>
      </w:r>
      <w:r w:rsidR="00422642" w:rsidRPr="00BF439C">
        <w:rPr>
          <w:lang w:val="en-US"/>
        </w:rPr>
        <w:t>useful resources such as wood.</w:t>
      </w:r>
      <w:r w:rsidR="00422642" w:rsidRPr="00BF439C">
        <w:rPr>
          <w:bCs/>
          <w:lang w:val="en-US"/>
        </w:rPr>
        <w:t xml:space="preserve"> </w:t>
      </w:r>
      <w:r>
        <w:rPr>
          <w:lang w:val="en-US"/>
        </w:rPr>
        <w:t>However, h</w:t>
      </w:r>
      <w:r w:rsidR="00422642" w:rsidRPr="00422642">
        <w:rPr>
          <w:lang w:val="en-US"/>
        </w:rPr>
        <w:t xml:space="preserve">igh deforestation rates have long contributed to the degradation of the Amazon forests </w:t>
      </w:r>
      <w:r>
        <w:rPr>
          <w:lang w:val="en-US"/>
        </w:rPr>
        <w:t xml:space="preserve">and </w:t>
      </w:r>
      <w:r w:rsidR="005C4DD8" w:rsidRPr="00422642">
        <w:rPr>
          <w:lang w:val="en-US"/>
        </w:rPr>
        <w:t xml:space="preserve">are problematic </w:t>
      </w:r>
      <w:r w:rsidR="005C4DD8">
        <w:rPr>
          <w:lang w:val="en-US"/>
        </w:rPr>
        <w:fldChar w:fldCharType="begin" w:fldLock="1"/>
      </w:r>
      <w:r w:rsidR="00F00EC8">
        <w:rPr>
          <w:lang w:val="en-US"/>
        </w:rPr>
        <w:instrText>ADDIN CSL_CITATION { "citationItems" : [ { "id" : "ITEM-1",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1",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mendeley" : { "formattedCitation" : "(IPCC, 2014b)", "manualFormatting" : "(IPCC, 2014; ", "plainTextFormattedCitation" : "(IPCC, 2014b)", "previouslyFormattedCitation" : "(IPCC, 2014b)" }, "properties" : {  }, "schema" : "https://github.com/citation-style-language/schema/raw/master/csl-citation.json" }</w:instrText>
      </w:r>
      <w:r w:rsidR="005C4DD8">
        <w:rPr>
          <w:lang w:val="en-US"/>
        </w:rPr>
        <w:fldChar w:fldCharType="separate"/>
      </w:r>
      <w:r w:rsidR="005C4DD8" w:rsidRPr="005C4DD8">
        <w:rPr>
          <w:noProof/>
          <w:lang w:val="en-US"/>
        </w:rPr>
        <w:t>(IPCC, 2014</w:t>
      </w:r>
      <w:r w:rsidR="005C4DD8">
        <w:rPr>
          <w:noProof/>
          <w:lang w:val="en-US"/>
        </w:rPr>
        <w:t xml:space="preserve">; </w:t>
      </w:r>
      <w:r w:rsidR="005C4DD8">
        <w:rPr>
          <w:lang w:val="en-US"/>
        </w:rPr>
        <w:fldChar w:fldCharType="end"/>
      </w:r>
      <w:r w:rsidR="00422642" w:rsidRPr="00422642">
        <w:rPr>
          <w:lang w:val="en-US"/>
        </w:rPr>
        <w:t>Global Forest Watch, 2014).</w:t>
      </w:r>
      <w:r w:rsidR="00422642">
        <w:rPr>
          <w:b/>
          <w:bCs/>
          <w:lang w:val="en-US"/>
        </w:rPr>
        <w:t xml:space="preserve"> </w:t>
      </w:r>
      <w:r w:rsidR="00422642" w:rsidRPr="00422642">
        <w:rPr>
          <w:lang w:val="en-US"/>
        </w:rPr>
        <w:t xml:space="preserve">A considerable portion of the area is designated as production forest, which is why forest management </w:t>
      </w:r>
      <w:r w:rsidR="002B5C57">
        <w:rPr>
          <w:lang w:val="en-US"/>
        </w:rPr>
        <w:t xml:space="preserve">strategies </w:t>
      </w:r>
      <w:r w:rsidR="00422642" w:rsidRPr="00422642">
        <w:rPr>
          <w:lang w:val="en-US"/>
        </w:rPr>
        <w:t>must be ecologically and ec</w:t>
      </w:r>
      <w:r w:rsidR="002B5C57">
        <w:rPr>
          <w:lang w:val="en-US"/>
        </w:rPr>
        <w:t xml:space="preserve">onomically efficient to conserve resources. </w:t>
      </w:r>
      <w:r w:rsidR="002B5C57" w:rsidRPr="002B5C57">
        <w:rPr>
          <w:lang w:val="en-US"/>
        </w:rPr>
        <w:t>According to the concept of planetary boundaries, natural resources are used sustainably if one wants to r</w:t>
      </w:r>
      <w:r w:rsidR="002B5C57">
        <w:rPr>
          <w:lang w:val="en-US"/>
        </w:rPr>
        <w:t>emain in a safe operating space</w:t>
      </w:r>
      <w:r w:rsidR="0063183F" w:rsidRPr="0063183F">
        <w:rPr>
          <w:lang w:val="en-US"/>
        </w:rPr>
        <w:t xml:space="preserve"> </w:t>
      </w:r>
      <w:r w:rsidR="005C4DD8">
        <w:rPr>
          <w:lang w:val="en-US"/>
        </w:rPr>
        <w:fldChar w:fldCharType="begin" w:fldLock="1"/>
      </w:r>
      <w:r w:rsidR="005C4DD8">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w:instrText>
      </w:r>
      <w:r w:rsidR="005C4DD8" w:rsidRPr="00097D3C">
        <w:rPr>
          <w:lang w:val="en-US"/>
        </w:rPr>
        <w:instrText>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mendeley" : { "formattedCitation" : "(Molina, 2009; Reischl, 2012; Steffen et al., 2015)", "plainTextFormattedCitation" : "(Molina, 2009; Reischl, 2012; Steffen et al., 2015)", "previouslyFormattedCitation" : "(Molina, 2009; Reischl, 2012; Steffen et al., 2015)" }, "properties" : {  }, "schema" : "https://github.com/citation-style-language/schema/raw/master/csl-citation.json" }</w:instrText>
      </w:r>
      <w:r w:rsidR="005C4DD8">
        <w:rPr>
          <w:lang w:val="en-US"/>
        </w:rPr>
        <w:fldChar w:fldCharType="separate"/>
      </w:r>
      <w:r w:rsidR="005C4DD8" w:rsidRPr="00CB0D55">
        <w:rPr>
          <w:noProof/>
          <w:lang w:val="en-US"/>
        </w:rPr>
        <w:t>(Molina, 2009; Reischl, 2012; Steffen et al., 2015)</w:t>
      </w:r>
      <w:r w:rsidR="005C4DD8">
        <w:rPr>
          <w:lang w:val="en-US"/>
        </w:rPr>
        <w:fldChar w:fldCharType="end"/>
      </w:r>
      <w:r w:rsidR="0063183F" w:rsidRPr="00CB0D55">
        <w:rPr>
          <w:lang w:val="en-US"/>
        </w:rPr>
        <w:t xml:space="preserve">. </w:t>
      </w:r>
      <w:r w:rsidR="002B5C57" w:rsidRPr="002B5C57">
        <w:rPr>
          <w:lang w:val="en-US"/>
        </w:rPr>
        <w:t>This could prevent over-exploitation of the resources of</w:t>
      </w:r>
      <w:r w:rsidR="002B5C57">
        <w:rPr>
          <w:lang w:val="en-US"/>
        </w:rPr>
        <w:t xml:space="preserve"> the Amazon’s</w:t>
      </w:r>
      <w:r w:rsidR="002B5C57" w:rsidRPr="002B5C57">
        <w:rPr>
          <w:lang w:val="en-US"/>
        </w:rPr>
        <w:t xml:space="preserve"> production forests with simultaneous forest degradation</w:t>
      </w:r>
      <w:r w:rsidR="00097D3C">
        <w:rPr>
          <w:lang w:val="en-US"/>
        </w:rPr>
        <w:t xml:space="preserve"> </w:t>
      </w:r>
      <w:r w:rsidR="00097D3C">
        <w:rPr>
          <w:lang w:val="en-US"/>
        </w:rPr>
        <w:fldChar w:fldCharType="begin" w:fldLock="1"/>
      </w:r>
      <w:r w:rsidR="00097D3C">
        <w:rPr>
          <w:lang w:val="en-US"/>
        </w:rPr>
        <w:instrText>ADDIN CSL_CITATION { "citationItems" : [ { "id" : "ITEM-1", "itemData" : { "DOI" : "10.1126/science.1146961", "ISBN" : "0036-8075", "ISSN" : "00368075",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advinder", "non-dropping-particle" : "", "parse-names" : false, "suffix" : "" }, { "dropping-particle" : "", "family" : "Roberts", "given" : "J. Timmons", "non-dropping-particle" : "", "parse-names" : false, "suffix" : "" }, { "dropping-particle" : "", "family" : "Betts", "given" : "Richard A.", "non-dropping-particle" : "", "parse-names" : false, "suffix" : "" }, { "dropping-particle" : "", "family" : "Killeen", "given" : "Timothy J.", "non-dropping-particle" : "", "parse-names" : false, "suffix" : "" }, { "dropping-particle" : "", "family" : "Li", "given" : "Wenhong", "non-dropping-particle" : "", "parse-names" : false, "suffix" : "" }, { "dropping-particle" : "", "family" : "Nobre", "given" : "Carlos A.", "non-dropping-particle" : "", "parse-names" : false, "suffix" : "" } ], "container-title" : "Science", "id" : "ITEM-1", "issue" : "5860", "issued" : { "date-parts" : [ [ "2008" ] ] }, "page" : "169-172", "title" : "Climate change, deforestation, and the fate of the Amazon", "type" : "article", "volume" : "319" }, "uris" : [ "http://www.mendeley.com/documents/?uuid=e14a110c-dc63-4e18-a85f-c86f5ba1ffdf" ] }, { "id" : "ITEM-2", "itemData" : { "DOI" : "10.1073/pnas.1605516113", "ISBN" : "1091-6490 (Electronic)\\r0027-8424 (Linking)", "ISSN" : "0027-8424", "PMID" : "27638214", "abstract" : "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tipping points,\" namely, temperature increase of 4 \u00b0C or deforestation exceeding 40% of the forest area. If transgressed, large-scale \"savannization\" of mostly southern and eastern Amazon may take place. The region has warmed about 1 \u00b0C over the last 60 y, and total deforestation is reaching 20% of the forested area. The recent significant reductions in deforestation-80% reduction in the Brazilian Amazon in the last decade-opens up opportunities for a novel sustainable development paradigm for the future of the Amazon. We argue for a new development paradigm-away from only attempting to reconcile maximizing conservation versus intensification of traditional agriculture and expansion of hydropower capacity-in which we research, develop, and scale a high-tech innovation approach that sees the Amazon as a global public good of biological assets that can enable the creation of innovative high-value products, services, and platforms through combining advanced digital, biological, and material technologies of the Fourth Industrial Revolution in progress.", "author" : [ { "dropping-particle" : "", "family" : "Nobre", "given" : "Carlos A.", "non-dropping-particle" : "", "parse-names" : false, "suffix" : "" }, { "dropping-particle" : "", "family" : "Sampaio", "given" : "Gilvan", "non-dropping-particle" : "", "parse-names" : false, "suffix" : "" }, { "dropping-particle" : "", "family" : "Borma", "given" : "Laura S.", "non-dropping-particle" : "", "parse-names" : false, "suffix" : "" }, { "dropping-particle" : "", "family" : "Castilla-Rubio", "given" : "Juan Carlos", "non-dropping-particle" : "", "parse-names" : false, "suffix" : "" }, { "dropping-particle" : "", "family" : "Silva", "given" : "Jos\u00e9 S.", "non-dropping-particle" : "", "parse-names" : false, "suffix" : "" }, { "dropping-particle" : "", "family" : "Cardoso", "given" : "Manoel", "non-dropping-particle" : "", "parse-names" : false, "suffix" : "" } ], "container-title" : "Proceedings of the National Academy of Sciences", "id" : "ITEM-2", "issue" : "39", "issued" : { "date-parts" : [ [ "2016" ] ] }, "page" : "10759-10768", "title" : "Land-use and climate change risks in the Amazon and the need of a novel sustainable development paradigm", "type" : "article-journal", "volume" : "113" }, "uris" : [ "http://www.mendeley.com/documents/?uuid=4bc28853-40ab-44bc-8034-bb5bb01f1295" ] }, { "id" : "ITEM-3", "itemData" : { "DOI" : "10.1098/rstb.2007.0036", "ISBN" : "0962-8436", "ISSN" : "0962-8436", "PMID" : "18267897", "abstract" : "Some model experiments predict a large-scale substitution of Amazon forest by savannah-like vegetation by the end of the twenty-first century. Expanding global demands for biofuels and grains, positive feedbacks in the Amazon forest fire regime and drought may drive a faster process of forest degradation that could lead to a near-term forest dieback. Rising worldwide demands for biofuel and meat are creating powerful new incentives for agro-industrial expansion into Amazon forest regions. Forest fires, drought and logging increase susceptibility to further burning while deforestation and smoke can inhibit rainfall, exacerbating fire risk. If sea surface temperature anomalies (such as El Ni\u00f1o episodes) and associated Amazon droughts of the last decade continue into the future, approximately 55% of the forests of the Amazon will be cleared, logged, damaged by drought or burned over the next 20 years, emitting 15-26Pg of carbon to the atmosphere. Several important trends could prevent a near-term dieback. As fire-sensitive investments accumulate in the landscape, property holders use less fire and invest more in fire control. Commodity markets are demanding higher environmental performance from farmers and cattle ranchers. Protected areas have been established in the pathway of expanding agricultural frontiers. Finally, emerging carbon market incentives for reductions in deforestation could support these trends.", "author" : [ { "dropping-particle" : "", "family" : "Nepstad", "given" : "D. C", "non-dropping-particle" : "", "parse-names" : false, "suffix" : "" }, { "dropping-particle" : "", "family" : "Stickler", "given" : "C. M", "non-dropping-particle" : "", "parse-names" : false, "suffix" : "" }, { "dropping-particle" : "", "family" : "Filho", "given" : "B. S.", "non-dropping-particle" : "", "parse-names" : false, "suffix" : "" }, { "dropping-particle" : "", "family" : "Merry", "given" : "F.", "non-dropping-particle" : "", "parse-names" : false, "suffix" : "" } ], "container-title" : "Philosophical Transactions of the Royal Society B: Biological Sciences", "id" : "ITEM-3", "issue" : "1498", "issued" : { "date-parts" : [ [ "2008" ] ] }, "page" : "1737-1746", "title" : "Interactions among Amazon land use, forests and climate: prospects for a near-term forest tipping point", "type" : "article-journal", "volume" : "363" }, "uris" : [ "http://www.mendeley.com/documents/?uuid=dbb25774-d9f8-4b27-aa72-b7bdf66f23eb" ] } ], "mendeley" : { "formattedCitation" : "(Malhi et al., 2008; Nepstad et al., 2008; Nobre et al., 2016)", "plainTextFormattedCitation" : "(Malhi et al., 2008; Nepstad et al., 2008; Nobre et al., 2016)", "previouslyFormattedCitation" : "(Malhi et al., 2008; Nepstad et al., 2008; Nobre et al., 2016)" }, "properties" : {  }, "schema" : "https://github.com/citation-style-language/schema/raw/master/csl-citation.json" }</w:instrText>
      </w:r>
      <w:r w:rsidR="00097D3C">
        <w:rPr>
          <w:lang w:val="en-US"/>
        </w:rPr>
        <w:fldChar w:fldCharType="separate"/>
      </w:r>
      <w:r w:rsidR="00097D3C" w:rsidRPr="00097D3C">
        <w:rPr>
          <w:noProof/>
          <w:lang w:val="en-US"/>
        </w:rPr>
        <w:t>(Malhi et al., 2008; Nepstad et al., 2008; Nobre et al., 2016)</w:t>
      </w:r>
      <w:r w:rsidR="00097D3C">
        <w:rPr>
          <w:lang w:val="en-US"/>
        </w:rPr>
        <w:fldChar w:fldCharType="end"/>
      </w:r>
      <w:r w:rsidR="002B5C57" w:rsidRPr="002B5C57">
        <w:rPr>
          <w:lang w:val="en-US"/>
        </w:rPr>
        <w:t>.</w:t>
      </w:r>
    </w:p>
    <w:p w:rsidR="00D7084D" w:rsidRPr="00450098" w:rsidRDefault="008919C0">
      <w:pPr>
        <w:rPr>
          <w:lang w:val="en-US"/>
        </w:rPr>
      </w:pPr>
      <w:r w:rsidRPr="008919C0">
        <w:rPr>
          <w:lang w:val="en-US"/>
        </w:rPr>
        <w:t>Against this background, we successfully implement a mechanistic model approach in this study, which can be used to investigate different strategies of selective logging in humid lowland rainforest types similar to</w:t>
      </w:r>
      <w:r w:rsidR="003C4999">
        <w:rPr>
          <w:lang w:val="en-US"/>
        </w:rPr>
        <w:t xml:space="preserve"> the study site’s</w:t>
      </w:r>
      <w:r w:rsidRPr="008919C0">
        <w:rPr>
          <w:lang w:val="en-US"/>
        </w:rPr>
        <w:t xml:space="preserve"> Paracou</w:t>
      </w:r>
      <w:r w:rsidR="003C4999">
        <w:rPr>
          <w:lang w:val="en-US"/>
        </w:rPr>
        <w:t xml:space="preserve"> in French Guiana</w:t>
      </w:r>
      <w:r w:rsidRPr="008919C0">
        <w:rPr>
          <w:lang w:val="en-US"/>
        </w:rPr>
        <w:t>.</w:t>
      </w:r>
      <w:r>
        <w:rPr>
          <w:lang w:val="en-US"/>
        </w:rPr>
        <w:t xml:space="preserve"> </w:t>
      </w:r>
      <w:r w:rsidRPr="008919C0">
        <w:rPr>
          <w:lang w:val="en-US"/>
        </w:rPr>
        <w:t>We linked empirical data from the test site and forest modeling</w:t>
      </w:r>
      <w:r w:rsidR="00020EFE">
        <w:rPr>
          <w:lang w:val="en-US"/>
        </w:rPr>
        <w:t xml:space="preserve"> and</w:t>
      </w:r>
      <w:r w:rsidRPr="008919C0">
        <w:rPr>
          <w:lang w:val="en-US"/>
        </w:rPr>
        <w:t xml:space="preserve"> have succeeded in developing a parameterization for the FORMIND forest model including </w:t>
      </w:r>
      <w:r w:rsidRPr="008919C0">
        <w:rPr>
          <w:lang w:val="en-US"/>
        </w:rPr>
        <w:lastRenderedPageBreak/>
        <w:t>a management</w:t>
      </w:r>
      <w:r w:rsidR="003C4999">
        <w:rPr>
          <w:lang w:val="en-US"/>
        </w:rPr>
        <w:t>-</w:t>
      </w:r>
      <w:r w:rsidRPr="008919C0">
        <w:rPr>
          <w:lang w:val="en-US"/>
        </w:rPr>
        <w:t>module</w:t>
      </w:r>
      <w:r w:rsidR="00020EFE">
        <w:rPr>
          <w:lang w:val="en-US"/>
        </w:rPr>
        <w:t>. I</w:t>
      </w:r>
      <w:r w:rsidRPr="008919C0">
        <w:rPr>
          <w:lang w:val="en-US"/>
        </w:rPr>
        <w:t>t is now possible to conduct simulation experiments estimating the long-term effects of current forestry on future forest growth and structure.</w:t>
      </w:r>
      <w:r w:rsidR="007F4BEF">
        <w:rPr>
          <w:lang w:val="en-US"/>
        </w:rPr>
        <w:t xml:space="preserve"> </w:t>
      </w:r>
      <w:r w:rsidR="007F4BEF" w:rsidRPr="007F4BEF">
        <w:rPr>
          <w:lang w:val="en-US"/>
        </w:rPr>
        <w:t xml:space="preserve">In this respect, we took a first step by examining results of simulation </w:t>
      </w:r>
      <w:r w:rsidR="003C4999">
        <w:rPr>
          <w:lang w:val="en-US"/>
        </w:rPr>
        <w:t>scenarios</w:t>
      </w:r>
      <w:r w:rsidR="007F4BEF" w:rsidRPr="007F4BEF">
        <w:rPr>
          <w:lang w:val="en-US"/>
        </w:rPr>
        <w:t xml:space="preserve">. </w:t>
      </w:r>
      <w:r w:rsidR="00020EFE">
        <w:rPr>
          <w:lang w:val="en-US"/>
        </w:rPr>
        <w:t>Furthermore</w:t>
      </w:r>
      <w:r w:rsidR="007F4BEF" w:rsidRPr="007F4BEF">
        <w:rPr>
          <w:lang w:val="en-US"/>
        </w:rPr>
        <w:t xml:space="preserve">, </w:t>
      </w:r>
      <w:r w:rsidR="00020EFE">
        <w:rPr>
          <w:lang w:val="en-US"/>
        </w:rPr>
        <w:t xml:space="preserve">it </w:t>
      </w:r>
      <w:r w:rsidR="007F4BEF" w:rsidRPr="007F4BEF">
        <w:rPr>
          <w:lang w:val="en-US"/>
        </w:rPr>
        <w:t xml:space="preserve">was </w:t>
      </w:r>
      <w:r w:rsidR="00020EFE">
        <w:rPr>
          <w:lang w:val="en-US"/>
        </w:rPr>
        <w:t>possible</w:t>
      </w:r>
      <w:r w:rsidR="007F4BEF" w:rsidRPr="007F4BEF">
        <w:rPr>
          <w:lang w:val="en-US"/>
        </w:rPr>
        <w:t xml:space="preserve"> to evaluate variables (</w:t>
      </w:r>
      <w:r w:rsidR="009027C9">
        <w:rPr>
          <w:lang w:val="en-US"/>
        </w:rPr>
        <w:t>gross primary production, leaf area index, and Shannon-index</w:t>
      </w:r>
      <w:r w:rsidR="007F4BEF" w:rsidRPr="007F4BEF">
        <w:rPr>
          <w:lang w:val="en-US"/>
        </w:rPr>
        <w:t>) whose empirical measurement on different scales is complex or has not yet been carried out.</w:t>
      </w:r>
      <w:r w:rsidR="00FC0F72">
        <w:rPr>
          <w:lang w:val="en-US"/>
        </w:rPr>
        <w:t xml:space="preserve"> </w:t>
      </w:r>
      <w:r w:rsidR="00450098" w:rsidRPr="00450098">
        <w:rPr>
          <w:lang w:val="en-US"/>
        </w:rPr>
        <w:t xml:space="preserve">This methodological approach </w:t>
      </w:r>
      <w:r w:rsidR="003C4999">
        <w:rPr>
          <w:lang w:val="en-US"/>
        </w:rPr>
        <w:t>may</w:t>
      </w:r>
      <w:r w:rsidR="00450098" w:rsidRPr="00450098">
        <w:rPr>
          <w:lang w:val="en-US"/>
        </w:rPr>
        <w:t xml:space="preserve"> allow </w:t>
      </w:r>
      <w:r w:rsidR="00020EFE">
        <w:rPr>
          <w:lang w:val="en-US"/>
        </w:rPr>
        <w:t>developing</w:t>
      </w:r>
      <w:bookmarkStart w:id="23" w:name="_GoBack"/>
      <w:bookmarkEnd w:id="23"/>
      <w:r w:rsidR="00450098" w:rsidRPr="00450098">
        <w:rPr>
          <w:lang w:val="en-US"/>
        </w:rPr>
        <w:t xml:space="preserve"> </w:t>
      </w:r>
      <w:r w:rsidR="00865CC2">
        <w:rPr>
          <w:lang w:val="en-US"/>
        </w:rPr>
        <w:t>forest management</w:t>
      </w:r>
      <w:r w:rsidR="00865CC2" w:rsidRPr="00450098">
        <w:rPr>
          <w:lang w:val="en-US"/>
        </w:rPr>
        <w:t xml:space="preserve"> </w:t>
      </w:r>
      <w:r w:rsidR="00450098" w:rsidRPr="00450098">
        <w:rPr>
          <w:lang w:val="en-US"/>
        </w:rPr>
        <w:t xml:space="preserve">strategies that are more economic and ecological friendly. Knowledge gained through such simulation experiments </w:t>
      </w:r>
      <w:r w:rsidR="00865CC2">
        <w:rPr>
          <w:lang w:val="en-US"/>
        </w:rPr>
        <w:t>can</w:t>
      </w:r>
      <w:r w:rsidR="00865CC2" w:rsidRPr="00450098">
        <w:rPr>
          <w:lang w:val="en-US"/>
        </w:rPr>
        <w:t xml:space="preserve"> </w:t>
      </w:r>
      <w:r w:rsidR="00450098" w:rsidRPr="00450098">
        <w:rPr>
          <w:lang w:val="en-US"/>
        </w:rPr>
        <w:t>help decision-</w:t>
      </w:r>
      <w:r w:rsidR="00865CC2" w:rsidRPr="00450098">
        <w:rPr>
          <w:lang w:val="en-US"/>
        </w:rPr>
        <w:t>mak</w:t>
      </w:r>
      <w:r w:rsidR="00865CC2">
        <w:rPr>
          <w:lang w:val="en-US"/>
        </w:rPr>
        <w:t>ers</w:t>
      </w:r>
      <w:r w:rsidR="00865CC2" w:rsidRPr="00450098">
        <w:rPr>
          <w:lang w:val="en-US"/>
        </w:rPr>
        <w:t xml:space="preserve"> </w:t>
      </w:r>
      <w:r w:rsidR="00450098" w:rsidRPr="00450098">
        <w:rPr>
          <w:lang w:val="en-US"/>
        </w:rPr>
        <w:t>(REDD+ and FSC-labeling).</w:t>
      </w:r>
    </w:p>
    <w:p w:rsidR="00D7084D" w:rsidRPr="00450098" w:rsidRDefault="00450098" w:rsidP="002C753F">
      <w:pPr>
        <w:pStyle w:val="berschrift1"/>
      </w:pPr>
      <w:bookmarkStart w:id="24" w:name="acknowledgements"/>
      <w:bookmarkEnd w:id="24"/>
      <w:r w:rsidRPr="00450098">
        <w:t>Acknowledgements</w:t>
      </w:r>
    </w:p>
    <w:p w:rsidR="00DA0296" w:rsidRDefault="00450098" w:rsidP="00BF439C">
      <w:pPr>
        <w:rPr>
          <w:lang w:val="en-US"/>
        </w:rPr>
      </w:pPr>
      <w:r w:rsidRPr="00450098">
        <w:rPr>
          <w:lang w:val="en-US"/>
        </w:rPr>
        <w:t xml:space="preserve">We want to thank </w:t>
      </w:r>
      <w:r w:rsidRPr="00450098">
        <w:rPr>
          <w:i/>
          <w:lang w:val="en-US"/>
        </w:rPr>
        <w:t xml:space="preserve">Prof. Dr. </w:t>
      </w:r>
      <w:proofErr w:type="spellStart"/>
      <w:r w:rsidRPr="00450098">
        <w:rPr>
          <w:i/>
          <w:lang w:val="en-US"/>
        </w:rPr>
        <w:t>Stéphane</w:t>
      </w:r>
      <w:proofErr w:type="spellEnd"/>
      <w:r w:rsidRPr="00450098">
        <w:rPr>
          <w:i/>
          <w:lang w:val="en-US"/>
        </w:rPr>
        <w:t xml:space="preserve"> </w:t>
      </w:r>
      <w:proofErr w:type="spellStart"/>
      <w:r w:rsidRPr="00450098">
        <w:rPr>
          <w:i/>
          <w:lang w:val="en-US"/>
        </w:rPr>
        <w:t>Traissac</w:t>
      </w:r>
      <w:proofErr w:type="spellEnd"/>
      <w:r w:rsidRPr="00450098">
        <w:rPr>
          <w:lang w:val="en-US"/>
        </w:rPr>
        <w:t xml:space="preserve"> very much for his valuable comments and support regarding the model parameterization as well as </w:t>
      </w:r>
      <w:r w:rsidRPr="00450098">
        <w:rPr>
          <w:i/>
          <w:lang w:val="en-US"/>
        </w:rPr>
        <w:t xml:space="preserve">Laurent </w:t>
      </w:r>
      <w:proofErr w:type="spellStart"/>
      <w:r w:rsidRPr="00450098">
        <w:rPr>
          <w:i/>
          <w:lang w:val="en-US"/>
        </w:rPr>
        <w:t>Descroix</w:t>
      </w:r>
      <w:proofErr w:type="spellEnd"/>
      <w:r w:rsidRPr="00450098">
        <w:rPr>
          <w:lang w:val="en-US"/>
        </w:rPr>
        <w:t xml:space="preserve"> for his helpful discussion on the silviculture of French Guiana's production forests. We also want to thank the anonymous reviewers for their valuable comments. We gratefully acknowledge the </w:t>
      </w:r>
      <w:r w:rsidRPr="00450098">
        <w:rPr>
          <w:i/>
          <w:lang w:val="en-US"/>
        </w:rPr>
        <w:t>German Federal Environmental Foundation - DBU</w:t>
      </w:r>
      <w:r w:rsidRPr="00450098">
        <w:rPr>
          <w:lang w:val="en-US"/>
        </w:rPr>
        <w:t xml:space="preserve"> for funding </w:t>
      </w:r>
      <w:r w:rsidRPr="00450098">
        <w:rPr>
          <w:i/>
          <w:lang w:val="en-US"/>
        </w:rPr>
        <w:t xml:space="preserve">Ulrike </w:t>
      </w:r>
      <w:proofErr w:type="spellStart"/>
      <w:r w:rsidRPr="00450098">
        <w:rPr>
          <w:i/>
          <w:lang w:val="en-US"/>
        </w:rPr>
        <w:t>Hiltner</w:t>
      </w:r>
      <w:r w:rsidRPr="00450098">
        <w:rPr>
          <w:lang w:val="en-US"/>
        </w:rPr>
        <w:t>'s</w:t>
      </w:r>
      <w:proofErr w:type="spellEnd"/>
      <w:r w:rsidRPr="00450098">
        <w:rPr>
          <w:lang w:val="en-US"/>
        </w:rPr>
        <w:t xml:space="preserve"> PhD project AZ 20015/398.</w:t>
      </w:r>
    </w:p>
    <w:p w:rsidR="00F219B7" w:rsidRPr="00450098" w:rsidRDefault="00F219B7" w:rsidP="002C753F">
      <w:pPr>
        <w:pStyle w:val="berschrift1"/>
      </w:pPr>
      <w:bookmarkStart w:id="25" w:name="headerA1"/>
      <w:bookmarkStart w:id="26" w:name="headerA1.1"/>
      <w:bookmarkStart w:id="27" w:name="headerA1.2"/>
      <w:bookmarkEnd w:id="25"/>
      <w:bookmarkEnd w:id="26"/>
      <w:bookmarkEnd w:id="27"/>
      <w:r w:rsidRPr="00450098">
        <w:t>References</w:t>
      </w:r>
    </w:p>
    <w:p w:rsidR="00020EFE" w:rsidRPr="00020EFE" w:rsidRDefault="00097D3C" w:rsidP="00020EFE">
      <w:pPr>
        <w:widowControl w:val="0"/>
        <w:autoSpaceDE w:val="0"/>
        <w:autoSpaceDN w:val="0"/>
        <w:adjustRightInd w:val="0"/>
        <w:spacing w:line="240" w:lineRule="auto"/>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20EFE" w:rsidRPr="00020EFE">
        <w:rPr>
          <w:rFonts w:cs="Times New Roman"/>
          <w:noProof/>
          <w:szCs w:val="24"/>
        </w:rPr>
        <w:t>Assessment Millennium Ecosystem, 2005. Ecosystems And Human Well-Being: Synthesis. Washington, DC.</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Blaser, J., Sarre, A., Poore, D., Johnson, S., 2011. Status of Tropical Forest Management 2011, ITTO Technical Series. International Tropical Timber Organization, Yokohama.</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Bonan, G., 2008. Carbon cycle: Fertilizing change. Nat. Geosci. 1, 645–646. https://doi.org/10.1038/ngeo328</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Bonan, G.B., 2008. Forests and Climate Change: Forcings, Feedbacks, and the Climate Benefits of Forests. Science (80-. ). 320, 1444–1449. https://doi.org/10.1126/science.1155121</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Burivalova, Z., Şekercioǧlu, Ç.H., Koh, L.P., 2014. Thresholds of logging intensity to maintain tropical forest biodiversity. Curr. Biol. 24, 1893–1898. https://doi.org/10.1016/j.cub.2014.06.065</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Chave, J., Andalo, C., Brown, S., Cairns, M.A., Chambers, J.Q., Eamus, D., Fölster, H., Fromard, F., Higuchi, N., Kira, T., Lescure, J.-P., Nelson, B.W., Ogawa, H., Puig, H., Riéra, B., Yamakura, T., 2005. Tree allometry and improved estimation of carbon stocks and balance in tropical forests. Oecologia 145, 87–99. https://doi.org/10.1007/s00442-005-0100-x</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Clark, M.R., Kozar, J.S., 2011. Comparing sustainable Forest Management certifications standards: A Meta-Analysis. Ecol. Soc. https://doi.org/10.5751/ES-03736-160103</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D’Amato, A.W., Bradford, J.B., Fraver, S., Palik, B.J., 2011. Forest management for mitigation and adaptation to climate change: Insights from long-term silviculture experiments. For. Ecol. Manage. 262, 803–816. https://doi.org/10.1016/j.foreco.2011.05.01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Danielsen, F., Skutsch, M., Burgess, N.D., Jensen, P.M., Andrianandrasana, H., Karky, B., Lewis, R., Lovett, J.C., Massao, J., Ngaga, Y., Phartiyal, P., Poulsen, M.K., Singh, S.P., Solis, S., Sørensen, M., Tewari, A., Young, R., Zahabu, E., 2011. At the heart of REDD+: A role for local people in monitoring forests? Conserv. Lett. 4, 158–167. https://doi.org/10.1111/j.1755-263X.2010.00159.x</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De Sy, V., Herold, M., Achard, F., Beuchle, R., Clevers, J.G.P.W., Lindquist, E., Verchot, L., 2015. Land use patterns and related carbon losses following deforestation in South America. Environ. Res. Lett. 10. https://doi.org/10.1088/1748-9326/10/12/12400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Durst, P.., McKenzie, P.., Brown, C.., Appanah, S., 2006. Challenges facing certification and eco-labelling of forest products in developing countries. Int. For. Rev. 8, 193–200. https://doi.org/10.1505/ifor.8.2.193</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 xml:space="preserve">Fischer, R., Bohn, F., Dantas de Paula, M., Dislich, C., Groeneveld, J., Gutiérrez, A.G., Kazmierczak, M., Knapp, N., Lehmann, S., Paulick, S., Pütz, S., Rödig, E., Taubert, F., Köhler, P., Huth, A., 2016. Lessons learned from applying a forest gap model to understand ecosystem and carbon dynamics of </w:t>
      </w:r>
      <w:r w:rsidRPr="00020EFE">
        <w:rPr>
          <w:rFonts w:cs="Times New Roman"/>
          <w:noProof/>
          <w:szCs w:val="24"/>
        </w:rPr>
        <w:lastRenderedPageBreak/>
        <w:t>complex tropical forests. Ecol. Modell. 326, 124–133. https://doi.org/10.1016/j.ecolmodel.2015.11.018</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Galochet, M., 2018. La biodiversité dans l ’ aménagement du territoire en Guyane française.</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Gibbs, H.K., Brown, S., Niles, J.O., Foley, J.A., 2007. Monitoring and estimating tropical forest carbon stocks: making REDD a reality. Environ. Res. Lett. 2, 45023. https://doi.org/10.1088/1748-9326/2/4/045023</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Gourlet-Fleury, S., Ferry, B., Molino, J.-F., Petronelli, P., Schmitt, L., 2004. Paracou expérimental plots: key features, in: Ecology and Management of a Neotropical Rainforest : Lessons Drawn from Paracou, a Long-Term Experimental Research Site in French Guiana. pp. 3–60.</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Guimberteau, M., Ciais, P., Ducharne, A., Boisier, J.P., Aguiar, A.P.D., Biemans, H., De Deurwaerder, H., Galbraith, D., Kruijt, B., Langerwisch, F., Poveda, G., Rammig, A., Rodriguez, D.A., Tejada, G., Thonicke, K., Von Randow, C., Von Randow, R.C.S., Zhang, K., Verbeeck, H., 2016. Impacts of future deforestation and climate change on the hydrology of the Amazon basin: a multi-model analysis with a new set of land-cover change scenarios. Hydrol. Earth Syst. Sci. Discuss. 1–34. https://doi.org/10.5194/hess-2016-430</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eikkilä, J., Sirén, M., Ahtikoski, A., Hynynen, J., Sauvula, T., Lehtonen, M., 2009. Energy wood thinning as a part of the stand management of scots pine and norway spruce. Silva Fenn. 43, 129–14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illring, B., 2006. World trade in forest products and wood fuel. Biomass and Bioenergy 30, 815–825. https://doi.org/10.1016/j.biombioe.2006.04.002</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oughton, R.A., Byers, B., Nassikas, A.A., 2015. A role for tropical forests in stabilizing atmospheric CO2. Nat. Clim. Chang. https://doi.org/10.1038/nclimate2869</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uang, M., Asner, G.P., 2010. Long-term carbon loss and recovery following selective logging in Amazon forests. Global Biogeochem. Cycles 24, 1–15. https://doi.org/10.1029/2009GB003727</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untingford, C., Fisher, R.A., Mercado, L., Booth, B.B.., Sitch, S., Harris, P.P., Cox, P.M., Jones, C.D., Betts, R.A., Malhi, Y., Harris, G.R., Collins, M., Moorcroft, P., 2008. Towards quantifying uncertainty in predictions of Amazon “dieback.” Philos. Trans. R. Soc. B Biol. Sci. 363, 1857–1864. https://doi.org/10.1098/rstb.2007.0028</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uston, M., 1994. Biological diversity: The coexistence of species on changing landscapes, Cambridge University Press, ….</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uth, A., Drechsler, M., Köhler, P., 2005. Using multicriteria decision analysis and a forest growth model to assess impacts of tree harvesting in Dipterocarp lowland rain forests. For. Ecol. Manage. 207, 215–232. https://doi.org/10.1016/j.foreco.2004.10.028</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Huth, A., Drechsler, M., Köhler, P., 2004. Multicriteria evaluation of simulated logging scenarios in a tropical rain forest. J. Environ. Manage. 71, 321–333. https://doi.org/10.1016/j.jenvman.2004.03.008</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Intergovernmental Panel on Climate Change., 2014. Climate Change 2013: The Physical Science Basis: Working Group I Contribution to the IPCC Fifth Assessment Report 201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IPCC, 2014a. Climate Change 2014: Impacts, Adaptation, and Vulnerability. Part B: Regional Aspects. Contribution of Working Group II to the Fifth Assessment Report of the Intergovernmental Panel on Climate Change. Organ. Environ. 24, 688. https://doi.org/https://ipcc-wg2.gov/AR5/report/full-report/</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IPCC, 2014b. Climate Change 2014: Mitigation of Climate Change: Contribution of Working Group III to the Fifth Assessment Report of the Intergovernmental Panel on. Cambridge Univ. Press. … 1132 pp.</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Kammesheidt, L., Köhler, P., Huth, A., 2002. Simulating logging scenarios in secondary forest embedded in a fragmented neotropical landscape. For. Ecol. Manage. 170, 89–105. https://doi.org/10.1016/S0378-1127(01)00783-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 xml:space="preserve">Keller, M., Asner, G.P., Blate, G., McGlocklin, J., Merry, F., Peña-Claros, M., Zweede, J., 2007. Timber </w:t>
      </w:r>
      <w:r w:rsidRPr="00020EFE">
        <w:rPr>
          <w:rFonts w:cs="Times New Roman"/>
          <w:noProof/>
          <w:szCs w:val="24"/>
        </w:rPr>
        <w:lastRenderedPageBreak/>
        <w:t>production in selectively logged tropical forests in South America. Front. Ecol. Environ. 5, 213–216. https://doi.org/10.1890/1540-9295(2007)5[213:TPISLT]2.0.CO;2</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Köhler, P., Ditzer, T., Huth, A., 2000. Concepts for the aggregation of tropical tree species into functional types and the application to Sabah’s lowland rain forests. J. Trop. Ecol. 16, 591–602. https://doi.org/10.1017/S0266467400001590</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Kurier, H., 2000. Query whether the comparison between the PEFC and FSC is reliable with respect to competition in certification. Holz - Kurier 55, 1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Lehmann, S., Huth, A., 2015. Fast calibration of a dynamic vegetation model with minimum observation data. Ecol. Modell. 301, 98–105. https://doi.org/10.1016/j.ecolmodel.2015.01.013</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Leyer, I., Wesche, K., 2007. Multivariate Statistik in der Ökologie. Eine Einführung., Springer-Lehrbuch. Springer Berlin Heidelberg, Berlin, Heidelberg. https://doi.org/10.1007/978-3-540-37706-1</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Long, A., 2013. REDD + , Adaptation , and sustainable forest management : toward effective polycentric global forest governance. Trop. Conserv. Sci. 6, 384–408.</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Malhi, Y., Grace, J., 2000. Tropical forests and atmospheric carbon dioxide. Trends Ecol. Evol. 15, 332–337. https://doi.org/10.1016/S0169-5347(00)01906-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Malhi, Y., Roberts, J.T., Betts, R.A., Killeen, T.J., Li, W., Nobre, C.A., 2008. Climate change, deforestation, and the fate of the Amazon. Science (80-. ). https://doi.org/10.1126/science.1146961</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Mangoyana, R.B., 2011. Bioenergy from forest thinning: Carbon emissions, energy balances and cost analyses. Renew. Energy 36, 2368–2373. https://doi.org/10.1016/j.renene.2011.01.02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Maréchaux, I., Chave, J., 2017. An individual-based forest model to jointly simulate carbon and tree diversity in Amazonia: description and applications. Ecol. Monogr. 87, 632–664. https://doi.org/10.1002/ecm.1271</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Mather, A.S., Needle, C.L., 1998. The forest transition: A theoretical basis. Area 30, 117–124. https://doi.org/10.1111/j.1475-4762.1998.tb00055.x</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Molina, M.J., 2009. Planetary boundaries: Identifying abrupt change. Nat. Reports Clim. Chang. 115–116. https://doi.org/10.1038/climate.2009.9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Mollicone, D., Freibauer, A., Schulze, E.D., Braatz, S., Grassi, G., Federici, S., 2007. Elements for the expected mechanisms on “reduced emissions from deforestation and degradation, REDD” under UNFCCC. Environ. Res. Lett. 2, 45024. https://doi.org/10.1088/1748-9326/2/4/04502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Nepstad, D.C., Stickler, C.M., Filho, B.S., Merry, F., 2008. Interactions among Amazon land use, forests and climate: prospects for a near-term forest tipping point. Philos. Trans. R. Soc. B Biol. Sci. 363, 1737–1746. https://doi.org/10.1098/rstb.2007.003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Nobre, C.A., Sampaio, G., Borma, L.S., Castilla-Rubio, J.C., Silva, J.S., Cardoso, M., 2016. Land-use and climate change risks in the Amazon and the need of a novel sustainable development paradigm. Proc. Natl. Acad. Sci. 113, 10759–10768. https://doi.org/10.1073/pnas.1605516113</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Pan, Y., Birdsey, R.A., Fang, J., Houghton, R., Kauppi, P.E., Kurz, W.A., Phillips, O.L., Shvidenko, A., Lewis, S.L., Canadell, J.G., Ciais, P., Jackson, R.B., Pacala, S.W., McGuire, A.D., Piao, S., Rautiainen, A., Sitch, S., Hayes, D., 2011. A Large and Persistent Carbon Sink in the World’s Forests. Science (80-. ). 333, 988–993. https://doi.org/10.1126/science.1201609</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Pan, Y., Birdsey, R.A., Phillips, O.L., Jackson, R.B., 2013. The Structure, Distribution, and Biomass of the World’s Forests. Annu. Rev. Ecol. Evol. Syst. 44, 593–622. https://doi.org/10.1146/annurev-ecolsys-110512-13591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Piponiot, C., Cabon, A., Descroix, L., Dourdain, A., Mazzei, L., Ouliac, B., Rutishauser, E., Sist, P., Hérault, B., 2016. A methodological framework to assess the carbon balance of tropical managed forests. Carbon Balance Manag. 11, 15. https://doi.org/10.1186/s13021-016-0056-7</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 xml:space="preserve">Poorter, L., Bongers, F., Aide, T.M., Almeyda Zambrano, A.M., Balvanera, P., Becknell, J.M., Boukili, V., Brancalion, P.H.S., Broadbent, E.N., Chazdon, R.L., Craven, D., de Almeida-Cortez, J.S., Cabral, G.A.L., de Jong, B.H.J., Denslow, J.S., Dent, D.H., DeWalt, S.J., Dupuy, J.M., Durán, S.M., Espírito-Santo, M.M., Fandino, M.C., César, R.G., Hall, J.S., Hernandez-Stefanoni, J.L., Jakovac, </w:t>
      </w:r>
      <w:r w:rsidRPr="00020EFE">
        <w:rPr>
          <w:rFonts w:cs="Times New Roman"/>
          <w:noProof/>
          <w:szCs w:val="24"/>
        </w:rPr>
        <w:lastRenderedPageBreak/>
        <w:t>C.C., Junqueira, A.B., Kennard, D., Letcher, S.G., Licona, J.-C., Lohbeck, M., Marín-Spiotta, E., Martínez-Ramos, M., Massoca, P., Meave, J.A., Mesquita, R., Mora, F., Muñoz, R., Muscarella, R., Nunes, Y.R.F., Ochoa-Gaona, S., de Oliveira, A.A., Orihuela-Belmonte, E., Peña-Claros, M., Pérez-García, E.A., Piotto, D., Powers, J.S., Rodríguez-Velázquez, J., Romero-Pérez, I.E., Ruíz, J., Saldarriaga, J.G., Sanchez-Azofeifa, A., Schwartz, N.B., Steininger, M.K., Swenson, N.G., Toledo, M., Uriarte, M., van Breugel, M., van der Wal, H., Veloso, M.D.M., Vester, H.F.M., Vicentini, A., Vieira, I.C.G., Bentos, T.V., Williamson, G.B., Rozendaal, D.M.A., 2016. Biomass resilience of Neotropical secondary forests. Nature. https://doi.org/10.1038/nature16512</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Putz, F.E., Sist, P., Fredericksen, T., Dykstra, D., 2008. Reduced-impact logging: Challenges and opportunities. For. Ecol. Manage. 256, 1427–1433. https://doi.org/10.1016/j.foreco.2008.03.03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Putz, F.E., Zuidema, P.A., Pinard, M.A., Boot, R.G.A., Sayer, J.A., Sheil, D., Sist, P., Elias, Vanclay, J.K., 2008. Improved tropical forest management for carbon retention. PLoS Biol. 6, 1368–1369. https://doi.org/10.1371/journal.pbio.0060166</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Reischl, G., 2012. Designing institutions for governing planetary boundaries - Lessons from global forest governance. Ecol. Econ. 81, 33–40. https://doi.org/10.1016/j.ecolecon.2012.03.001</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Robinson, J.M., 1960. Forest Resources of the Mackenzie River Basin, Northwest Territories. Polar Rec. (Gr. Brit). 10, 231. https://doi.org/10.1017/S0032247400051135</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Rödig, E., Cuntz, M., Fischer, R., Taubert, F., Huth, A., n.d. The importance of forest structure for carbon fluxes of the Amazon rainforest. Environ. Res. Lett.</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Rotherham, T., 2011. Forest management certification around the world - Progress and problems. For. Chron. 87, 603–611. https://doi.org/10.5558/tfc2011-067</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Rutishauser, E., Hérault, B., Baraloto, C., Blanc, L., Descroix, L., Sotta, E.D., Ferreira, J., Kanashiro, M., Mazzei, L., D’Oliveira, M.V.N., De Oliveira, L.C., Peña-Claros, M., Putz, F.E., Ruschel, A.R., Rodney, K., Roopsind, A., Shenkin, A., Da Silva, K.E., De Souza, C.R., Toledo, M., Vidal, E., West, T.A.P., Wortel, V., Sist, P., 2015. Rapid tree carbon stock recovery in managed Amazonian forests. Curr. Biol. 25, R787–R788. https://doi.org/10.1016/j.cub.2015.07.03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Rutishauser, E., Wagner, F., Herault, B., Nicolini, E.-A., Blanc, L., 2010. Contrasting above-ground biomass balance in a Neotropical rain forest. J. Veg. Sci. 21, 672–682. https://doi.org/10.1111/j.1654-1103.2010.01175.x</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Sist, P., Ferreira, F.N., 2007. Sustainability of reduced-impact logging in the Eastern Amazon. For. Ecol. Manage. 243, 199–209. https://doi.org/10.1016/j.foreco.2007.02.014</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Spellerberg, I.F., Fedor, P.J., 2003. A tribute to Claude Shannon (1916-2001) and a plea for more rigorous use of species richness, species diversity and the “Shannon-Wiener” Index. Glob. Ecol. Biogeogr. 12, 177–179. https://doi.org/10.1046/j.1466-822X.2003.00015.x</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Steffen, W., Richardson, K., Rockstrom, J., Cornell, S.E., Fetzer, I., Bennett, E.M., Biggs, R., Carpenter, S.R., de Vries, W., de Wit, C.A., Folke, C., Gerten, D., Heinke, J., Mace, G.M., Persson, L.M., Ramanathan, V., Reyers, B., Sorlin, S., 2015. Planetary boundaries: Guiding human development on a changing planet. Science (80-. ). 347, 1259855–1259855. https://doi.org/10.1126/science.1259855</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Thompson, I., 2011. Biodiversity, ecosystem thresholds, resilience and forest degradation. Unasylva 62, 25–30.</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Tyukavina, A., Baccini, A., Hansen, M.C., Potapov, P. V., Stehman, S. V., Houghton, R.A., Krylov, A.M., Turubanova, S., Goetz, S.J., 2015. Aboveground carbon loss in natural and managed tropical forests from 2000 to 2012. Environ. Res. Lett. 10. https://doi.org/10.1088/1748-9326/10/7/074002</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Valle, D., Phillips, P., Vidal, E., Schulze, M., Grogan, J., Sales, M., van Gardingen, P., 2007. Adaptation of a spatially explicit individual tree-based growth and yield model and long-term comparison between reduced-impact and conventional logging in eastern Amazonia, Brazil. For. Ecol. Manage. 243, 187–198. https://doi.org/10.1016/j.foreco.2007.02.023</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Van Breugel, M., Ransijn, J., Craven, D., Bongers, F., Hall, J.S., 2011. Estimating carbon stock in secondary forests: Decisions and uncertainties associated with allometric biomass models. For. Ecol. Manage. 262, 1648–1657. https://doi.org/10.1016/j.foreco.2011.07.018</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lastRenderedPageBreak/>
        <w:t>Vidal, E., West, T.A.P., Putz, F.E., 2016. Recovery of biomass and merchantable timber volumes twenty years after conventional and reduced-impact logging in Amazonian Brazil. For. Ecol. Manage. 376, 1–8. https://doi.org/10.1016/j.foreco.2016.06.003</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Watson, J.E.M., Evans, T., Venter, O., Williams, B., Tulloch, A., Stewart, C., Thompson, I., Ray, J.C., Murray, K., Salazar, Alvaro, McAlpine, C., Potapov, P., Walston, J., Robinson, J., Painter, M., Wilkie, D., Filardi, C., Laurance, W.F., Houghton, R.A., Maxwell, S., Grantham, H., Samper, C., Wang, S., Laestadius, L., Runting, R.K., Silva-Chávez, G.A., Lindenmayer, D.B., 2018. The exceptional value of intact forest ecosystems. Nat. Ecol. Evol. in press. https://doi.org/10.1038/s41559-018-0490-x</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Werger, M.J.A., Poels, R., Ketner, P., Jonkers, W., 2011. Sustainable Management of Tropical Rainforests: the CELOS Management System., Tropenbos Series 25.</w:t>
      </w:r>
    </w:p>
    <w:p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World Bank, 2011. Estimating the Opportunity Costs of REDD. Finance 262. https://doi.org/10.1016/j.jenvman.2003.12.013</w:t>
      </w:r>
    </w:p>
    <w:p w:rsidR="00020EFE" w:rsidRPr="00020EFE" w:rsidRDefault="00020EFE" w:rsidP="00020EFE">
      <w:pPr>
        <w:widowControl w:val="0"/>
        <w:autoSpaceDE w:val="0"/>
        <w:autoSpaceDN w:val="0"/>
        <w:adjustRightInd w:val="0"/>
        <w:spacing w:line="240" w:lineRule="auto"/>
        <w:ind w:left="480" w:hanging="480"/>
        <w:rPr>
          <w:rFonts w:cs="Times New Roman"/>
          <w:noProof/>
        </w:rPr>
      </w:pPr>
      <w:r w:rsidRPr="00020EFE">
        <w:rPr>
          <w:rFonts w:cs="Times New Roman"/>
          <w:noProof/>
          <w:szCs w:val="24"/>
        </w:rPr>
        <w:t>Zarin, D.J., Schulze, M.D., Vidal, E., Lentini, M., 2007. Beyond reaping the first harvest: Management objectives for timber production in the Brazilian Amazon. Conserv. Biol. 21, 916–925. https://doi.org/10.1111/j.1523-1739.2007.00670.x</w:t>
      </w:r>
    </w:p>
    <w:p w:rsidR="00097D3C" w:rsidRPr="00450098" w:rsidRDefault="00097D3C" w:rsidP="00020EFE">
      <w:pPr>
        <w:widowControl w:val="0"/>
        <w:autoSpaceDE w:val="0"/>
        <w:autoSpaceDN w:val="0"/>
        <w:adjustRightInd w:val="0"/>
        <w:spacing w:line="240" w:lineRule="auto"/>
        <w:ind w:left="480" w:hanging="480"/>
        <w:rPr>
          <w:lang w:val="en-US"/>
        </w:rPr>
      </w:pPr>
      <w:r>
        <w:rPr>
          <w:lang w:val="en-US"/>
        </w:rPr>
        <w:fldChar w:fldCharType="end"/>
      </w:r>
      <w:proofErr w:type="gramStart"/>
      <w:r w:rsidRPr="00450098">
        <w:rPr>
          <w:lang w:val="en-US"/>
        </w:rPr>
        <w:t>Global Forest Watch, 2014.</w:t>
      </w:r>
      <w:proofErr w:type="gramEnd"/>
      <w:r w:rsidRPr="00450098">
        <w:rPr>
          <w:lang w:val="en-US"/>
        </w:rPr>
        <w:t xml:space="preserve"> World Resources Institute. </w:t>
      </w:r>
      <w:proofErr w:type="gramStart"/>
      <w:r w:rsidRPr="00450098">
        <w:rPr>
          <w:lang w:val="en-US"/>
        </w:rPr>
        <w:t>Accessed online (2017-08-20): www.globalforestwatch.org.</w:t>
      </w:r>
      <w:proofErr w:type="gramEnd"/>
    </w:p>
    <w:p w:rsidR="00097D3C" w:rsidRPr="00450098" w:rsidRDefault="00097D3C" w:rsidP="00097D3C">
      <w:pPr>
        <w:rPr>
          <w:lang w:val="en-US"/>
        </w:rPr>
      </w:pPr>
      <w:proofErr w:type="gramStart"/>
      <w:r w:rsidRPr="00450098">
        <w:rPr>
          <w:lang w:val="en-US"/>
        </w:rPr>
        <w:t>CIRAD, 2016.</w:t>
      </w:r>
      <w:proofErr w:type="gramEnd"/>
      <w:r w:rsidRPr="00450098">
        <w:rPr>
          <w:lang w:val="en-US"/>
        </w:rPr>
        <w:t xml:space="preserve"> Paracou Research Station, a large scale forest disturbance experiment in Amazonia. </w:t>
      </w:r>
      <w:proofErr w:type="gramStart"/>
      <w:r w:rsidRPr="00450098">
        <w:rPr>
          <w:lang w:val="en-US"/>
        </w:rPr>
        <w:t>Experimental Design.</w:t>
      </w:r>
      <w:proofErr w:type="gramEnd"/>
      <w:r w:rsidRPr="00450098">
        <w:rPr>
          <w:lang w:val="en-US"/>
        </w:rPr>
        <w:t xml:space="preserve"> </w:t>
      </w:r>
      <w:proofErr w:type="gramStart"/>
      <w:r w:rsidRPr="00450098">
        <w:rPr>
          <w:lang w:val="en-US"/>
        </w:rPr>
        <w:t xml:space="preserve">Accessed online (2017-10-22): </w:t>
      </w:r>
      <w:hyperlink r:id="rId14">
        <w:r w:rsidRPr="00450098">
          <w:rPr>
            <w:lang w:val="en-US"/>
          </w:rPr>
          <w:t>https://paracou.cirad.fr/experimental-design</w:t>
        </w:r>
      </w:hyperlink>
      <w:r w:rsidRPr="00450098">
        <w:rPr>
          <w:lang w:val="en-US"/>
        </w:rPr>
        <w:t>.</w:t>
      </w:r>
      <w:proofErr w:type="gramEnd"/>
    </w:p>
    <w:p w:rsidR="00D7084D" w:rsidRPr="00BF439C" w:rsidRDefault="00097D3C" w:rsidP="00F219B7">
      <w:pPr>
        <w:rPr>
          <w:lang w:val="en-US"/>
        </w:rPr>
      </w:pPr>
      <w:proofErr w:type="gramStart"/>
      <w:r w:rsidRPr="00450098">
        <w:rPr>
          <w:lang w:val="en-US"/>
        </w:rPr>
        <w:t>PEFC International, 2017.</w:t>
      </w:r>
      <w:proofErr w:type="gramEnd"/>
      <w:r w:rsidRPr="00450098">
        <w:rPr>
          <w:lang w:val="en-US"/>
        </w:rPr>
        <w:t xml:space="preserve"> PEFC - Caring for our forests globally. The French Guianese forest-based sector strengthens its commitment to PEFC certification. </w:t>
      </w:r>
      <w:proofErr w:type="gramStart"/>
      <w:r w:rsidRPr="00450098">
        <w:rPr>
          <w:lang w:val="en-US"/>
        </w:rPr>
        <w:t xml:space="preserve">Accessed online (2017-10-23): </w:t>
      </w:r>
      <w:hyperlink r:id="rId15">
        <w:r w:rsidRPr="00450098">
          <w:rPr>
            <w:lang w:val="en-US"/>
          </w:rPr>
          <w:t>https://pefc.org/news-a-media/general-sfm-news/1200-the-french-guianese-forest-based-sector-strengthens-its-commitment-to-pefc-certification</w:t>
        </w:r>
      </w:hyperlink>
      <w:r w:rsidRPr="00450098">
        <w:rPr>
          <w:lang w:val="en-US"/>
        </w:rPr>
        <w:t>.</w:t>
      </w:r>
      <w:bookmarkStart w:id="28" w:name="headerA2"/>
      <w:bookmarkStart w:id="29" w:name="notes"/>
      <w:bookmarkStart w:id="30" w:name="references"/>
      <w:bookmarkEnd w:id="28"/>
      <w:bookmarkEnd w:id="29"/>
      <w:bookmarkEnd w:id="30"/>
      <w:proofErr w:type="gramEnd"/>
    </w:p>
    <w:sectPr w:rsidR="00D7084D" w:rsidRPr="00BF439C" w:rsidSect="00725E78">
      <w:footerReference w:type="default" r:id="rId16"/>
      <w:pgSz w:w="11906" w:h="16838"/>
      <w:pgMar w:top="1134" w:right="1134" w:bottom="1134" w:left="141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7E95" w:rsidRDefault="00BC7E95">
      <w:pPr>
        <w:spacing w:after="0" w:line="240" w:lineRule="auto"/>
      </w:pPr>
      <w:r>
        <w:separator/>
      </w:r>
    </w:p>
  </w:endnote>
  <w:endnote w:type="continuationSeparator" w:id="0">
    <w:p w:rsidR="00BC7E95" w:rsidRDefault="00BC7E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429205"/>
      <w:docPartObj>
        <w:docPartGallery w:val="Page Numbers (Bottom of Page)"/>
        <w:docPartUnique/>
      </w:docPartObj>
    </w:sdtPr>
    <w:sdtContent>
      <w:p w:rsidR="00EE5134" w:rsidRDefault="00EE5134" w:rsidP="00725E78">
        <w:pPr>
          <w:pStyle w:val="Fuzeile"/>
          <w:jc w:val="right"/>
        </w:pPr>
        <w:r>
          <w:fldChar w:fldCharType="begin"/>
        </w:r>
        <w:r>
          <w:instrText>PAGE   \* MERGEFORMAT</w:instrText>
        </w:r>
        <w:r>
          <w:fldChar w:fldCharType="separate"/>
        </w:r>
        <w:r w:rsidR="00020EFE">
          <w:rPr>
            <w:noProof/>
          </w:rPr>
          <w:t>1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7E95" w:rsidRDefault="00BC7E95">
      <w:r>
        <w:separator/>
      </w:r>
    </w:p>
  </w:footnote>
  <w:footnote w:type="continuationSeparator" w:id="0">
    <w:p w:rsidR="00BC7E95" w:rsidRDefault="00BC7E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9CCE62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C240651E"/>
    <w:multiLevelType w:val="multilevel"/>
    <w:tmpl w:val="22B6E88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CC88021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BAF2CEA"/>
    <w:multiLevelType w:val="multilevel"/>
    <w:tmpl w:val="3C2E1CF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nsid w:val="0CB47677"/>
    <w:multiLevelType w:val="hybridMultilevel"/>
    <w:tmpl w:val="2E98E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557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8D599A"/>
    <w:multiLevelType w:val="hybridMultilevel"/>
    <w:tmpl w:val="57CC9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C91A7D"/>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D792FA5"/>
    <w:multiLevelType w:val="multilevel"/>
    <w:tmpl w:val="9CE47FA6"/>
    <w:lvl w:ilvl="0">
      <w:start w:val="1"/>
      <w:numFmt w:val="bullet"/>
      <w:lvlText w:val=""/>
      <w:lvlJc w:val="left"/>
      <w:pPr>
        <w:tabs>
          <w:tab w:val="num" w:pos="0"/>
        </w:tabs>
        <w:ind w:left="480" w:hanging="48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9">
    <w:nsid w:val="395A6A2D"/>
    <w:multiLevelType w:val="multilevel"/>
    <w:tmpl w:val="B37C446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2F90D87"/>
    <w:multiLevelType w:val="hybridMultilevel"/>
    <w:tmpl w:val="6FD819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3DB65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6D803E5"/>
    <w:multiLevelType w:val="hybridMultilevel"/>
    <w:tmpl w:val="4B429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1C1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281785C"/>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B9B1D47"/>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C185227"/>
    <w:multiLevelType w:val="hybridMultilevel"/>
    <w:tmpl w:val="347E28A0"/>
    <w:lvl w:ilvl="0" w:tplc="08E0F4D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F2315F2"/>
    <w:multiLevelType w:val="multilevel"/>
    <w:tmpl w:val="C65675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2211CE8"/>
    <w:multiLevelType w:val="hybridMultilevel"/>
    <w:tmpl w:val="F814E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8"/>
  </w:num>
  <w:num w:numId="7">
    <w:abstractNumId w:val="16"/>
  </w:num>
  <w:num w:numId="8">
    <w:abstractNumId w:val="5"/>
  </w:num>
  <w:num w:numId="9">
    <w:abstractNumId w:val="17"/>
  </w:num>
  <w:num w:numId="10">
    <w:abstractNumId w:val="11"/>
  </w:num>
  <w:num w:numId="11">
    <w:abstractNumId w:val="13"/>
  </w:num>
  <w:num w:numId="12">
    <w:abstractNumId w:val="14"/>
  </w:num>
  <w:num w:numId="13">
    <w:abstractNumId w:val="7"/>
  </w:num>
  <w:num w:numId="14">
    <w:abstractNumId w:val="15"/>
  </w:num>
  <w:num w:numId="15">
    <w:abstractNumId w:val="9"/>
  </w:num>
  <w:num w:numId="16">
    <w:abstractNumId w:val="4"/>
  </w:num>
  <w:num w:numId="17">
    <w:abstractNumId w:val="6"/>
  </w:num>
  <w:num w:numId="18">
    <w:abstractNumId w:val="18"/>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124E0"/>
    <w:rsid w:val="000132D0"/>
    <w:rsid w:val="000137A1"/>
    <w:rsid w:val="00020EFE"/>
    <w:rsid w:val="0002203A"/>
    <w:rsid w:val="000229BC"/>
    <w:rsid w:val="00030C9E"/>
    <w:rsid w:val="00050CBA"/>
    <w:rsid w:val="00051C61"/>
    <w:rsid w:val="0005446A"/>
    <w:rsid w:val="0006620B"/>
    <w:rsid w:val="00070996"/>
    <w:rsid w:val="00074ED5"/>
    <w:rsid w:val="0007571F"/>
    <w:rsid w:val="00076DB5"/>
    <w:rsid w:val="0009054C"/>
    <w:rsid w:val="00094075"/>
    <w:rsid w:val="00094CAA"/>
    <w:rsid w:val="000960CD"/>
    <w:rsid w:val="00097D3C"/>
    <w:rsid w:val="000A5622"/>
    <w:rsid w:val="000B28C1"/>
    <w:rsid w:val="000C1DFE"/>
    <w:rsid w:val="000D2D7A"/>
    <w:rsid w:val="000E050F"/>
    <w:rsid w:val="000E0EE1"/>
    <w:rsid w:val="000E478D"/>
    <w:rsid w:val="000E6842"/>
    <w:rsid w:val="000F1436"/>
    <w:rsid w:val="000F3CB1"/>
    <w:rsid w:val="00104D13"/>
    <w:rsid w:val="001063D4"/>
    <w:rsid w:val="001074E9"/>
    <w:rsid w:val="00112F15"/>
    <w:rsid w:val="00114A2C"/>
    <w:rsid w:val="00115211"/>
    <w:rsid w:val="0012512E"/>
    <w:rsid w:val="00146961"/>
    <w:rsid w:val="0015255C"/>
    <w:rsid w:val="00156010"/>
    <w:rsid w:val="0016218B"/>
    <w:rsid w:val="00163420"/>
    <w:rsid w:val="001658ED"/>
    <w:rsid w:val="001711F9"/>
    <w:rsid w:val="001765FE"/>
    <w:rsid w:val="00176CBA"/>
    <w:rsid w:val="00176D0D"/>
    <w:rsid w:val="00177113"/>
    <w:rsid w:val="0018720F"/>
    <w:rsid w:val="00192B91"/>
    <w:rsid w:val="001A04CB"/>
    <w:rsid w:val="001A0EC8"/>
    <w:rsid w:val="001A6BA0"/>
    <w:rsid w:val="001B408D"/>
    <w:rsid w:val="001B4778"/>
    <w:rsid w:val="001B592B"/>
    <w:rsid w:val="001C121C"/>
    <w:rsid w:val="001C1800"/>
    <w:rsid w:val="001C371C"/>
    <w:rsid w:val="001D0C67"/>
    <w:rsid w:val="001D7364"/>
    <w:rsid w:val="001E1122"/>
    <w:rsid w:val="001E2273"/>
    <w:rsid w:val="001E5E71"/>
    <w:rsid w:val="001F1049"/>
    <w:rsid w:val="001F6316"/>
    <w:rsid w:val="0020583A"/>
    <w:rsid w:val="00210DC6"/>
    <w:rsid w:val="002252D7"/>
    <w:rsid w:val="002265DB"/>
    <w:rsid w:val="00233DB8"/>
    <w:rsid w:val="00241340"/>
    <w:rsid w:val="00241734"/>
    <w:rsid w:val="002422FA"/>
    <w:rsid w:val="00245E23"/>
    <w:rsid w:val="00252A3B"/>
    <w:rsid w:val="002551EE"/>
    <w:rsid w:val="00274269"/>
    <w:rsid w:val="00294E70"/>
    <w:rsid w:val="002A03CE"/>
    <w:rsid w:val="002A0A4B"/>
    <w:rsid w:val="002A0EC6"/>
    <w:rsid w:val="002A2C0E"/>
    <w:rsid w:val="002B5C57"/>
    <w:rsid w:val="002C225B"/>
    <w:rsid w:val="002C3F00"/>
    <w:rsid w:val="002C668F"/>
    <w:rsid w:val="002C753F"/>
    <w:rsid w:val="002D00A5"/>
    <w:rsid w:val="002E64BA"/>
    <w:rsid w:val="002F3F2B"/>
    <w:rsid w:val="003027FB"/>
    <w:rsid w:val="00306562"/>
    <w:rsid w:val="00324486"/>
    <w:rsid w:val="00327434"/>
    <w:rsid w:val="00343441"/>
    <w:rsid w:val="00345706"/>
    <w:rsid w:val="00345FF1"/>
    <w:rsid w:val="003502D4"/>
    <w:rsid w:val="00352FB7"/>
    <w:rsid w:val="00356D7A"/>
    <w:rsid w:val="00374D0D"/>
    <w:rsid w:val="003820CC"/>
    <w:rsid w:val="00385300"/>
    <w:rsid w:val="00391A35"/>
    <w:rsid w:val="003A2E5F"/>
    <w:rsid w:val="003A3114"/>
    <w:rsid w:val="003A32E2"/>
    <w:rsid w:val="003A537A"/>
    <w:rsid w:val="003B2C5B"/>
    <w:rsid w:val="003B5753"/>
    <w:rsid w:val="003C4999"/>
    <w:rsid w:val="003C7EEF"/>
    <w:rsid w:val="003D10F0"/>
    <w:rsid w:val="003D78A8"/>
    <w:rsid w:val="003E0DA6"/>
    <w:rsid w:val="003E726B"/>
    <w:rsid w:val="003E7649"/>
    <w:rsid w:val="003F1501"/>
    <w:rsid w:val="004021A8"/>
    <w:rsid w:val="0040325A"/>
    <w:rsid w:val="004057FC"/>
    <w:rsid w:val="00412F7B"/>
    <w:rsid w:val="0041586D"/>
    <w:rsid w:val="00415A4F"/>
    <w:rsid w:val="004178A1"/>
    <w:rsid w:val="00421FA8"/>
    <w:rsid w:val="00422642"/>
    <w:rsid w:val="0042672C"/>
    <w:rsid w:val="0043497C"/>
    <w:rsid w:val="00441D54"/>
    <w:rsid w:val="00450098"/>
    <w:rsid w:val="00453C19"/>
    <w:rsid w:val="004626AF"/>
    <w:rsid w:val="00464536"/>
    <w:rsid w:val="0047465F"/>
    <w:rsid w:val="00474D6D"/>
    <w:rsid w:val="00486E23"/>
    <w:rsid w:val="00487B27"/>
    <w:rsid w:val="00487FAB"/>
    <w:rsid w:val="00491DC1"/>
    <w:rsid w:val="00492E4F"/>
    <w:rsid w:val="0049763B"/>
    <w:rsid w:val="00497987"/>
    <w:rsid w:val="004B6D39"/>
    <w:rsid w:val="004B7086"/>
    <w:rsid w:val="004C5281"/>
    <w:rsid w:val="004C5E3A"/>
    <w:rsid w:val="004D0178"/>
    <w:rsid w:val="004D04AD"/>
    <w:rsid w:val="004D37BF"/>
    <w:rsid w:val="004D4336"/>
    <w:rsid w:val="004D5F80"/>
    <w:rsid w:val="004E29B3"/>
    <w:rsid w:val="004F518A"/>
    <w:rsid w:val="004F6726"/>
    <w:rsid w:val="00504970"/>
    <w:rsid w:val="005128C8"/>
    <w:rsid w:val="00513D94"/>
    <w:rsid w:val="00526865"/>
    <w:rsid w:val="00530247"/>
    <w:rsid w:val="0053233F"/>
    <w:rsid w:val="00533358"/>
    <w:rsid w:val="00541E28"/>
    <w:rsid w:val="00545E7C"/>
    <w:rsid w:val="00550F0D"/>
    <w:rsid w:val="00560478"/>
    <w:rsid w:val="00590D07"/>
    <w:rsid w:val="0059633A"/>
    <w:rsid w:val="005A3CB8"/>
    <w:rsid w:val="005B1C2E"/>
    <w:rsid w:val="005C4DD8"/>
    <w:rsid w:val="005D021A"/>
    <w:rsid w:val="005D799B"/>
    <w:rsid w:val="005E24E3"/>
    <w:rsid w:val="005E4693"/>
    <w:rsid w:val="005F11B5"/>
    <w:rsid w:val="005F3157"/>
    <w:rsid w:val="005F7894"/>
    <w:rsid w:val="00600CE1"/>
    <w:rsid w:val="00601464"/>
    <w:rsid w:val="00601769"/>
    <w:rsid w:val="006103A6"/>
    <w:rsid w:val="00611965"/>
    <w:rsid w:val="0062321B"/>
    <w:rsid w:val="0063183F"/>
    <w:rsid w:val="00631FC4"/>
    <w:rsid w:val="006410EB"/>
    <w:rsid w:val="00657322"/>
    <w:rsid w:val="00664B98"/>
    <w:rsid w:val="00665B09"/>
    <w:rsid w:val="00666461"/>
    <w:rsid w:val="006752A5"/>
    <w:rsid w:val="006822D8"/>
    <w:rsid w:val="00696E6A"/>
    <w:rsid w:val="00696E8D"/>
    <w:rsid w:val="006A26B5"/>
    <w:rsid w:val="006B04BF"/>
    <w:rsid w:val="006B1905"/>
    <w:rsid w:val="006B347A"/>
    <w:rsid w:val="006B52D1"/>
    <w:rsid w:val="006C6743"/>
    <w:rsid w:val="006C79F9"/>
    <w:rsid w:val="006D4758"/>
    <w:rsid w:val="006F23A5"/>
    <w:rsid w:val="006F5C65"/>
    <w:rsid w:val="006F5E28"/>
    <w:rsid w:val="006F63E5"/>
    <w:rsid w:val="0070040A"/>
    <w:rsid w:val="0070560F"/>
    <w:rsid w:val="00705DA8"/>
    <w:rsid w:val="00706322"/>
    <w:rsid w:val="007249BB"/>
    <w:rsid w:val="00725E78"/>
    <w:rsid w:val="00726615"/>
    <w:rsid w:val="00726AFB"/>
    <w:rsid w:val="00744319"/>
    <w:rsid w:val="00744AA8"/>
    <w:rsid w:val="00770627"/>
    <w:rsid w:val="00771204"/>
    <w:rsid w:val="0078469C"/>
    <w:rsid w:val="00784D58"/>
    <w:rsid w:val="0078794A"/>
    <w:rsid w:val="00790C6D"/>
    <w:rsid w:val="00794CF8"/>
    <w:rsid w:val="007953D2"/>
    <w:rsid w:val="007A3E04"/>
    <w:rsid w:val="007A6690"/>
    <w:rsid w:val="007B3936"/>
    <w:rsid w:val="007C28C8"/>
    <w:rsid w:val="007C38DA"/>
    <w:rsid w:val="007C5122"/>
    <w:rsid w:val="007D12C5"/>
    <w:rsid w:val="007E4288"/>
    <w:rsid w:val="007F4BEF"/>
    <w:rsid w:val="0080016B"/>
    <w:rsid w:val="00802C11"/>
    <w:rsid w:val="00806F36"/>
    <w:rsid w:val="00815C30"/>
    <w:rsid w:val="008228A5"/>
    <w:rsid w:val="00826A97"/>
    <w:rsid w:val="00844369"/>
    <w:rsid w:val="0085613E"/>
    <w:rsid w:val="00864D9F"/>
    <w:rsid w:val="00865CC2"/>
    <w:rsid w:val="0087725C"/>
    <w:rsid w:val="0088060E"/>
    <w:rsid w:val="0088179B"/>
    <w:rsid w:val="008863C6"/>
    <w:rsid w:val="008919C0"/>
    <w:rsid w:val="00891A8B"/>
    <w:rsid w:val="00896708"/>
    <w:rsid w:val="008A0C39"/>
    <w:rsid w:val="008A1308"/>
    <w:rsid w:val="008A15CA"/>
    <w:rsid w:val="008B1F4D"/>
    <w:rsid w:val="008B2163"/>
    <w:rsid w:val="008B4F62"/>
    <w:rsid w:val="008C1C96"/>
    <w:rsid w:val="008C2CF7"/>
    <w:rsid w:val="008C40E9"/>
    <w:rsid w:val="008C62C1"/>
    <w:rsid w:val="008D6863"/>
    <w:rsid w:val="008D73FC"/>
    <w:rsid w:val="008E1C15"/>
    <w:rsid w:val="008E430B"/>
    <w:rsid w:val="008E5607"/>
    <w:rsid w:val="008F1EA3"/>
    <w:rsid w:val="008F757E"/>
    <w:rsid w:val="009027C9"/>
    <w:rsid w:val="00907FA3"/>
    <w:rsid w:val="00912A12"/>
    <w:rsid w:val="00926A88"/>
    <w:rsid w:val="00935DAD"/>
    <w:rsid w:val="00944D90"/>
    <w:rsid w:val="00951706"/>
    <w:rsid w:val="00953B3D"/>
    <w:rsid w:val="009600FA"/>
    <w:rsid w:val="009676DD"/>
    <w:rsid w:val="00975BC9"/>
    <w:rsid w:val="00975EC6"/>
    <w:rsid w:val="00981197"/>
    <w:rsid w:val="00982F79"/>
    <w:rsid w:val="00984778"/>
    <w:rsid w:val="0099435F"/>
    <w:rsid w:val="009963FA"/>
    <w:rsid w:val="009976F6"/>
    <w:rsid w:val="009A3C21"/>
    <w:rsid w:val="009B0AC2"/>
    <w:rsid w:val="009B2678"/>
    <w:rsid w:val="009C20CD"/>
    <w:rsid w:val="009C7F14"/>
    <w:rsid w:val="009D6DFF"/>
    <w:rsid w:val="009E227A"/>
    <w:rsid w:val="009E3798"/>
    <w:rsid w:val="009E7877"/>
    <w:rsid w:val="009F3AB5"/>
    <w:rsid w:val="009F5E03"/>
    <w:rsid w:val="00A070DF"/>
    <w:rsid w:val="00A15CCF"/>
    <w:rsid w:val="00A17D2B"/>
    <w:rsid w:val="00A27046"/>
    <w:rsid w:val="00A27148"/>
    <w:rsid w:val="00A320EA"/>
    <w:rsid w:val="00A57D1F"/>
    <w:rsid w:val="00A612E6"/>
    <w:rsid w:val="00A6532D"/>
    <w:rsid w:val="00A66BEC"/>
    <w:rsid w:val="00A678A5"/>
    <w:rsid w:val="00A719C7"/>
    <w:rsid w:val="00A72A01"/>
    <w:rsid w:val="00A76AE9"/>
    <w:rsid w:val="00A87F3D"/>
    <w:rsid w:val="00A94302"/>
    <w:rsid w:val="00A960C4"/>
    <w:rsid w:val="00AA0E23"/>
    <w:rsid w:val="00AA1A91"/>
    <w:rsid w:val="00AA7185"/>
    <w:rsid w:val="00AB744D"/>
    <w:rsid w:val="00AC5702"/>
    <w:rsid w:val="00AC729A"/>
    <w:rsid w:val="00AC7A6B"/>
    <w:rsid w:val="00AD261C"/>
    <w:rsid w:val="00AD4545"/>
    <w:rsid w:val="00AE6123"/>
    <w:rsid w:val="00AE62E9"/>
    <w:rsid w:val="00AF1E16"/>
    <w:rsid w:val="00B02FF6"/>
    <w:rsid w:val="00B2122B"/>
    <w:rsid w:val="00B250E2"/>
    <w:rsid w:val="00B450C0"/>
    <w:rsid w:val="00B45F6C"/>
    <w:rsid w:val="00B57011"/>
    <w:rsid w:val="00B61B61"/>
    <w:rsid w:val="00B623DD"/>
    <w:rsid w:val="00B633F8"/>
    <w:rsid w:val="00B65118"/>
    <w:rsid w:val="00B65663"/>
    <w:rsid w:val="00B805B4"/>
    <w:rsid w:val="00B82BA2"/>
    <w:rsid w:val="00B84CB7"/>
    <w:rsid w:val="00B86B75"/>
    <w:rsid w:val="00B909D1"/>
    <w:rsid w:val="00B93928"/>
    <w:rsid w:val="00B96F6A"/>
    <w:rsid w:val="00BA429E"/>
    <w:rsid w:val="00BB3FA0"/>
    <w:rsid w:val="00BB5D7B"/>
    <w:rsid w:val="00BB6027"/>
    <w:rsid w:val="00BB63CF"/>
    <w:rsid w:val="00BB7219"/>
    <w:rsid w:val="00BC0A30"/>
    <w:rsid w:val="00BC48D5"/>
    <w:rsid w:val="00BC4E15"/>
    <w:rsid w:val="00BC52CD"/>
    <w:rsid w:val="00BC7E95"/>
    <w:rsid w:val="00BD0563"/>
    <w:rsid w:val="00BD1215"/>
    <w:rsid w:val="00BE073D"/>
    <w:rsid w:val="00BE1E0B"/>
    <w:rsid w:val="00BE3AC7"/>
    <w:rsid w:val="00BE4B2E"/>
    <w:rsid w:val="00BF439C"/>
    <w:rsid w:val="00C06424"/>
    <w:rsid w:val="00C07449"/>
    <w:rsid w:val="00C12669"/>
    <w:rsid w:val="00C214B1"/>
    <w:rsid w:val="00C2505A"/>
    <w:rsid w:val="00C27E6C"/>
    <w:rsid w:val="00C339F2"/>
    <w:rsid w:val="00C33AB3"/>
    <w:rsid w:val="00C36279"/>
    <w:rsid w:val="00C37E05"/>
    <w:rsid w:val="00C41A5C"/>
    <w:rsid w:val="00C41B75"/>
    <w:rsid w:val="00C505A4"/>
    <w:rsid w:val="00C573CE"/>
    <w:rsid w:val="00C600B8"/>
    <w:rsid w:val="00C626FE"/>
    <w:rsid w:val="00C707A3"/>
    <w:rsid w:val="00C7086F"/>
    <w:rsid w:val="00C72F49"/>
    <w:rsid w:val="00C74BE9"/>
    <w:rsid w:val="00C8560C"/>
    <w:rsid w:val="00C8569C"/>
    <w:rsid w:val="00C91F15"/>
    <w:rsid w:val="00C95008"/>
    <w:rsid w:val="00C9687F"/>
    <w:rsid w:val="00CA2AD5"/>
    <w:rsid w:val="00CB0D2E"/>
    <w:rsid w:val="00CB0D55"/>
    <w:rsid w:val="00CC3AA1"/>
    <w:rsid w:val="00CC64B0"/>
    <w:rsid w:val="00CE346E"/>
    <w:rsid w:val="00CF158D"/>
    <w:rsid w:val="00CF247C"/>
    <w:rsid w:val="00CF6A34"/>
    <w:rsid w:val="00D01675"/>
    <w:rsid w:val="00D04626"/>
    <w:rsid w:val="00D12174"/>
    <w:rsid w:val="00D219E8"/>
    <w:rsid w:val="00D2310C"/>
    <w:rsid w:val="00D41DC9"/>
    <w:rsid w:val="00D4497D"/>
    <w:rsid w:val="00D5430D"/>
    <w:rsid w:val="00D55F29"/>
    <w:rsid w:val="00D60A5B"/>
    <w:rsid w:val="00D7084D"/>
    <w:rsid w:val="00D71416"/>
    <w:rsid w:val="00D748C2"/>
    <w:rsid w:val="00D827B3"/>
    <w:rsid w:val="00D86F13"/>
    <w:rsid w:val="00D871D6"/>
    <w:rsid w:val="00D968B7"/>
    <w:rsid w:val="00DA0296"/>
    <w:rsid w:val="00DA3679"/>
    <w:rsid w:val="00DA75B9"/>
    <w:rsid w:val="00DB0500"/>
    <w:rsid w:val="00DB0970"/>
    <w:rsid w:val="00DC74BA"/>
    <w:rsid w:val="00DD0F18"/>
    <w:rsid w:val="00DD3C0D"/>
    <w:rsid w:val="00DD3EAE"/>
    <w:rsid w:val="00DD6C4F"/>
    <w:rsid w:val="00DE2CBC"/>
    <w:rsid w:val="00DF45AA"/>
    <w:rsid w:val="00DF7224"/>
    <w:rsid w:val="00E00122"/>
    <w:rsid w:val="00E032DF"/>
    <w:rsid w:val="00E11872"/>
    <w:rsid w:val="00E11CDB"/>
    <w:rsid w:val="00E24AFC"/>
    <w:rsid w:val="00E24BEE"/>
    <w:rsid w:val="00E315A3"/>
    <w:rsid w:val="00E33E96"/>
    <w:rsid w:val="00E35478"/>
    <w:rsid w:val="00E354B0"/>
    <w:rsid w:val="00E368B4"/>
    <w:rsid w:val="00E37513"/>
    <w:rsid w:val="00E419D3"/>
    <w:rsid w:val="00E5034D"/>
    <w:rsid w:val="00E5252D"/>
    <w:rsid w:val="00E526AD"/>
    <w:rsid w:val="00E62DC7"/>
    <w:rsid w:val="00E67CCE"/>
    <w:rsid w:val="00E73820"/>
    <w:rsid w:val="00E86427"/>
    <w:rsid w:val="00E87762"/>
    <w:rsid w:val="00E9097D"/>
    <w:rsid w:val="00E957BD"/>
    <w:rsid w:val="00EA688B"/>
    <w:rsid w:val="00EB5FCA"/>
    <w:rsid w:val="00EC33FC"/>
    <w:rsid w:val="00ED1731"/>
    <w:rsid w:val="00EE3446"/>
    <w:rsid w:val="00EE5134"/>
    <w:rsid w:val="00EE700B"/>
    <w:rsid w:val="00EF1E63"/>
    <w:rsid w:val="00EF23A4"/>
    <w:rsid w:val="00EF4E56"/>
    <w:rsid w:val="00EF517B"/>
    <w:rsid w:val="00F00EC8"/>
    <w:rsid w:val="00F031AC"/>
    <w:rsid w:val="00F039C1"/>
    <w:rsid w:val="00F211B6"/>
    <w:rsid w:val="00F2138C"/>
    <w:rsid w:val="00F219B7"/>
    <w:rsid w:val="00F2337C"/>
    <w:rsid w:val="00F311FC"/>
    <w:rsid w:val="00F31799"/>
    <w:rsid w:val="00F35962"/>
    <w:rsid w:val="00F44316"/>
    <w:rsid w:val="00F45591"/>
    <w:rsid w:val="00F47CD8"/>
    <w:rsid w:val="00F6409B"/>
    <w:rsid w:val="00F81D2F"/>
    <w:rsid w:val="00F822CC"/>
    <w:rsid w:val="00F96074"/>
    <w:rsid w:val="00FA480E"/>
    <w:rsid w:val="00FB0B20"/>
    <w:rsid w:val="00FB0CD0"/>
    <w:rsid w:val="00FB1BE7"/>
    <w:rsid w:val="00FB47EA"/>
    <w:rsid w:val="00FC0F72"/>
    <w:rsid w:val="00FC66B6"/>
    <w:rsid w:val="00FD5934"/>
    <w:rsid w:val="00FD62E4"/>
    <w:rsid w:val="00FD673E"/>
    <w:rsid w:val="00FD6FAE"/>
    <w:rsid w:val="00FD743F"/>
    <w:rsid w:val="00FF58AA"/>
    <w:rsid w:val="00FF6A4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
    <w:rPr>
      <w:rFonts w:eastAsiaTheme="majorEastAsia" w:cstheme="majorBidi"/>
      <w:b/>
      <w:bCs/>
      <w:color w:val="365F91" w:themeColor="accent1" w:themeShade="BF"/>
      <w:sz w:val="28"/>
      <w:szCs w:val="28"/>
      <w:lang w:val="en-US"/>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 w:type="character" w:styleId="Hyperlink">
    <w:name w:val="Hyperlink"/>
    <w:basedOn w:val="Absatz-Standardschriftart"/>
    <w:uiPriority w:val="99"/>
    <w:unhideWhenUsed/>
    <w:rsid w:val="0041586D"/>
    <w:rPr>
      <w:color w:val="0000FF" w:themeColor="hyperlink"/>
      <w:u w:val="single"/>
    </w:rPr>
  </w:style>
  <w:style w:type="paragraph" w:styleId="Funotentext">
    <w:name w:val="footnote text"/>
    <w:basedOn w:val="Standard"/>
    <w:link w:val="FunotentextZchn"/>
    <w:uiPriority w:val="99"/>
    <w:semiHidden/>
    <w:unhideWhenUsed/>
    <w:rsid w:val="001074E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074E9"/>
    <w:rPr>
      <w:rFonts w:ascii="Times New Roman" w:hAnsi="Times New Roman"/>
      <w:sz w:val="20"/>
      <w:szCs w:val="20"/>
    </w:rPr>
  </w:style>
  <w:style w:type="character" w:styleId="Funotenzeichen">
    <w:name w:val="footnote reference"/>
    <w:basedOn w:val="Absatz-Standardschriftart"/>
    <w:uiPriority w:val="99"/>
    <w:semiHidden/>
    <w:unhideWhenUsed/>
    <w:rsid w:val="001074E9"/>
    <w:rPr>
      <w:vertAlign w:val="superscript"/>
    </w:rPr>
  </w:style>
  <w:style w:type="character" w:styleId="Platzhaltertext">
    <w:name w:val="Placeholder Text"/>
    <w:basedOn w:val="Absatz-Standardschriftart"/>
    <w:uiPriority w:val="99"/>
    <w:semiHidden/>
    <w:rsid w:val="006F63E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
    <w:rPr>
      <w:rFonts w:eastAsiaTheme="majorEastAsia" w:cstheme="majorBidi"/>
      <w:b/>
      <w:bCs/>
      <w:color w:val="365F91" w:themeColor="accent1" w:themeShade="BF"/>
      <w:sz w:val="28"/>
      <w:szCs w:val="28"/>
      <w:lang w:val="en-US"/>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 w:type="character" w:styleId="Hyperlink">
    <w:name w:val="Hyperlink"/>
    <w:basedOn w:val="Absatz-Standardschriftart"/>
    <w:uiPriority w:val="99"/>
    <w:unhideWhenUsed/>
    <w:rsid w:val="0041586D"/>
    <w:rPr>
      <w:color w:val="0000FF" w:themeColor="hyperlink"/>
      <w:u w:val="single"/>
    </w:rPr>
  </w:style>
  <w:style w:type="paragraph" w:styleId="Funotentext">
    <w:name w:val="footnote text"/>
    <w:basedOn w:val="Standard"/>
    <w:link w:val="FunotentextZchn"/>
    <w:uiPriority w:val="99"/>
    <w:semiHidden/>
    <w:unhideWhenUsed/>
    <w:rsid w:val="001074E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074E9"/>
    <w:rPr>
      <w:rFonts w:ascii="Times New Roman" w:hAnsi="Times New Roman"/>
      <w:sz w:val="20"/>
      <w:szCs w:val="20"/>
    </w:rPr>
  </w:style>
  <w:style w:type="character" w:styleId="Funotenzeichen">
    <w:name w:val="footnote reference"/>
    <w:basedOn w:val="Absatz-Standardschriftart"/>
    <w:uiPriority w:val="99"/>
    <w:semiHidden/>
    <w:unhideWhenUsed/>
    <w:rsid w:val="001074E9"/>
    <w:rPr>
      <w:vertAlign w:val="superscript"/>
    </w:rPr>
  </w:style>
  <w:style w:type="character" w:styleId="Platzhaltertext">
    <w:name w:val="Placeholder Text"/>
    <w:basedOn w:val="Absatz-Standardschriftart"/>
    <w:uiPriority w:val="99"/>
    <w:semiHidden/>
    <w:rsid w:val="006F63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9653">
      <w:bodyDiv w:val="1"/>
      <w:marLeft w:val="0"/>
      <w:marRight w:val="0"/>
      <w:marTop w:val="0"/>
      <w:marBottom w:val="0"/>
      <w:divBdr>
        <w:top w:val="none" w:sz="0" w:space="0" w:color="auto"/>
        <w:left w:val="none" w:sz="0" w:space="0" w:color="auto"/>
        <w:bottom w:val="none" w:sz="0" w:space="0" w:color="auto"/>
        <w:right w:val="none" w:sz="0" w:space="0" w:color="auto"/>
      </w:divBdr>
    </w:div>
    <w:div w:id="142478490">
      <w:bodyDiv w:val="1"/>
      <w:marLeft w:val="0"/>
      <w:marRight w:val="0"/>
      <w:marTop w:val="0"/>
      <w:marBottom w:val="0"/>
      <w:divBdr>
        <w:top w:val="none" w:sz="0" w:space="0" w:color="auto"/>
        <w:left w:val="none" w:sz="0" w:space="0" w:color="auto"/>
        <w:bottom w:val="none" w:sz="0" w:space="0" w:color="auto"/>
        <w:right w:val="none" w:sz="0" w:space="0" w:color="auto"/>
      </w:divBdr>
    </w:div>
    <w:div w:id="141219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pefc.org/news-a-media/general-sfm-news/1200-the-french-guianese-forest-based-sector-strengthens-its-commitment-to-pefc-certification" TargetMode="External"/><Relationship Id="rId10" Type="http://schemas.openxmlformats.org/officeDocument/2006/relationships/hyperlink" Target="file:///C:\Arbeit\Diss\TP3_Publikationen\ArtikelTwo\www.formind.org" TargetMode="External"/><Relationship Id="rId4" Type="http://schemas.microsoft.com/office/2007/relationships/stylesWithEffects" Target="stylesWithEffects.xml"/><Relationship Id="rId9" Type="http://schemas.openxmlformats.org/officeDocument/2006/relationships/hyperlink" Target="mailto:ulrike.hiltner@ufz.de" TargetMode="External"/><Relationship Id="rId14" Type="http://schemas.openxmlformats.org/officeDocument/2006/relationships/hyperlink" Target="https://paracou.cirad.fr/experimental-design"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BE5AA-DD72-4D2A-92FA-FE7041207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8840</Words>
  <Characters>278394</Characters>
  <Application>Microsoft Office Word</Application>
  <DocSecurity>0</DocSecurity>
  <Lines>2319</Lines>
  <Paragraphs>653</Paragraphs>
  <ScaleCrop>false</ScaleCrop>
  <HeadingPairs>
    <vt:vector size="2" baseType="variant">
      <vt:variant>
        <vt:lpstr>Titel</vt:lpstr>
      </vt:variant>
      <vt:variant>
        <vt:i4>1</vt:i4>
      </vt:variant>
    </vt:vector>
  </HeadingPairs>
  <TitlesOfParts>
    <vt:vector size="1" baseType="lpstr">
      <vt:lpstr>Long-term effects of damage by selective logging on a production forest's succession of the Amazon</vt:lpstr>
    </vt:vector>
  </TitlesOfParts>
  <Company>UFZ</Company>
  <LinksUpToDate>false</LinksUpToDate>
  <CharactersWithSpaces>326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g-term effects of damage by selective logging on a production forest's succession of the Amazon</dc:title>
  <dc:creator>Ulrike Hiltner</dc:creator>
  <cp:lastModifiedBy>Ulrike Hiltner</cp:lastModifiedBy>
  <cp:revision>6</cp:revision>
  <cp:lastPrinted>2018-01-12T08:52:00Z</cp:lastPrinted>
  <dcterms:created xsi:type="dcterms:W3CDTF">2018-04-25T12:53:00Z</dcterms:created>
  <dcterms:modified xsi:type="dcterms:W3CDTF">2018-04-2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f51749-c584-3362-aa7e-784d7931cb44</vt:lpwstr>
  </property>
  <property fmtid="{D5CDD505-2E9C-101B-9397-08002B2CF9AE}" pid="24" name="Mendeley Citation Style_1">
    <vt:lpwstr>http://www.zotero.org/styles/forest-ecology-and-management</vt:lpwstr>
  </property>
</Properties>
</file>